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030E34" w:rsidRDefault="004B1663" w:rsidP="00D075DC">
      <w:pPr>
        <w:pStyle w:val="Heading1"/>
        <w:spacing w:after="120"/>
        <w:ind w:left="432"/>
        <w:jc w:val="center"/>
        <w:rPr>
          <w:szCs w:val="24"/>
          <w:lang w:eastAsia="zh-CN"/>
        </w:rPr>
      </w:pPr>
      <w:r w:rsidRPr="004B1663">
        <w:rPr>
          <w:szCs w:val="24"/>
          <w:lang w:eastAsia="zh-CN"/>
        </w:rPr>
        <w:t>AFPD</w:t>
      </w:r>
      <w:r w:rsidR="00A0471F">
        <w:rPr>
          <w:szCs w:val="24"/>
          <w:lang w:eastAsia="zh-CN"/>
        </w:rPr>
        <w:t>-DTW</w:t>
      </w:r>
      <w:r w:rsidRPr="004B1663">
        <w:rPr>
          <w:szCs w:val="24"/>
          <w:lang w:eastAsia="zh-CN"/>
        </w:rPr>
        <w:t>: An Adaptive Flex Power Detection Method for Post-processing and Real-time Application</w:t>
      </w:r>
      <w:r w:rsidR="00C207A0" w:rsidRPr="00C207A0">
        <w:rPr>
          <w:szCs w:val="24"/>
          <w:lang w:eastAsia="zh-CN"/>
        </w:rPr>
        <w:t>s</w:t>
      </w:r>
    </w:p>
    <w:p w14:paraId="17AEC0F6" w14:textId="0BC97219" w:rsidR="00D605E3" w:rsidRPr="00EA707E" w:rsidRDefault="003260D4" w:rsidP="00D075DC">
      <w:pPr>
        <w:spacing w:after="120"/>
        <w:ind w:firstLine="400"/>
        <w:jc w:val="center"/>
        <w:rPr>
          <w:sz w:val="20"/>
          <w:lang w:eastAsia="zh-CN"/>
        </w:rPr>
      </w:pPr>
      <w:r w:rsidRPr="00EA707E">
        <w:rPr>
          <w:sz w:val="20"/>
          <w:lang w:eastAsia="zh-CN"/>
        </w:rPr>
        <w:t>Jiayu L</w:t>
      </w:r>
      <w:r w:rsidR="00076CF7" w:rsidRPr="00EA707E">
        <w:rPr>
          <w:sz w:val="20"/>
          <w:lang w:eastAsia="zh-CN"/>
        </w:rPr>
        <w:t>i</w:t>
      </w:r>
      <w:r w:rsidR="007A378E" w:rsidRPr="00EA707E">
        <w:rPr>
          <w:sz w:val="20"/>
          <w:lang w:eastAsia="zh-CN"/>
        </w:rPr>
        <w:t>1</w:t>
      </w:r>
      <w:r w:rsidR="00D605E3" w:rsidRPr="00EA707E">
        <w:rPr>
          <w:sz w:val="20"/>
          <w:lang w:eastAsia="zh-CN"/>
        </w:rPr>
        <w:t>, Yan Xiang</w:t>
      </w:r>
      <w:r w:rsidR="007A378E" w:rsidRPr="00EA707E">
        <w:rPr>
          <w:sz w:val="20"/>
          <w:lang w:eastAsia="zh-CN"/>
        </w:rPr>
        <w:t>1</w:t>
      </w:r>
      <w:r w:rsidR="004F7E56" w:rsidRPr="00EA707E">
        <w:rPr>
          <w:sz w:val="20"/>
          <w:lang w:eastAsia="zh-CN"/>
        </w:rPr>
        <w:t>*</w:t>
      </w:r>
      <w:r w:rsidR="0021750B" w:rsidRPr="00EA707E">
        <w:rPr>
          <w:sz w:val="20"/>
          <w:lang w:eastAsia="zh-CN"/>
        </w:rPr>
        <w:t xml:space="preserve">, </w:t>
      </w:r>
      <w:r w:rsidR="007A378E" w:rsidRPr="00EA707E">
        <w:rPr>
          <w:sz w:val="20"/>
          <w:lang w:eastAsia="zh-CN"/>
        </w:rPr>
        <w:t xml:space="preserve">Chengeng Su2,3, </w:t>
      </w:r>
      <w:r w:rsidR="0021750B" w:rsidRPr="00EA707E">
        <w:rPr>
          <w:sz w:val="20"/>
          <w:lang w:eastAsia="zh-CN"/>
        </w:rPr>
        <w:t>Xiaolin Jia</w:t>
      </w:r>
      <w:r w:rsidR="007A378E" w:rsidRPr="00EA707E">
        <w:rPr>
          <w:sz w:val="20"/>
          <w:lang w:eastAsia="zh-CN"/>
        </w:rPr>
        <w:t>4</w:t>
      </w:r>
      <w:r w:rsidR="0021750B" w:rsidRPr="00EA707E">
        <w:rPr>
          <w:sz w:val="20"/>
          <w:lang w:eastAsia="zh-CN"/>
        </w:rPr>
        <w:t xml:space="preserve">, </w:t>
      </w:r>
      <w:r w:rsidR="005F5CD1" w:rsidRPr="00EA707E">
        <w:rPr>
          <w:rFonts w:hint="eastAsia"/>
          <w:sz w:val="20"/>
          <w:lang w:eastAsia="zh-CN"/>
        </w:rPr>
        <w:t>Qianyi</w:t>
      </w:r>
      <w:r w:rsidR="005F5CD1" w:rsidRPr="00EA707E">
        <w:rPr>
          <w:sz w:val="20"/>
          <w:lang w:eastAsia="zh-CN"/>
        </w:rPr>
        <w:t xml:space="preserve"> </w:t>
      </w:r>
      <w:r w:rsidR="005F5CD1" w:rsidRPr="00EA707E">
        <w:rPr>
          <w:rFonts w:hint="eastAsia"/>
          <w:sz w:val="20"/>
          <w:lang w:eastAsia="zh-CN"/>
        </w:rPr>
        <w:t>R</w:t>
      </w:r>
      <w:r w:rsidR="005F5CD1" w:rsidRPr="00EA707E">
        <w:rPr>
          <w:sz w:val="20"/>
          <w:lang w:eastAsia="zh-CN"/>
        </w:rPr>
        <w:t>en</w:t>
      </w:r>
      <w:r w:rsidR="007A378E" w:rsidRPr="00EA707E">
        <w:rPr>
          <w:sz w:val="20"/>
          <w:lang w:eastAsia="zh-CN"/>
        </w:rPr>
        <w:t>56</w:t>
      </w:r>
      <w:r w:rsidR="005F5CD1" w:rsidRPr="00EA707E">
        <w:rPr>
          <w:rFonts w:hint="eastAsia"/>
          <w:sz w:val="20"/>
          <w:lang w:eastAsia="zh-CN"/>
        </w:rPr>
        <w:t>,</w:t>
      </w:r>
      <w:r w:rsidR="00C2379A" w:rsidRPr="00EA707E">
        <w:rPr>
          <w:sz w:val="20"/>
          <w:lang w:eastAsia="zh-CN"/>
        </w:rPr>
        <w:t xml:space="preserve"> Yabing Wang</w:t>
      </w:r>
      <w:r w:rsidR="007A378E" w:rsidRPr="00EA707E">
        <w:rPr>
          <w:sz w:val="20"/>
          <w:lang w:eastAsia="zh-CN"/>
        </w:rPr>
        <w:t>56</w:t>
      </w:r>
      <w:r w:rsidR="00C2379A" w:rsidRPr="00EA707E">
        <w:rPr>
          <w:sz w:val="20"/>
          <w:lang w:eastAsia="zh-CN"/>
        </w:rPr>
        <w:t>,</w:t>
      </w:r>
      <w:r w:rsidR="005F5CD1" w:rsidRPr="00EA707E">
        <w:rPr>
          <w:sz w:val="20"/>
          <w:lang w:eastAsia="zh-CN"/>
        </w:rPr>
        <w:t xml:space="preserve"> </w:t>
      </w:r>
      <w:r w:rsidR="0048030D" w:rsidRPr="00EA707E">
        <w:rPr>
          <w:sz w:val="20"/>
          <w:lang w:eastAsia="zh-CN"/>
        </w:rPr>
        <w:t>Ling Pei</w:t>
      </w:r>
      <w:r w:rsidR="007A378E" w:rsidRPr="00EA707E">
        <w:rPr>
          <w:sz w:val="20"/>
          <w:lang w:eastAsia="zh-CN"/>
        </w:rPr>
        <w:t>1</w:t>
      </w:r>
    </w:p>
    <w:p w14:paraId="7BEA8EF5" w14:textId="1463A8BC" w:rsidR="00D075DC" w:rsidRPr="00EA707E" w:rsidRDefault="007A378E" w:rsidP="0030733D">
      <w:pPr>
        <w:spacing w:after="120" w:line="240" w:lineRule="auto"/>
        <w:ind w:firstLineChars="82" w:firstLine="164"/>
        <w:rPr>
          <w:bCs/>
          <w:sz w:val="20"/>
          <w:lang w:eastAsia="zh-CN"/>
        </w:rPr>
      </w:pPr>
      <w:r w:rsidRPr="00EA707E">
        <w:rPr>
          <w:bCs/>
          <w:sz w:val="20"/>
          <w:lang w:eastAsia="zh-CN"/>
        </w:rPr>
        <w:t>1 School of Electronic Information and Electrical Engineering, Shanghai Jiao Tong University</w:t>
      </w:r>
    </w:p>
    <w:p w14:paraId="7C27F5D8" w14:textId="3769E1B5" w:rsidR="007A378E" w:rsidRPr="00EA707E" w:rsidRDefault="007A378E" w:rsidP="0030733D">
      <w:pPr>
        <w:spacing w:after="120" w:line="240" w:lineRule="auto"/>
        <w:ind w:firstLineChars="82" w:firstLine="164"/>
        <w:rPr>
          <w:bCs/>
          <w:sz w:val="20"/>
          <w:lang w:eastAsia="zh-CN"/>
        </w:rPr>
      </w:pPr>
      <w:r w:rsidRPr="00EA707E">
        <w:rPr>
          <w:bCs/>
          <w:sz w:val="20"/>
          <w:lang w:eastAsia="zh-CN"/>
        </w:rPr>
        <w:t>2 Key Laboratory of Smart Earth</w:t>
      </w:r>
    </w:p>
    <w:p w14:paraId="51A8557F" w14:textId="1B6CAEB0" w:rsidR="007A378E" w:rsidRPr="00EA707E" w:rsidRDefault="007A378E" w:rsidP="0030733D">
      <w:pPr>
        <w:spacing w:after="120" w:line="240" w:lineRule="auto"/>
        <w:ind w:firstLineChars="82" w:firstLine="164"/>
        <w:rPr>
          <w:bCs/>
          <w:sz w:val="20"/>
          <w:lang w:eastAsia="zh-CN"/>
        </w:rPr>
      </w:pPr>
      <w:r w:rsidRPr="00EA707E">
        <w:rPr>
          <w:bCs/>
          <w:sz w:val="20"/>
          <w:lang w:eastAsia="zh-CN"/>
        </w:rPr>
        <w:t>3 Beijing Institute of Tracking and Telecommunication Technology</w:t>
      </w:r>
    </w:p>
    <w:p w14:paraId="1C861C5D" w14:textId="480523A4" w:rsidR="007A378E" w:rsidRPr="00EA707E" w:rsidRDefault="007A378E" w:rsidP="0030733D">
      <w:pPr>
        <w:spacing w:after="120" w:line="240" w:lineRule="auto"/>
        <w:ind w:firstLineChars="82" w:firstLine="164"/>
        <w:rPr>
          <w:bCs/>
          <w:sz w:val="20"/>
          <w:lang w:eastAsia="zh-CN"/>
        </w:rPr>
      </w:pPr>
      <w:r w:rsidRPr="00EA707E">
        <w:rPr>
          <w:bCs/>
          <w:sz w:val="20"/>
          <w:lang w:eastAsia="zh-CN"/>
        </w:rPr>
        <w:t>4 Xi’an Research Institute of Surveying and Mapping, Xi’an 710054, China</w:t>
      </w:r>
    </w:p>
    <w:p w14:paraId="68E86131" w14:textId="7B81C0B4" w:rsidR="007A378E" w:rsidRPr="00EA707E" w:rsidRDefault="007A378E" w:rsidP="0030733D">
      <w:pPr>
        <w:spacing w:after="120" w:line="240" w:lineRule="auto"/>
        <w:ind w:firstLineChars="82" w:firstLine="164"/>
        <w:rPr>
          <w:bCs/>
          <w:sz w:val="20"/>
          <w:lang w:eastAsia="zh-CN"/>
        </w:rPr>
      </w:pPr>
      <w:r w:rsidRPr="00EA707E">
        <w:rPr>
          <w:bCs/>
          <w:sz w:val="20"/>
          <w:lang w:eastAsia="zh-CN"/>
        </w:rPr>
        <w:t>5 University of Chinese Academy of Sciences, Beijing 100094, China;</w:t>
      </w:r>
    </w:p>
    <w:p w14:paraId="06F9EBC6" w14:textId="5899C9DE" w:rsidR="007A378E" w:rsidRPr="00EA707E" w:rsidRDefault="007A378E" w:rsidP="0030733D">
      <w:pPr>
        <w:spacing w:after="120" w:line="240" w:lineRule="auto"/>
        <w:ind w:firstLineChars="82" w:firstLine="164"/>
        <w:rPr>
          <w:bCs/>
          <w:sz w:val="20"/>
          <w:lang w:eastAsia="zh-CN"/>
        </w:rPr>
      </w:pPr>
      <w:r w:rsidRPr="00EA707E">
        <w:rPr>
          <w:bCs/>
          <w:sz w:val="20"/>
          <w:lang w:eastAsia="zh-CN"/>
        </w:rPr>
        <w:t>6 Innovation Academy for Microsatellites, Chinese Academy of Sciences, Shanghai 201210, China</w:t>
      </w:r>
    </w:p>
    <w:p w14:paraId="7C9C5CAB" w14:textId="242A0ABC" w:rsidR="00720221" w:rsidRPr="004C519C" w:rsidRDefault="003D1494" w:rsidP="00D075DC">
      <w:pPr>
        <w:spacing w:after="120"/>
        <w:ind w:firstLineChars="82" w:firstLine="167"/>
        <w:rPr>
          <w:b/>
          <w:bCs/>
          <w:sz w:val="20"/>
          <w:lang w:eastAsia="zh-CN"/>
        </w:rPr>
      </w:pPr>
      <w:r w:rsidRPr="004C519C">
        <w:rPr>
          <w:rFonts w:hint="eastAsia"/>
          <w:b/>
          <w:bCs/>
          <w:sz w:val="20"/>
          <w:lang w:eastAsia="zh-CN"/>
        </w:rPr>
        <w:t>Abstract</w:t>
      </w:r>
    </w:p>
    <w:p w14:paraId="43786675" w14:textId="38FF8A5F" w:rsidR="00003695" w:rsidRPr="00216065" w:rsidRDefault="00C47645" w:rsidP="00774799">
      <w:pPr>
        <w:pStyle w:val="MainText"/>
      </w:pPr>
      <w:r w:rsidRPr="00C47645">
        <w:t xml:space="preserve">Flex power is a capability of GPS satellites that allows programmable output power redistribution. </w:t>
      </w:r>
      <w:r w:rsidR="00194A6A">
        <w:rPr>
          <w:rFonts w:hint="eastAsia"/>
          <w:lang w:eastAsia="zh-CN"/>
        </w:rPr>
        <w:t>It</w:t>
      </w:r>
      <w:r w:rsidRPr="00C47645">
        <w:t xml:space="preserve"> impact</w:t>
      </w:r>
      <w:r w:rsidR="00C80D5C">
        <w:t>s</w:t>
      </w:r>
      <w:r w:rsidRPr="00C47645">
        <w:t xml:space="preserve"> satellite product estimation strategies and positioning accuracy</w:t>
      </w:r>
      <w:r w:rsidR="00C80D5C" w:rsidRPr="00C80D5C">
        <w:t xml:space="preserve"> </w:t>
      </w:r>
      <w:r w:rsidR="00C80D5C" w:rsidRPr="00C47645">
        <w:t>significantly</w:t>
      </w:r>
      <w:r w:rsidR="00C80D5C">
        <w:t>. Therefore</w:t>
      </w:r>
      <w:r w:rsidRPr="00C47645">
        <w:t xml:space="preserve">, </w:t>
      </w:r>
      <w:r w:rsidR="00C80D5C">
        <w:t>it is c</w:t>
      </w:r>
      <w:r w:rsidR="00C2379A">
        <w:t>ruci</w:t>
      </w:r>
      <w:r w:rsidR="00C80D5C">
        <w:t xml:space="preserve">al to </w:t>
      </w:r>
      <w:r w:rsidRPr="00C47645">
        <w:t>detect</w:t>
      </w:r>
      <w:r w:rsidR="00C80D5C">
        <w:t xml:space="preserve"> its </w:t>
      </w:r>
      <w:r w:rsidR="00E80895">
        <w:t>changes</w:t>
      </w:r>
      <w:r w:rsidRPr="00C47645">
        <w:t xml:space="preserve">. </w:t>
      </w:r>
      <w:r w:rsidR="00C80D5C">
        <w:rPr>
          <w:lang w:eastAsia="zh-CN"/>
        </w:rPr>
        <w:t>We</w:t>
      </w:r>
      <w:r w:rsidR="00E04255" w:rsidRPr="00E04255">
        <w:rPr>
          <w:lang w:eastAsia="zh-CN"/>
        </w:rPr>
        <w:t xml:space="preserve"> propose a flex power detection method </w:t>
      </w:r>
      <w:r w:rsidR="00C108DF">
        <w:rPr>
          <w:lang w:eastAsia="zh-CN"/>
        </w:rPr>
        <w:t>A</w:t>
      </w:r>
      <w:r w:rsidR="005B5F0A">
        <w:rPr>
          <w:lang w:eastAsia="zh-CN"/>
        </w:rPr>
        <w:t xml:space="preserve">daptive Flex Power Detector–Dynamic </w:t>
      </w:r>
      <w:r w:rsidR="009753DC">
        <w:rPr>
          <w:lang w:eastAsia="zh-CN"/>
        </w:rPr>
        <w:t xml:space="preserve">Time </w:t>
      </w:r>
      <w:r w:rsidR="00C2379A">
        <w:rPr>
          <w:lang w:eastAsia="zh-CN"/>
        </w:rPr>
        <w:t>Warping</w:t>
      </w:r>
      <w:r w:rsidR="009A4D89">
        <w:rPr>
          <w:lang w:eastAsia="zh-CN"/>
        </w:rPr>
        <w:t xml:space="preserve"> </w:t>
      </w:r>
      <w:r w:rsidR="00C2379A">
        <w:rPr>
          <w:lang w:eastAsia="zh-CN"/>
        </w:rPr>
        <w:t>(</w:t>
      </w:r>
      <w:r w:rsidR="00884ADF">
        <w:rPr>
          <w:rFonts w:hint="eastAsia"/>
          <w:lang w:eastAsia="zh-CN"/>
        </w:rPr>
        <w:t>A</w:t>
      </w:r>
      <w:r w:rsidR="00884ADF">
        <w:rPr>
          <w:lang w:eastAsia="zh-CN"/>
        </w:rPr>
        <w:t>FPD-DTW)</w:t>
      </w:r>
      <w:r w:rsidR="00E04255" w:rsidRPr="00E04255">
        <w:rPr>
          <w:lang w:eastAsia="zh-CN"/>
        </w:rPr>
        <w:t xml:space="preserve"> based on </w:t>
      </w:r>
      <w:r w:rsidR="004109E5">
        <w:t>carrier-to-noise density ratio (C/N0)</w:t>
      </w:r>
      <w:r w:rsidR="00E04255" w:rsidRPr="00E04255">
        <w:rPr>
          <w:lang w:eastAsia="zh-CN"/>
        </w:rPr>
        <w:t xml:space="preserve"> diurnal patterns. Compared to previous methods relying on historical data and pre-built models, this approach requires </w:t>
      </w:r>
      <w:r w:rsidR="00EF73EB">
        <w:rPr>
          <w:lang w:eastAsia="zh-CN"/>
        </w:rPr>
        <w:t>less</w:t>
      </w:r>
      <w:r w:rsidR="00E04255" w:rsidRPr="00E04255">
        <w:rPr>
          <w:lang w:eastAsia="zh-CN"/>
        </w:rPr>
        <w:t xml:space="preserve"> data while effectively detecting both step lift and overall lift patterns. We employ </w:t>
      </w:r>
      <w:r w:rsidR="000E335F">
        <w:rPr>
          <w:lang w:eastAsia="zh-CN"/>
        </w:rPr>
        <w:t>d</w:t>
      </w:r>
      <w:r w:rsidR="000E335F">
        <w:rPr>
          <w:rFonts w:hint="eastAsia"/>
          <w:lang w:eastAsia="zh-CN"/>
        </w:rPr>
        <w:t>yn</w:t>
      </w:r>
      <w:r w:rsidR="000E335F">
        <w:rPr>
          <w:lang w:eastAsia="zh-CN"/>
        </w:rPr>
        <w:t>amic time warping</w:t>
      </w:r>
      <w:r w:rsidR="009A4D89">
        <w:rPr>
          <w:lang w:eastAsia="zh-CN"/>
        </w:rPr>
        <w:t xml:space="preserve"> </w:t>
      </w:r>
      <w:r w:rsidR="000E335F">
        <w:rPr>
          <w:lang w:eastAsia="zh-CN"/>
        </w:rPr>
        <w:t>(</w:t>
      </w:r>
      <w:r w:rsidR="00E04255" w:rsidRPr="00E04255">
        <w:rPr>
          <w:lang w:eastAsia="zh-CN"/>
        </w:rPr>
        <w:t>DTW</w:t>
      </w:r>
      <w:r w:rsidR="000E335F">
        <w:rPr>
          <w:lang w:eastAsia="zh-CN"/>
        </w:rPr>
        <w:t>)</w:t>
      </w:r>
      <w:r w:rsidR="008F267E">
        <w:rPr>
          <w:lang w:eastAsia="zh-CN"/>
        </w:rPr>
        <w:t xml:space="preserve"> </w:t>
      </w:r>
      <w:r w:rsidR="00E04255" w:rsidRPr="00E04255">
        <w:rPr>
          <w:lang w:eastAsia="zh-CN"/>
        </w:rPr>
        <w:t xml:space="preserve">to address the temporal shift challenge caused by GPS orbital periodicity. </w:t>
      </w:r>
      <w:r w:rsidR="00377EE6" w:rsidRPr="00377EE6">
        <w:t xml:space="preserve">The method requires data from as few as </w:t>
      </w:r>
      <w:r w:rsidR="00176F27">
        <w:t>8</w:t>
      </w:r>
      <w:r w:rsidR="00377EE6" w:rsidRPr="00377EE6">
        <w:t xml:space="preserve"> stations for reliable detection, substantially fewer than the existing method</w:t>
      </w:r>
      <w:r w:rsidR="00377EE6">
        <w:t xml:space="preserve">, </w:t>
      </w:r>
      <w:r w:rsidR="002D1366">
        <w:t>Flex Power Detector</w:t>
      </w:r>
      <w:r w:rsidR="009A4D89">
        <w:t xml:space="preserve"> </w:t>
      </w:r>
      <w:r w:rsidR="002D1366">
        <w:t>(</w:t>
      </w:r>
      <w:r w:rsidR="00377EE6">
        <w:t>FPD</w:t>
      </w:r>
      <w:r w:rsidR="002D1366">
        <w:t>)</w:t>
      </w:r>
      <w:r w:rsidR="00377EE6" w:rsidRPr="00377EE6">
        <w:t>.</w:t>
      </w:r>
      <w:r w:rsidRPr="00C47645">
        <w:t xml:space="preserve"> The method is applicable for both post</w:t>
      </w:r>
      <w:r w:rsidR="00196868">
        <w:t>-</w:t>
      </w:r>
      <w:r w:rsidRPr="00C47645">
        <w:t>processing (daily) and real-time (point-by-point) detection scenarios,</w:t>
      </w:r>
      <w:r w:rsidR="0091146F" w:rsidRPr="0091146F">
        <w:t xml:space="preserve"> </w:t>
      </w:r>
      <w:r w:rsidR="0091146F" w:rsidRPr="0051516F">
        <w:t>achieving 99</w:t>
      </w:r>
      <w:r w:rsidR="0051516F" w:rsidRPr="0051516F">
        <w:rPr>
          <w:rFonts w:eastAsia="SimSun"/>
          <w:lang w:eastAsia="zh-CN"/>
        </w:rPr>
        <w:t>.8</w:t>
      </w:r>
      <w:r w:rsidR="0091146F" w:rsidRPr="0051516F">
        <w:t>3</w:t>
      </w:r>
      <w:r w:rsidR="0051516F" w:rsidRPr="0051516F">
        <w:t>%</w:t>
      </w:r>
      <w:r w:rsidR="0091146F" w:rsidRPr="0091146F">
        <w:t xml:space="preserve"> and 99</w:t>
      </w:r>
      <w:r w:rsidR="0051516F">
        <w:t>.</w:t>
      </w:r>
      <w:r w:rsidR="0091146F" w:rsidRPr="0091146F">
        <w:t>88</w:t>
      </w:r>
      <w:r w:rsidR="0051516F">
        <w:t>%</w:t>
      </w:r>
      <w:r w:rsidR="0091146F" w:rsidRPr="0091146F">
        <w:t xml:space="preserve"> accuracy, respectively</w:t>
      </w:r>
      <w:r w:rsidRPr="00C47645">
        <w:t xml:space="preserve">. </w:t>
      </w:r>
      <w:r w:rsidR="00C80D5C">
        <w:t xml:space="preserve">In addition, the </w:t>
      </w:r>
      <w:r w:rsidR="00C555BF">
        <w:rPr>
          <w:rFonts w:hint="eastAsia"/>
          <w:lang w:eastAsia="zh-CN"/>
        </w:rPr>
        <w:t>A</w:t>
      </w:r>
      <w:r w:rsidR="00C555BF">
        <w:rPr>
          <w:lang w:eastAsia="zh-CN"/>
        </w:rPr>
        <w:t>FPD-DTW</w:t>
      </w:r>
      <w:r w:rsidR="000B2837" w:rsidRPr="000B2837">
        <w:t xml:space="preserve">'s </w:t>
      </w:r>
      <w:r w:rsidR="004317C2">
        <w:t>post-processing</w:t>
      </w:r>
      <w:r w:rsidR="000B2837" w:rsidRPr="000B2837">
        <w:t xml:space="preserve"> speed is 20 times faster than </w:t>
      </w:r>
      <w:r w:rsidR="002D1366">
        <w:t>FPD</w:t>
      </w:r>
      <w:r w:rsidR="000B2837" w:rsidRPr="000B2837">
        <w:t>, making it particularly suitable for large-scale historical data analysis.</w:t>
      </w:r>
    </w:p>
    <w:p w14:paraId="5960C2C9" w14:textId="680671D5" w:rsidR="00B60C48" w:rsidRPr="004C519C" w:rsidRDefault="00B60C48" w:rsidP="002359CB">
      <w:pPr>
        <w:pStyle w:val="MainText"/>
        <w:ind w:firstLine="0"/>
        <w:rPr>
          <w:lang w:eastAsia="zh-CN"/>
        </w:rPr>
      </w:pPr>
      <w:r w:rsidRPr="004C519C">
        <w:rPr>
          <w:b/>
          <w:bCs/>
        </w:rPr>
        <w:t>Key</w:t>
      </w:r>
      <w:r w:rsidR="00D075DC" w:rsidRPr="004C519C">
        <w:rPr>
          <w:b/>
          <w:bCs/>
        </w:rPr>
        <w:t>w</w:t>
      </w:r>
      <w:r w:rsidRPr="004C519C">
        <w:rPr>
          <w:b/>
          <w:bCs/>
        </w:rPr>
        <w:t>ords</w:t>
      </w:r>
      <w:r w:rsidR="00D075DC" w:rsidRPr="004C519C">
        <w:rPr>
          <w:lang w:eastAsia="zh-CN"/>
        </w:rPr>
        <w:t xml:space="preserve">   </w:t>
      </w:r>
      <w:r w:rsidR="00475A10" w:rsidRPr="004C519C">
        <w:rPr>
          <w:lang w:eastAsia="zh-CN"/>
        </w:rPr>
        <w:t xml:space="preserve">GPS; flex power; DTW; diurnal pattern; </w:t>
      </w:r>
      <w:r w:rsidR="00475A10" w:rsidRPr="004C519C">
        <w:rPr>
          <w:rFonts w:hint="eastAsia"/>
          <w:lang w:eastAsia="zh-CN"/>
        </w:rPr>
        <w:t>f</w:t>
      </w:r>
      <w:r w:rsidR="00475A10" w:rsidRPr="004C519C">
        <w:rPr>
          <w:lang w:eastAsia="zh-CN"/>
        </w:rPr>
        <w:t>lex power detection</w:t>
      </w:r>
    </w:p>
    <w:p w14:paraId="50F063C8" w14:textId="77777777" w:rsidR="00720221" w:rsidRPr="00521A15" w:rsidRDefault="00720221" w:rsidP="00D075DC">
      <w:pPr>
        <w:spacing w:after="120"/>
        <w:ind w:firstLine="489"/>
        <w:rPr>
          <w:b/>
          <w:bCs/>
          <w:szCs w:val="24"/>
          <w:lang w:eastAsia="zh-CN"/>
        </w:rPr>
      </w:pPr>
    </w:p>
    <w:p w14:paraId="3130DAA8" w14:textId="77777777" w:rsidR="00720221" w:rsidRPr="004C519C" w:rsidRDefault="003D1494" w:rsidP="00A236F8">
      <w:pPr>
        <w:pStyle w:val="Heading1"/>
        <w:rPr>
          <w:sz w:val="20"/>
        </w:rPr>
      </w:pPr>
      <w:r w:rsidRPr="004C519C">
        <w:rPr>
          <w:sz w:val="20"/>
        </w:rPr>
        <w:lastRenderedPageBreak/>
        <w:t>Introduction</w:t>
      </w:r>
    </w:p>
    <w:p w14:paraId="550CF170" w14:textId="6A8CF133" w:rsidR="009E7815" w:rsidRPr="004C519C" w:rsidRDefault="00255DBB" w:rsidP="008D741A">
      <w:pPr>
        <w:pStyle w:val="MainText"/>
        <w:ind w:firstLine="0"/>
      </w:pPr>
      <w:r w:rsidRPr="004C519C">
        <w:rPr>
          <w:rFonts w:hint="eastAsia"/>
          <w:lang w:eastAsia="zh-CN"/>
        </w:rPr>
        <w:t>Fle</w:t>
      </w:r>
      <w:r w:rsidRPr="004C519C">
        <w:t xml:space="preserve">x power </w:t>
      </w:r>
      <w:r w:rsidR="000656BF" w:rsidRPr="004C519C">
        <w:t xml:space="preserve">of GPS </w:t>
      </w:r>
      <w:r w:rsidR="009E7815" w:rsidRPr="004C519C">
        <w:t>allo</w:t>
      </w:r>
      <w:r w:rsidR="00D147AF" w:rsidRPr="004C519C">
        <w:t>ws</w:t>
      </w:r>
      <w:r w:rsidR="009E7815" w:rsidRPr="004C519C">
        <w:t xml:space="preserve"> signal enhancement within </w:t>
      </w:r>
      <w:r w:rsidR="00C2379A" w:rsidRPr="004C519C">
        <w:t xml:space="preserve">the </w:t>
      </w:r>
      <w:r w:rsidR="009E7815" w:rsidRPr="004C519C">
        <w:t>-150dBW range for individual signal components</w:t>
      </w:r>
      <w:r w:rsidR="009A4D89">
        <w:t xml:space="preserve"> </w:t>
      </w:r>
      <w:r w:rsidR="00847AC7" w:rsidRPr="004C519C">
        <w:fldChar w:fldCharType="begin"/>
      </w:r>
      <w:r w:rsidR="00794FC5" w:rsidRPr="004C519C">
        <w:instrText xml:space="preserve"> ADDIN ZOTERO_ITEM CSL_CITATION {"citationID":"a2n6fke9qf8","properties":{"formattedCitation":"(Jimenez-Banos et al. 2010)","plainCitation":"(Jimenez-Banos et al. 2010)","noteIndex":0},"citationItems":[{"id":236,"uris":["http://zotero.org/users/12078793/items/CBKU9V9R"],"itemData":{"id":236,"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4C519C">
        <w:fldChar w:fldCharType="separate"/>
      </w:r>
      <w:r w:rsidR="00794FC5" w:rsidRPr="004C519C">
        <w:t>(Jimenez-Banos et al. 2010)</w:t>
      </w:r>
      <w:r w:rsidR="00847AC7" w:rsidRPr="004C519C">
        <w:fldChar w:fldCharType="end"/>
      </w:r>
      <w:r w:rsidR="009E7815" w:rsidRPr="004C519C">
        <w:t>.</w:t>
      </w:r>
      <w:r w:rsidR="005A407C" w:rsidRPr="004C519C">
        <w:t xml:space="preserve"> </w:t>
      </w:r>
      <w:r w:rsidR="003C0D5B" w:rsidRPr="004C519C">
        <w:t xml:space="preserve">The detection of flex power events plays a significant role in various applications. </w:t>
      </w:r>
      <w:r w:rsidR="009E7815" w:rsidRPr="004C519C">
        <w:rPr>
          <w:rFonts w:hint="eastAsia"/>
        </w:rPr>
        <w:t>Historical observations indicate that flex power activation often precedes special military operations, making its monitoring crucial for civilian safety</w:t>
      </w:r>
      <w:r w:rsidR="00A03704" w:rsidRPr="004C519C">
        <w:fldChar w:fldCharType="begin"/>
      </w:r>
      <w:r w:rsidR="003346AD" w:rsidRPr="004C519C">
        <w:instrText xml:space="preserve"> ADDIN ZOTERO_ITEM CSL_CITATION {"citationID":"a2eepj7a8hv","properties":{"formattedCitation":"(Han et al. 2019; Liu et al. 2020)","plainCitation":"(Han et al. 2019; Liu et al. 2020)","noteIndex":0},"citationItems":[{"id":1613,"uris":["http://zotero.org/users/12078793/items/GHBHEG2C"],"itemData":{"id":1613,"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1612,"uris":["http://zotero.org/users/12078793/items/5VTLBLDX"],"itemData":{"id":1612,"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4C519C">
        <w:fldChar w:fldCharType="separate"/>
      </w:r>
      <w:r w:rsidR="00DA4C27" w:rsidRPr="004C519C">
        <w:t>(Han et al. 2019; Liu et al. 2020)</w:t>
      </w:r>
      <w:r w:rsidR="00A03704" w:rsidRPr="004C519C">
        <w:fldChar w:fldCharType="end"/>
      </w:r>
      <w:r w:rsidR="00A03704" w:rsidRPr="004C519C">
        <w:t>.</w:t>
      </w:r>
      <w:r w:rsidR="009E7815" w:rsidRPr="004C519C">
        <w:rPr>
          <w:rFonts w:hint="eastAsia"/>
        </w:rPr>
        <w:t xml:space="preserve"> Additionally, flex power status changes affect DCB (Differential Cod</w:t>
      </w:r>
      <w:r w:rsidR="009E7815" w:rsidRPr="004C519C">
        <w:t>e Bias) and phase products</w:t>
      </w:r>
      <w:r w:rsidR="009A4D89">
        <w:t xml:space="preserve"> </w:t>
      </w:r>
      <w:r w:rsidR="00406A8A" w:rsidRPr="004C519C">
        <w:fldChar w:fldCharType="begin"/>
      </w:r>
      <w:r w:rsidR="00AB527F" w:rsidRPr="004C519C">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247,"uris":["http://zotero.org/users/12078793/items/F2MCC3FH"],"itemData":{"id":247,"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1633,"uris":["http://zotero.org/users/12078793/items/CBRZQ4X5"],"itemData":{"id":1633,"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237,"uris":["http://zotero.org/users/12078793/items/IYWX2N9C"],"itemData":{"id":237,"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4C519C">
        <w:fldChar w:fldCharType="separate"/>
      </w:r>
      <w:r w:rsidR="00AB527F" w:rsidRPr="004C519C">
        <w:t>(Esenbuğa and Hauschild 2020; Xiang et al. 2020; Esenbuga et al. 2020)</w:t>
      </w:r>
      <w:r w:rsidR="00406A8A" w:rsidRPr="004C519C">
        <w:fldChar w:fldCharType="end"/>
      </w:r>
      <w:r w:rsidR="009E7815" w:rsidRPr="004C519C">
        <w:t>, impacting PPP (Precise Point Positioning) convergence time</w:t>
      </w:r>
      <w:r w:rsidR="00DA177E" w:rsidRPr="004C519C">
        <w:fldChar w:fldCharType="begin"/>
      </w:r>
      <w:r w:rsidR="00215F02" w:rsidRPr="004C519C">
        <w:instrText xml:space="preserve"> ADDIN ZOTERO_ITEM CSL_CITATION {"citationID":"a1d95juco3g","properties":{"formattedCitation":"(Wu et al. 2024)","plainCitation":"(Wu et al. 2024)","noteIndex":0},"citationItems":[{"id":251,"uris":["http://zotero.org/users/12078793/items/D66C72JH"],"itemData":{"id":251,"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4C519C">
        <w:fldChar w:fldCharType="separate"/>
      </w:r>
      <w:r w:rsidR="00215F02" w:rsidRPr="004C519C">
        <w:t>(Wu et al. 2024)</w:t>
      </w:r>
      <w:r w:rsidR="00DA177E" w:rsidRPr="004C519C">
        <w:fldChar w:fldCharType="end"/>
      </w:r>
      <w:r w:rsidR="009E7815" w:rsidRPr="004C519C">
        <w:t xml:space="preserve"> and PPP-AR(Ambiguity Resolution) accuracy</w:t>
      </w:r>
      <w:r w:rsidR="00DA177E" w:rsidRPr="004C519C">
        <w:fldChar w:fldCharType="begin"/>
      </w:r>
      <w:r w:rsidR="00215F02" w:rsidRPr="004C519C">
        <w:instrText xml:space="preserve"> ADDIN ZOTERO_ITEM CSL_CITATION {"citationID":"a2bdmea9elm","properties":{"formattedCitation":"(Liu et al. 2024)","plainCitation":"(Liu et al. 2024)","noteIndex":0},"citationItems":[{"id":235,"uris":["http://zotero.org/users/12078793/items/4ZITT54K"],"itemData":{"id":235,"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4C519C">
        <w:fldChar w:fldCharType="separate"/>
      </w:r>
      <w:r w:rsidR="00215F02" w:rsidRPr="004C519C">
        <w:t>(Liu et al. 2024)</w:t>
      </w:r>
      <w:r w:rsidR="00DA177E" w:rsidRPr="004C519C">
        <w:fldChar w:fldCharType="end"/>
      </w:r>
      <w:r w:rsidR="009E7815" w:rsidRPr="004C519C">
        <w:t>, underlining the importance of both post</w:t>
      </w:r>
      <w:r w:rsidR="00AA0FB9" w:rsidRPr="004C519C">
        <w:t>-</w:t>
      </w:r>
      <w:r w:rsidR="009E7815" w:rsidRPr="004C519C">
        <w:t>processing detection and real-time monitoring.</w:t>
      </w:r>
      <w:r w:rsidR="00385400" w:rsidRPr="004C519C">
        <w:t xml:space="preserve"> </w:t>
      </w:r>
      <w:r w:rsidR="00A37727" w:rsidRPr="004C519C">
        <w:t>Furthermore, flex power affects the measurement and estimation of GPS transmitter Effective Isotropic Radiated Power, which impacts the accuracy of satellite-based wind speed retrieval</w:t>
      </w:r>
      <w:r w:rsidR="00DB7674" w:rsidRPr="004C519C">
        <w:fldChar w:fldCharType="begin"/>
      </w:r>
      <w:r w:rsidR="000C1743" w:rsidRPr="004C519C">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1644,"uris":["http://zotero.org/users/12078793/items/7HMIRZDG"],"itemData":{"id":1644,"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1642,"uris":["http://zotero.org/users/12078793/items/YMEXDNMB"],"itemData":{"id":1642,"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1646,"uris":["http://zotero.org/users/12078793/items/JGU2X7T4"],"itemData":{"id":1646,"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1648,"uris":["http://zotero.org/users/12078793/items/AESA2H4X"],"itemData":{"id":1648,"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1635,"uris":["http://zotero.org/users/12078793/items/UZRRS67T"],"itemData":{"id":1635,"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4C519C">
        <w:fldChar w:fldCharType="separate"/>
      </w:r>
      <w:r w:rsidR="000C1743" w:rsidRPr="004C519C">
        <w:t>(McKague and Ruf 2019; Wang et al. 2019; Wang and Ruf 2021; Said et al. 2022; Wang et al. 2022)</w:t>
      </w:r>
      <w:r w:rsidR="00DB7674" w:rsidRPr="004C519C">
        <w:fldChar w:fldCharType="end"/>
      </w:r>
      <w:r w:rsidR="00A37727" w:rsidRPr="004C519C">
        <w:t>.</w:t>
      </w:r>
    </w:p>
    <w:p w14:paraId="03374F7B" w14:textId="04F83500" w:rsidR="009E7815" w:rsidRPr="004C519C" w:rsidRDefault="00CB64B2" w:rsidP="00F472F5">
      <w:pPr>
        <w:pStyle w:val="MainText"/>
      </w:pPr>
      <w:r w:rsidRPr="004C519C">
        <w:t>Currently, C/N0-based methods dominate the field of flex power detection, with various approaches being developed in recent years</w:t>
      </w:r>
      <w:r w:rsidR="009E7815" w:rsidRPr="004C519C">
        <w:t xml:space="preserve">. </w:t>
      </w:r>
      <w:r w:rsidR="00976B07" w:rsidRPr="004C519C">
        <w:rPr>
          <w:rFonts w:hint="eastAsia"/>
          <w:lang w:eastAsia="zh-CN"/>
        </w:rPr>
        <w:t>A</w:t>
      </w:r>
      <w:r w:rsidR="0048546F" w:rsidRPr="004C519C">
        <w:t xml:space="preserve">n </w:t>
      </w:r>
      <w:r w:rsidR="009E7815" w:rsidRPr="004C519C">
        <w:t>automated flex power detector (FPD) was proposed by</w:t>
      </w:r>
      <w:r w:rsidR="00C800B1" w:rsidRPr="004C519C">
        <w:t xml:space="preserve"> </w:t>
      </w:r>
      <w:r w:rsidR="00C800B1" w:rsidRPr="004C519C">
        <w:fldChar w:fldCharType="begin"/>
      </w:r>
      <w:r w:rsidR="00D5507F" w:rsidRPr="004C519C">
        <w:instrText xml:space="preserve"> ADDIN ZOTERO_ITEM CSL_CITATION {"citationID":"n0TNc3ox","properties":{"custom":"Esenbu\\uc0\\u287{}a et al. (2023)","formattedCitation":"Esenbu\\uc0\\u287{}a et al. (2023)","plainCitation":"Esenbuğa et al. (2023)","noteIndex":0},"citationItems":[{"id":240,"uris":["http://zotero.org/users/12078793/items/MBBS4UVZ"],"itemData":{"id":240,"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4C519C">
        <w:fldChar w:fldCharType="separate"/>
      </w:r>
      <w:r w:rsidR="00D5507F" w:rsidRPr="004C519C">
        <w:t>Esenbuğa et al. (2023)</w:t>
      </w:r>
      <w:r w:rsidR="00C800B1" w:rsidRPr="004C519C">
        <w:fldChar w:fldCharType="end"/>
      </w:r>
      <w:r w:rsidR="009E7815" w:rsidRPr="004C519C">
        <w:t xml:space="preserve">, detecting flex power events by identifying step </w:t>
      </w:r>
      <w:r w:rsidR="008B6B53" w:rsidRPr="004C519C">
        <w:t>lift</w:t>
      </w:r>
      <w:r w:rsidR="009E7815" w:rsidRPr="004C519C">
        <w:t xml:space="preserve"> in </w:t>
      </w:r>
      <w:r w:rsidR="00C2379A" w:rsidRPr="004C519C">
        <w:t xml:space="preserve">the </w:t>
      </w:r>
      <w:r w:rsidR="00147D94" w:rsidRPr="004C519C">
        <w:t>C/N0</w:t>
      </w:r>
      <w:r w:rsidR="009E7815" w:rsidRPr="004C519C">
        <w:t xml:space="preserve"> time series. FPD calculates the difference between the average values of 5-minute observation windows before and after the current detection point to determine flex power activation. </w:t>
      </w:r>
      <w:r w:rsidR="00D262DE" w:rsidRPr="004C519C">
        <w:t>However, FPD can only detect step lift but fails to detect overall lift patterns.</w:t>
      </w:r>
      <w:r w:rsidR="009E7815" w:rsidRPr="004C519C">
        <w:t xml:space="preserve"> This requires FPD to use </w:t>
      </w:r>
      <w:r w:rsidR="005125CF" w:rsidRPr="004C519C">
        <w:t xml:space="preserve">more than 200 </w:t>
      </w:r>
      <w:r w:rsidR="009E7815" w:rsidRPr="004C519C">
        <w:t>station</w:t>
      </w:r>
      <w:r w:rsidR="005125CF" w:rsidRPr="004C519C">
        <w:t>s’</w:t>
      </w:r>
      <w:r w:rsidR="009E7815" w:rsidRPr="004C519C">
        <w:t xml:space="preserve"> data for accurate judgment</w:t>
      </w:r>
      <w:r w:rsidR="005125CF" w:rsidRPr="004C519C">
        <w:t>. Also,</w:t>
      </w:r>
      <w:r w:rsidR="009E7815" w:rsidRPr="004C519C">
        <w:t xml:space="preserve"> it cannot be applied to real-time detection due to its need for </w:t>
      </w:r>
      <m:oMath>
        <m:r>
          <m:rPr>
            <m:sty m:val="p"/>
          </m:rPr>
          <w:rPr>
            <w:rFonts w:ascii="Cambria Math" w:hAnsi="Cambria Math"/>
          </w:rPr>
          <m:t>±5 minute</m:t>
        </m:r>
      </m:oMath>
      <w:r w:rsidR="007B2ECE" w:rsidRPr="004C519C">
        <w:rPr>
          <w:rFonts w:hint="eastAsia"/>
          <w:lang w:eastAsia="zh-CN"/>
        </w:rPr>
        <w:t xml:space="preserve"> </w:t>
      </w:r>
      <w:r w:rsidR="009E7815" w:rsidRPr="004C519C">
        <w:t>window data.</w:t>
      </w:r>
      <w:r w:rsidR="005C5BC3" w:rsidRPr="004C519C">
        <w:t xml:space="preserve"> </w:t>
      </w:r>
      <w:r w:rsidR="007A3B01" w:rsidRPr="004C519C">
        <w:fldChar w:fldCharType="begin"/>
      </w:r>
      <w:r w:rsidR="00D5507F" w:rsidRPr="004C519C">
        <w:instrText xml:space="preserve"> ADDIN ZOTERO_ITEM CSL_CITATION {"citationID":"7CSQvN9g","properties":{"custom":"Yang et al. (2022)","formattedCitation":"Yang et al. (2022)","plainCitation":"Yang et al. (2022)","noteIndex":0},"citationItems":[{"id":248,"uris":["http://zotero.org/users/12078793/items/C5S9GSF5"],"itemData":{"id":248,"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4C519C">
        <w:fldChar w:fldCharType="separate"/>
      </w:r>
      <w:r w:rsidR="00D5507F" w:rsidRPr="004C519C">
        <w:t>Yang et al. (2022)</w:t>
      </w:r>
      <w:r w:rsidR="007A3B01" w:rsidRPr="004C519C">
        <w:fldChar w:fldCharType="end"/>
      </w:r>
      <w:r w:rsidR="009E7815" w:rsidRPr="004C519C">
        <w:t xml:space="preserve"> proposed a machine</w:t>
      </w:r>
      <w:r w:rsidR="00C2379A" w:rsidRPr="004C519C">
        <w:t>-</w:t>
      </w:r>
      <w:r w:rsidR="009E7815" w:rsidRPr="004C519C">
        <w:t xml:space="preserve">learning approach using random forest algorithms and constant false alarm rate detection. While this method improved threshold selection and avoided step </w:t>
      </w:r>
      <w:r w:rsidR="008B6B53" w:rsidRPr="004C519C">
        <w:t>lift</w:t>
      </w:r>
      <w:r w:rsidR="009E7815" w:rsidRPr="004C519C">
        <w:t xml:space="preserve">-only detection issues, it required extensive training data </w:t>
      </w:r>
      <w:r w:rsidR="001B7BB5" w:rsidRPr="004C519C">
        <w:t>labeling</w:t>
      </w:r>
      <w:r w:rsidR="009E7815" w:rsidRPr="004C519C">
        <w:t xml:space="preserve"> and faced compatibility issues with different </w:t>
      </w:r>
      <w:r w:rsidR="00C775C5" w:rsidRPr="004C519C">
        <w:rPr>
          <w:rFonts w:hint="eastAsia"/>
          <w:lang w:eastAsia="zh-CN"/>
        </w:rPr>
        <w:t>an</w:t>
      </w:r>
      <w:r w:rsidR="00C775C5" w:rsidRPr="004C519C">
        <w:t xml:space="preserve">tenna and </w:t>
      </w:r>
      <w:r w:rsidR="009E7815" w:rsidRPr="004C519C">
        <w:t xml:space="preserve">receiver types. </w:t>
      </w:r>
      <w:r w:rsidR="00F07D34" w:rsidRPr="004C519C">
        <w:fldChar w:fldCharType="begin"/>
      </w:r>
      <w:r w:rsidR="00D5507F" w:rsidRPr="004C519C">
        <w:instrText xml:space="preserve"> ADDIN ZOTERO_ITEM CSL_CITATION {"citationID":"01tJLUw9","properties":{"custom":"Meng et al. (2024)","formattedCitation":"Meng et al. (2024)","plainCitation":"Meng et al. (2024)","noteIndex":0},"citationItems":[{"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4C519C">
        <w:fldChar w:fldCharType="separate"/>
      </w:r>
      <w:r w:rsidR="00D5507F" w:rsidRPr="004C519C">
        <w:t>Meng et al. (2024)</w:t>
      </w:r>
      <w:r w:rsidR="00F07D34" w:rsidRPr="004C519C">
        <w:fldChar w:fldCharType="end"/>
      </w:r>
      <w:r w:rsidR="00F07D34" w:rsidRPr="004C519C">
        <w:t xml:space="preserve"> </w:t>
      </w:r>
      <w:r w:rsidR="00A21A3E" w:rsidRPr="004C519C">
        <w:t>developed a modeling-</w:t>
      </w:r>
      <w:r w:rsidR="00A21A3E" w:rsidRPr="004C519C">
        <w:lastRenderedPageBreak/>
        <w:t>based approach that constructs C/N0 models for different azimuth and elevation angles using historical data</w:t>
      </w:r>
      <w:r w:rsidR="00366394" w:rsidRPr="004C519C">
        <w:t xml:space="preserve">. </w:t>
      </w:r>
      <w:r w:rsidR="00366394" w:rsidRPr="004C519C">
        <w:rPr>
          <w:rFonts w:hint="eastAsia"/>
          <w:lang w:eastAsia="zh-CN"/>
        </w:rPr>
        <w:t>This</w:t>
      </w:r>
      <w:r w:rsidR="00366394" w:rsidRPr="004C519C">
        <w:t xml:space="preserve"> method detects flex power by comparing real-time </w:t>
      </w:r>
      <w:r w:rsidR="00E73629" w:rsidRPr="004C519C">
        <w:t>data</w:t>
      </w:r>
      <w:r w:rsidR="00366394" w:rsidRPr="004C519C">
        <w:t xml:space="preserve"> with </w:t>
      </w:r>
      <w:r w:rsidR="000D6BAA" w:rsidRPr="004C519C">
        <w:t>the</w:t>
      </w:r>
      <w:r w:rsidR="00366394" w:rsidRPr="004C519C">
        <w:t xml:space="preserve"> model. Although achieving high accuracy, this approach requires</w:t>
      </w:r>
      <w:r w:rsidR="001341D1" w:rsidRPr="004C519C">
        <w:t xml:space="preserve"> </w:t>
      </w:r>
      <w:r w:rsidR="001341D1" w:rsidRPr="004C519C">
        <w:rPr>
          <w:rFonts w:hint="eastAsia"/>
          <w:lang w:eastAsia="zh-CN"/>
        </w:rPr>
        <w:t>spa</w:t>
      </w:r>
      <w:r w:rsidR="001341D1" w:rsidRPr="004C519C">
        <w:t>tial</w:t>
      </w:r>
      <w:r w:rsidR="00366394" w:rsidRPr="004C519C">
        <w:t xml:space="preserve"> interpolation calculations for real-time detection and faces substantial data requirements due to model incompatibility across different receiver-antenna combinations.</w:t>
      </w:r>
      <w:r w:rsidR="00F472F5">
        <w:rPr>
          <w:rFonts w:eastAsiaTheme="minorEastAsia" w:hint="eastAsia"/>
          <w:lang w:eastAsia="zh-CN"/>
        </w:rPr>
        <w:t xml:space="preserve"> </w:t>
      </w:r>
      <w:r w:rsidR="0031699B" w:rsidRPr="004C519C">
        <w:t>Several studies have employed high-gain antennas to detect flex power changes</w:t>
      </w:r>
      <w:r w:rsidR="006565D8" w:rsidRPr="004C519C">
        <w:fldChar w:fldCharType="begin"/>
      </w:r>
      <w:r w:rsidR="00FE65A1">
        <w:instrText xml:space="preserve"> ADDIN ZOTERO_ITEM CSL_CITATION {"citationID":"a1t66lne95d","properties":{"formattedCitation":"(Jimenez-Banos et al. 2010; Thoelert et al. 2018; Tang et al. 2022)","plainCitation":"(Jimenez-Banos et al. 2010; Thoelert et al. 2018; Tang et al. 2022)","noteIndex":0},"citationItems":[{"id":236,"uris":["http://zotero.org/users/12078793/items/CBKU9V9R"],"itemData":{"id":236,"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246,"uris":["http://zotero.org/users/12078793/items/J25TT3IM"],"itemData":{"id":246,"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249,"uris":["http://zotero.org/users/12078793/items/M9ZTL3J2"],"itemData":{"id":249,"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4C519C">
        <w:fldChar w:fldCharType="separate"/>
      </w:r>
      <w:r w:rsidR="00FE65A1" w:rsidRPr="00FE65A1">
        <w:t>(Jimenez-Banos et al. 2010; Thoelert et al. 2018; Tang et al. 2022)</w:t>
      </w:r>
      <w:r w:rsidR="006565D8" w:rsidRPr="004C519C">
        <w:fldChar w:fldCharType="end"/>
      </w:r>
      <w:r w:rsidR="0031699B" w:rsidRPr="004C519C">
        <w:t>.</w:t>
      </w:r>
      <w:r w:rsidR="00381D0D" w:rsidRPr="004C519C">
        <w:rPr>
          <w:lang w:eastAsia="zh-CN"/>
        </w:rPr>
        <w:t xml:space="preserve"> </w:t>
      </w:r>
      <w:r w:rsidR="0088704F" w:rsidRPr="004C519C">
        <w:rPr>
          <w:lang w:eastAsia="zh-CN"/>
        </w:rPr>
        <w:t xml:space="preserve">However, the application of high-gain antenna detection methods is limited by the high cost and limited accessibility of the required equipment. </w:t>
      </w:r>
    </w:p>
    <w:p w14:paraId="24670E13" w14:textId="3C1EBB4C" w:rsidR="00541FBF" w:rsidRPr="004C519C" w:rsidRDefault="004747BB" w:rsidP="002359CB">
      <w:pPr>
        <w:pStyle w:val="MainText"/>
      </w:pPr>
      <w:r w:rsidRPr="004C519C">
        <w:t xml:space="preserve">Given these limitations in existing methods, this paper </w:t>
      </w:r>
      <w:r w:rsidR="004D2C52" w:rsidRPr="004C519C">
        <w:t xml:space="preserve">proposes a novel Adaptive </w:t>
      </w:r>
      <w:r w:rsidR="00983387">
        <w:rPr>
          <w:lang w:eastAsia="zh-CN"/>
        </w:rPr>
        <w:t>Flex Power Detector–Dynamic Time Warping</w:t>
      </w:r>
      <w:r w:rsidR="004D2C52" w:rsidRPr="004C519C">
        <w:t>(AFPD-DTW) to address three key challenges. First, it overcome</w:t>
      </w:r>
      <w:r w:rsidR="009A4D89">
        <w:rPr>
          <w:lang w:eastAsia="zh-CN"/>
        </w:rPr>
        <w:t>s</w:t>
      </w:r>
      <w:r w:rsidR="004D2C52" w:rsidRPr="004C519C">
        <w:t xml:space="preserve"> the high data requirements and equipment-specific modeling issues by efficiently modeling C/N0 pattern</w:t>
      </w:r>
      <w:r w:rsidR="004D2C52" w:rsidRPr="00E64F32">
        <w:t>s</w:t>
      </w:r>
      <w:r w:rsidR="00E64F32" w:rsidRPr="00E64F32">
        <w:t xml:space="preserve"> </w:t>
      </w:r>
      <w:r w:rsidR="00E64F32" w:rsidRPr="00E64F32">
        <w:rPr>
          <w:lang w:eastAsia="zh-CN"/>
        </w:rPr>
        <w:t>dynamically</w:t>
      </w:r>
      <w:r w:rsidR="004D2C52" w:rsidRPr="004C519C">
        <w:t>. Second, it resolve</w:t>
      </w:r>
      <w:r w:rsidR="009A4D89">
        <w:rPr>
          <w:rFonts w:asciiTheme="minorEastAsia" w:eastAsiaTheme="minorEastAsia" w:hAnsiTheme="minorEastAsia" w:hint="eastAsia"/>
          <w:lang w:eastAsia="zh-CN"/>
        </w:rPr>
        <w:t>s</w:t>
      </w:r>
      <w:r w:rsidR="004D2C52" w:rsidRPr="004C519C">
        <w:t xml:space="preserve"> the daily </w:t>
      </w:r>
      <w:r w:rsidR="00F61A6D">
        <w:t xml:space="preserve">C/N0 </w:t>
      </w:r>
      <w:r w:rsidR="004D2C52" w:rsidRPr="004C519C">
        <w:t xml:space="preserve">data misalignment challenge through the application of DTW technology. </w:t>
      </w:r>
      <w:r w:rsidR="00095D2E" w:rsidRPr="004C519C">
        <w:t>Finally, it addresse</w:t>
      </w:r>
      <w:r w:rsidR="009A4D89">
        <w:t>s</w:t>
      </w:r>
      <w:r w:rsidR="00095D2E" w:rsidRPr="004C519C">
        <w:t xml:space="preserve"> the detection speed limitations in post-processing scenarios by achieving a 20-fold speedup compared to the FPD method, all while maintaining accuracy with minimal station data requirements.</w:t>
      </w:r>
    </w:p>
    <w:p w14:paraId="39CF0F74" w14:textId="7B2E50B2" w:rsidR="00657961" w:rsidRPr="004C519C" w:rsidRDefault="00541FBF" w:rsidP="002359CB">
      <w:pPr>
        <w:pStyle w:val="MainText"/>
      </w:pPr>
      <w:r w:rsidRPr="004C519C">
        <w:t>This paper is organized as follows</w:t>
      </w:r>
      <w:r w:rsidR="00E625F2" w:rsidRPr="004C519C">
        <w:rPr>
          <w:rFonts w:hint="eastAsia"/>
          <w:lang w:eastAsia="zh-CN"/>
        </w:rPr>
        <w:t>.</w:t>
      </w:r>
      <w:r w:rsidR="00E625F2" w:rsidRPr="004C519C">
        <w:rPr>
          <w:lang w:eastAsia="zh-CN"/>
        </w:rPr>
        <w:t xml:space="preserve"> </w:t>
      </w:r>
      <w:r w:rsidRPr="004C519C">
        <w:t xml:space="preserve">Section 2 characterizes C/N0 </w:t>
      </w:r>
      <w:r w:rsidR="00C527EB" w:rsidRPr="004C519C">
        <w:t>patterns during flex power</w:t>
      </w:r>
      <w:r w:rsidRPr="004C519C">
        <w:t xml:space="preserve">, </w:t>
      </w:r>
      <w:r w:rsidR="00C527EB" w:rsidRPr="004C519C">
        <w:t>elab</w:t>
      </w:r>
      <w:r w:rsidR="009A4D89">
        <w:t>o</w:t>
      </w:r>
      <w:r w:rsidR="00C527EB" w:rsidRPr="004C519C">
        <w:t>rating</w:t>
      </w:r>
      <w:r w:rsidRPr="004C519C">
        <w:t xml:space="preserve"> </w:t>
      </w:r>
      <w:r w:rsidR="009A4D89">
        <w:t xml:space="preserve">on </w:t>
      </w:r>
      <w:r w:rsidRPr="004C519C">
        <w:t xml:space="preserve">both the basic lift patterns and their relationships with satellite trajectories. Section 3 presents the methodology of </w:t>
      </w:r>
      <w:r w:rsidR="000371D5" w:rsidRPr="004C519C">
        <w:rPr>
          <w:rFonts w:hint="eastAsia"/>
          <w:lang w:eastAsia="zh-CN"/>
        </w:rPr>
        <w:t>A</w:t>
      </w:r>
      <w:r w:rsidR="000371D5" w:rsidRPr="004C519C">
        <w:rPr>
          <w:lang w:eastAsia="zh-CN"/>
        </w:rPr>
        <w:t>FPD-DTW</w:t>
      </w:r>
      <w:r w:rsidRPr="004C519C">
        <w:t xml:space="preserve">, detailing its processing pipeline, the DTW-based detection approach, and the adaptive threshold determination strategy. Section 4 comprehensively evaluates </w:t>
      </w:r>
      <w:r w:rsidR="000371D5" w:rsidRPr="004C519C">
        <w:rPr>
          <w:rFonts w:hint="eastAsia"/>
          <w:lang w:eastAsia="zh-CN"/>
        </w:rPr>
        <w:t>A</w:t>
      </w:r>
      <w:r w:rsidR="000371D5" w:rsidRPr="004C519C">
        <w:rPr>
          <w:lang w:eastAsia="zh-CN"/>
        </w:rPr>
        <w:t>FPD-DTW</w:t>
      </w:r>
      <w:r w:rsidRPr="004C519C">
        <w:t>'s performance through both post-processing and real-time experiments, comparing it with existing methods. Section 5 summarizes our findings and discusses future research directions.</w:t>
      </w:r>
    </w:p>
    <w:p w14:paraId="62E6F4B8" w14:textId="0EA54598" w:rsidR="00207E8E" w:rsidRPr="004C519C" w:rsidRDefault="00207E8E" w:rsidP="00A236F8">
      <w:pPr>
        <w:pStyle w:val="Heading1"/>
        <w:rPr>
          <w:sz w:val="20"/>
        </w:rPr>
      </w:pPr>
      <w:r w:rsidRPr="004C519C">
        <w:rPr>
          <w:sz w:val="20"/>
        </w:rPr>
        <w:lastRenderedPageBreak/>
        <w:t>Flex power characterization based on C/N0</w:t>
      </w:r>
    </w:p>
    <w:p w14:paraId="756B9E93" w14:textId="2402479F" w:rsidR="00DF4F07" w:rsidRPr="004C519C" w:rsidRDefault="00384938" w:rsidP="00F47C47">
      <w:pPr>
        <w:pStyle w:val="MainText"/>
        <w:ind w:firstLine="0"/>
      </w:pPr>
      <w:r w:rsidRPr="004C519C">
        <w:t xml:space="preserve">This section </w:t>
      </w:r>
      <w:r w:rsidR="00ED624A">
        <w:rPr>
          <w:rFonts w:asciiTheme="minorEastAsia" w:eastAsiaTheme="minorEastAsia" w:hAnsiTheme="minorEastAsia" w:hint="eastAsia"/>
          <w:lang w:eastAsia="zh-CN"/>
        </w:rPr>
        <w:t>f</w:t>
      </w:r>
      <w:r w:rsidRPr="004C519C">
        <w:t>irst</w:t>
      </w:r>
      <w:r w:rsidR="00ED624A">
        <w:t xml:space="preserve"> presents </w:t>
      </w:r>
      <w:r w:rsidRPr="004C519C">
        <w:t xml:space="preserve">two lift patterns in C/N0 data. Second, the visualization and mechanism of these patterns using 2D satellite trajectories map is provided. Finally, an examination of the impact of different </w:t>
      </w:r>
      <w:r w:rsidR="00685265">
        <w:t>equipment</w:t>
      </w:r>
      <w:r w:rsidRPr="004C519C">
        <w:t xml:space="preserve"> on C/N0 lift values is conducted.</w:t>
      </w:r>
      <w:r w:rsidR="00F61E86" w:rsidRPr="004C519C" w:rsidDel="00F61E86">
        <w:rPr>
          <w:rFonts w:hint="eastAsia"/>
        </w:rPr>
        <w:t xml:space="preserve"> </w:t>
      </w:r>
    </w:p>
    <w:p w14:paraId="7B34332E" w14:textId="7DE2B05F" w:rsidR="00207E8E" w:rsidRPr="004C519C" w:rsidRDefault="00207E8E" w:rsidP="00A236F8">
      <w:pPr>
        <w:pStyle w:val="Heading2"/>
        <w:ind w:firstLine="408"/>
        <w:rPr>
          <w:rFonts w:ascii="Times New Roman" w:hAnsi="Times New Roman"/>
          <w:sz w:val="20"/>
        </w:rPr>
      </w:pPr>
      <w:r w:rsidRPr="004C519C">
        <w:rPr>
          <w:rFonts w:ascii="Times New Roman" w:hAnsi="Times New Roman"/>
          <w:sz w:val="20"/>
        </w:rPr>
        <w:t xml:space="preserve">Step and overall </w:t>
      </w:r>
      <w:r w:rsidR="008B6B53" w:rsidRPr="004C519C">
        <w:rPr>
          <w:rFonts w:ascii="Times New Roman" w:hAnsi="Times New Roman"/>
          <w:sz w:val="20"/>
        </w:rPr>
        <w:t>lift</w:t>
      </w:r>
      <w:r w:rsidRPr="004C519C">
        <w:rPr>
          <w:rFonts w:ascii="Times New Roman" w:hAnsi="Times New Roman"/>
          <w:sz w:val="20"/>
        </w:rPr>
        <w:t xml:space="preserve"> of</w:t>
      </w:r>
      <w:r w:rsidR="0048030D" w:rsidRPr="004C519C">
        <w:rPr>
          <w:rFonts w:ascii="Times New Roman" w:hAnsi="Times New Roman"/>
          <w:sz w:val="20"/>
        </w:rPr>
        <w:t xml:space="preserve"> the</w:t>
      </w:r>
      <w:r w:rsidRPr="004C519C">
        <w:rPr>
          <w:rFonts w:ascii="Times New Roman" w:hAnsi="Times New Roman"/>
          <w:sz w:val="20"/>
        </w:rPr>
        <w:t xml:space="preserve"> C/N0</w:t>
      </w:r>
    </w:p>
    <w:p w14:paraId="4F24EDAE" w14:textId="7FF02F6D" w:rsidR="00036C3A" w:rsidRPr="002359CB" w:rsidRDefault="00036C3A" w:rsidP="00F47C47">
      <w:pPr>
        <w:pStyle w:val="MainText"/>
        <w:ind w:firstLine="0"/>
      </w:pPr>
      <w:r w:rsidRPr="002359CB">
        <w:t xml:space="preserve">C/N0 variations due to flex power manifest in two forms: step </w:t>
      </w:r>
      <w:r w:rsidR="008B6B53" w:rsidRPr="002359CB">
        <w:t>lift</w:t>
      </w:r>
      <w:r w:rsidRPr="002359CB">
        <w:t xml:space="preserve"> and overall </w:t>
      </w:r>
      <w:r w:rsidR="008B6B53" w:rsidRPr="002359CB">
        <w:t>lift</w:t>
      </w:r>
      <w:r w:rsidRPr="002359CB">
        <w:t>.</w:t>
      </w:r>
      <w:r w:rsidR="00B712C9" w:rsidRPr="002359CB">
        <w:t xml:space="preserve"> </w:t>
      </w:r>
      <w:r w:rsidR="00103F35" w:rsidRPr="002359CB">
        <w:t xml:space="preserve">Figure </w:t>
      </w:r>
      <w:r w:rsidR="00B712C9" w:rsidRPr="002359CB">
        <w:fldChar w:fldCharType="begin"/>
      </w:r>
      <w:r w:rsidR="00B712C9" w:rsidRPr="002359CB">
        <w:instrText xml:space="preserve"> REF _Ref182339739 </w:instrText>
      </w:r>
      <w:r w:rsidR="00103F35" w:rsidRPr="002359CB">
        <w:instrText>\# 0 \h</w:instrText>
      </w:r>
      <w:r w:rsidR="00B712C9" w:rsidRPr="002359CB">
        <w:instrText xml:space="preserve"> </w:instrText>
      </w:r>
      <w:r w:rsidR="004C519C" w:rsidRPr="002359CB">
        <w:instrText xml:space="preserve"> \* MERGEFORMAT </w:instrText>
      </w:r>
      <w:r w:rsidR="00B712C9" w:rsidRPr="002359CB">
        <w:fldChar w:fldCharType="separate"/>
      </w:r>
      <w:r w:rsidR="00144948" w:rsidRPr="002359CB">
        <w:t>1</w:t>
      </w:r>
      <w:r w:rsidR="00B712C9" w:rsidRPr="002359CB">
        <w:fldChar w:fldCharType="end"/>
      </w:r>
      <w:r w:rsidRPr="002359CB">
        <w:t xml:space="preserve"> illustrates these two distinct power enhancement characteristics</w:t>
      </w:r>
      <w:r w:rsidR="008B6348" w:rsidRPr="002359CB">
        <w:t>,</w:t>
      </w:r>
      <w:r w:rsidRPr="002359CB">
        <w:t xml:space="preserve"> </w:t>
      </w:r>
      <w:r w:rsidR="008B6348" w:rsidRPr="002359CB">
        <w:t>showing the C/N0 values of the S2W signal from eight stations</w:t>
      </w:r>
      <w:r w:rsidRPr="002359CB">
        <w:t xml:space="preserve">. Blue and </w:t>
      </w:r>
      <w:r w:rsidR="00E029A8" w:rsidRPr="002359CB">
        <w:t xml:space="preserve">red </w:t>
      </w:r>
      <w:r w:rsidRPr="002359CB">
        <w:t xml:space="preserve">lines represent </w:t>
      </w:r>
      <w:r w:rsidR="001E6BF7" w:rsidRPr="002359CB">
        <w:t>C/N0</w:t>
      </w:r>
      <w:r w:rsidRPr="002359CB">
        <w:t xml:space="preserve"> time series values for</w:t>
      </w:r>
      <w:r w:rsidR="00B61E0C" w:rsidRPr="002359CB">
        <w:t xml:space="preserve"> June 3</w:t>
      </w:r>
      <w:r w:rsidRPr="002359CB">
        <w:t xml:space="preserve"> and </w:t>
      </w:r>
      <w:r w:rsidR="00B61E0C" w:rsidRPr="002359CB">
        <w:t xml:space="preserve">June </w:t>
      </w:r>
      <w:r w:rsidR="00B83696" w:rsidRPr="002359CB">
        <w:t>4</w:t>
      </w:r>
      <w:r w:rsidRPr="002359CB">
        <w:t xml:space="preserve"> of 202</w:t>
      </w:r>
      <w:r w:rsidR="00D82D47" w:rsidRPr="002359CB">
        <w:t>4</w:t>
      </w:r>
      <w:r w:rsidRPr="002359CB">
        <w:t>, respectively.</w:t>
      </w:r>
      <w:r w:rsidR="00D571D8" w:rsidRPr="002359CB">
        <w:t xml:space="preserve"> </w:t>
      </w:r>
      <w:r w:rsidR="009A4D89">
        <w:t>The f</w:t>
      </w:r>
      <w:r w:rsidR="00770663" w:rsidRPr="002359CB">
        <w:t xml:space="preserve">irst row of </w:t>
      </w:r>
      <w:r w:rsidR="00770663" w:rsidRPr="002359CB">
        <w:fldChar w:fldCharType="begin"/>
      </w:r>
      <w:r w:rsidR="00770663" w:rsidRPr="002359CB">
        <w:instrText xml:space="preserve"> REF _Ref182339739 \h </w:instrText>
      </w:r>
      <w:r w:rsidR="004C519C" w:rsidRPr="002359CB">
        <w:instrText xml:space="preserve"> \* MERGEFORMAT </w:instrText>
      </w:r>
      <w:r w:rsidR="00770663" w:rsidRPr="002359CB">
        <w:fldChar w:fldCharType="separate"/>
      </w:r>
      <w:r w:rsidR="00144948" w:rsidRPr="002359CB">
        <w:t>Fig. 1</w:t>
      </w:r>
      <w:r w:rsidR="00770663" w:rsidRPr="002359CB">
        <w:fldChar w:fldCharType="end"/>
      </w:r>
      <w:r w:rsidR="00E701C8" w:rsidRPr="002359CB">
        <w:t xml:space="preserve"> shows </w:t>
      </w:r>
      <w:r w:rsidR="004D40AB" w:rsidRPr="002359CB">
        <w:t>t</w:t>
      </w:r>
      <w:r w:rsidRPr="002359CB">
        <w:t xml:space="preserve">he step </w:t>
      </w:r>
      <w:r w:rsidR="008B6B53" w:rsidRPr="002359CB">
        <w:t>lift</w:t>
      </w:r>
      <w:r w:rsidR="004D40AB" w:rsidRPr="002359CB">
        <w:t xml:space="preserve"> pattern</w:t>
      </w:r>
      <w:r w:rsidRPr="002359CB">
        <w:t xml:space="preserve">. This phenomenon occurs when a satellite initially establishes communication with a station while in a region where flex power is inactive. As the satellite continues its orbital movement, transitioning from an inactive to an active flex power region, this step-like </w:t>
      </w:r>
      <w:r w:rsidR="008B6B53" w:rsidRPr="002359CB">
        <w:t>lift</w:t>
      </w:r>
      <w:r w:rsidRPr="002359CB">
        <w:t xml:space="preserve"> change occurs. Similarly, when the satellite continues its orbital motion and moves from an active to an inactive flex power region, a step decrease in </w:t>
      </w:r>
      <w:r w:rsidR="001E6BF7" w:rsidRPr="002359CB">
        <w:t>C/N0</w:t>
      </w:r>
      <w:r w:rsidRPr="002359CB">
        <w:t xml:space="preserve"> data occurs</w:t>
      </w:r>
      <w:r w:rsidR="00A91BE8" w:rsidRPr="002359CB">
        <w:rPr>
          <w:rFonts w:hint="eastAsia"/>
        </w:rPr>
        <w:t>.</w:t>
      </w:r>
      <w:r w:rsidR="00A91BE8" w:rsidRPr="002359CB">
        <w:t xml:space="preserve"> Examples of step increase and step decrease can be observed in the first two subfigures and </w:t>
      </w:r>
      <w:r w:rsidR="00C2379A" w:rsidRPr="002359CB">
        <w:t xml:space="preserve">the </w:t>
      </w:r>
      <w:r w:rsidR="00A91BE8" w:rsidRPr="002359CB">
        <w:t xml:space="preserve">last two subfigures of the first row in </w:t>
      </w:r>
      <w:r w:rsidR="00A91BE8" w:rsidRPr="002359CB">
        <w:fldChar w:fldCharType="begin"/>
      </w:r>
      <w:r w:rsidR="00A91BE8" w:rsidRPr="002359CB">
        <w:instrText xml:space="preserve"> REF _Ref182339739 \h </w:instrText>
      </w:r>
      <w:r w:rsidR="004C519C" w:rsidRPr="002359CB">
        <w:instrText xml:space="preserve"> \* MERGEFORMAT </w:instrText>
      </w:r>
      <w:r w:rsidR="00A91BE8" w:rsidRPr="002359CB">
        <w:fldChar w:fldCharType="separate"/>
      </w:r>
      <w:r w:rsidR="00144948" w:rsidRPr="002359CB">
        <w:t>Fig. 1</w:t>
      </w:r>
      <w:r w:rsidR="00A91BE8" w:rsidRPr="002359CB">
        <w:fldChar w:fldCharType="end"/>
      </w:r>
      <w:r w:rsidRPr="002359CB">
        <w:t>.</w:t>
      </w:r>
      <w:r w:rsidR="0074320B" w:rsidRPr="002359CB">
        <w:rPr>
          <w:rFonts w:hint="eastAsia"/>
        </w:rPr>
        <w:t xml:space="preserve"> </w:t>
      </w:r>
      <w:r w:rsidR="008D5724" w:rsidRPr="002359CB">
        <w:t>O</w:t>
      </w:r>
      <w:r w:rsidRPr="002359CB">
        <w:t xml:space="preserve">verall </w:t>
      </w:r>
      <w:r w:rsidR="008B6B53" w:rsidRPr="002359CB">
        <w:t>lift</w:t>
      </w:r>
      <w:r w:rsidR="008D5724" w:rsidRPr="002359CB">
        <w:t xml:space="preserve"> pattern is</w:t>
      </w:r>
      <w:r w:rsidRPr="002359CB">
        <w:t xml:space="preserve"> illustrated in the second row of</w:t>
      </w:r>
      <w:r w:rsidR="00B712C9" w:rsidRPr="002359CB">
        <w:t xml:space="preserve"> </w:t>
      </w:r>
      <w:r w:rsidR="00B712C9" w:rsidRPr="002359CB">
        <w:fldChar w:fldCharType="begin"/>
      </w:r>
      <w:r w:rsidR="00B712C9" w:rsidRPr="002359CB">
        <w:instrText xml:space="preserve"> REF _Ref182339739 \h </w:instrText>
      </w:r>
      <w:r w:rsidR="004C519C" w:rsidRPr="002359CB">
        <w:instrText xml:space="preserve"> \* MERGEFORMAT </w:instrText>
      </w:r>
      <w:r w:rsidR="00B712C9" w:rsidRPr="002359CB">
        <w:fldChar w:fldCharType="separate"/>
      </w:r>
      <w:r w:rsidR="00144948" w:rsidRPr="002359CB">
        <w:t>Fig. 1</w:t>
      </w:r>
      <w:r w:rsidR="00B712C9" w:rsidRPr="002359CB">
        <w:fldChar w:fldCharType="end"/>
      </w:r>
      <w:r w:rsidRPr="002359CB">
        <w:t xml:space="preserve">. </w:t>
      </w:r>
      <w:r w:rsidR="00120DB7" w:rsidRPr="002359CB">
        <w:t xml:space="preserve">This pattern occurs when the satellite is already in the flex power activation region when establishing </w:t>
      </w:r>
      <w:r w:rsidR="00C2379A" w:rsidRPr="002359CB">
        <w:t xml:space="preserve">a </w:t>
      </w:r>
      <w:r w:rsidR="00120DB7" w:rsidRPr="002359CB">
        <w:t>connection with the station and remains in the activation region throughout the communication period</w:t>
      </w:r>
      <w:r w:rsidR="00BD242F" w:rsidRPr="002359CB">
        <w:rPr>
          <w:rFonts w:hint="eastAsia"/>
        </w:rPr>
        <w:t>.</w:t>
      </w:r>
      <w:r w:rsidR="00BD242F" w:rsidRPr="002359CB">
        <w:t xml:space="preserve"> </w:t>
      </w:r>
      <w:r w:rsidRPr="002359CB">
        <w:t xml:space="preserve">Consequently, compared to the </w:t>
      </w:r>
      <w:r w:rsidR="00E931DE" w:rsidRPr="002359CB">
        <w:t xml:space="preserve">June 3 </w:t>
      </w:r>
      <w:r w:rsidRPr="002359CB">
        <w:t xml:space="preserve">data (flex power </w:t>
      </w:r>
      <w:r w:rsidR="001556E1" w:rsidRPr="002359CB">
        <w:t>inactive</w:t>
      </w:r>
      <w:r w:rsidRPr="002359CB">
        <w:t xml:space="preserve">), the </w:t>
      </w:r>
      <w:r w:rsidR="00E931DE" w:rsidRPr="002359CB">
        <w:t>June 4</w:t>
      </w:r>
      <w:r w:rsidRPr="002359CB">
        <w:t xml:space="preserve"> data shows an overall </w:t>
      </w:r>
      <w:r w:rsidR="008B6B53" w:rsidRPr="002359CB">
        <w:t>lift</w:t>
      </w:r>
      <w:r w:rsidRPr="002359CB">
        <w:t xml:space="preserve"> rather than a step </w:t>
      </w:r>
      <w:r w:rsidR="008B6B53" w:rsidRPr="002359CB">
        <w:t>lift</w:t>
      </w:r>
      <w:r w:rsidRPr="002359CB">
        <w:t>.</w:t>
      </w:r>
    </w:p>
    <w:p w14:paraId="1FFFDD7D" w14:textId="661245C3" w:rsidR="00B733CC" w:rsidRPr="004C519C" w:rsidRDefault="00902AF2" w:rsidP="00902AF2">
      <w:pPr>
        <w:pStyle w:val="BodyText"/>
        <w:ind w:firstLine="0"/>
        <w:jc w:val="center"/>
        <w:rPr>
          <w:sz w:val="20"/>
          <w:szCs w:val="20"/>
        </w:rPr>
      </w:pPr>
      <w:r w:rsidRPr="004C519C">
        <w:rPr>
          <w:noProof/>
          <w:sz w:val="20"/>
          <w:szCs w:val="20"/>
        </w:rPr>
        <w:lastRenderedPageBreak/>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444013A8"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56BF0141" w14:textId="76826FDE" w:rsidR="00036C3A" w:rsidRPr="004C519C" w:rsidRDefault="00036C3A" w:rsidP="00036C3A">
      <w:pPr>
        <w:pStyle w:val="Heading2"/>
        <w:ind w:firstLine="408"/>
        <w:rPr>
          <w:rFonts w:ascii="Times New Roman" w:hAnsi="Times New Roman"/>
          <w:sz w:val="20"/>
        </w:rPr>
      </w:pPr>
      <w:bookmarkStart w:id="1" w:name="X802a7133af6b7af5560481d68ea5f75227dfee4"/>
      <w:r w:rsidRPr="004C519C">
        <w:rPr>
          <w:rFonts w:ascii="Times New Roman" w:hAnsi="Times New Roman"/>
          <w:sz w:val="20"/>
        </w:rPr>
        <w:t xml:space="preserve">Visualization of </w:t>
      </w:r>
      <w:r w:rsidR="00435663" w:rsidRPr="004C519C">
        <w:rPr>
          <w:rFonts w:ascii="Times New Roman" w:hAnsi="Times New Roman"/>
          <w:sz w:val="20"/>
        </w:rPr>
        <w:t xml:space="preserve">C/N0 </w:t>
      </w:r>
      <w:r w:rsidR="008B6B53" w:rsidRPr="004C519C">
        <w:rPr>
          <w:rFonts w:ascii="Times New Roman" w:hAnsi="Times New Roman"/>
          <w:sz w:val="20"/>
        </w:rPr>
        <w:t>lift</w:t>
      </w:r>
      <w:r w:rsidR="002043D3" w:rsidRPr="004C519C">
        <w:rPr>
          <w:rFonts w:ascii="Times New Roman" w:hAnsi="Times New Roman"/>
          <w:sz w:val="20"/>
        </w:rPr>
        <w:t xml:space="preserve"> patterns</w:t>
      </w:r>
      <w:r w:rsidRPr="004C519C">
        <w:rPr>
          <w:rFonts w:ascii="Times New Roman" w:hAnsi="Times New Roman"/>
          <w:sz w:val="20"/>
        </w:rPr>
        <w:t xml:space="preserve"> caused by flex power</w:t>
      </w:r>
    </w:p>
    <w:bookmarkEnd w:id="1"/>
    <w:p w14:paraId="29020B6E" w14:textId="2DF7172D" w:rsidR="00DA4E2E" w:rsidRPr="004C519C" w:rsidRDefault="003D0D36" w:rsidP="00F47C47">
      <w:pPr>
        <w:pStyle w:val="MainText"/>
        <w:ind w:firstLine="0"/>
        <w:rPr>
          <w:lang w:eastAsia="zh-CN"/>
        </w:rPr>
      </w:pPr>
      <w:r w:rsidRPr="003D0D36">
        <w:rPr>
          <w:lang w:eastAsia="zh-CN"/>
        </w:rPr>
        <w:t>To illustrate the enhancement effect of flex power on C/N0, we propose a visualization method combining 2D satellite ground tracks with C/N0 time series plots</w:t>
      </w:r>
      <w:r w:rsidR="00DA4E2E" w:rsidRPr="004C519C">
        <w:rPr>
          <w:lang w:eastAsia="zh-CN"/>
        </w:rPr>
        <w:t xml:space="preserve">. </w:t>
      </w:r>
      <w:r w:rsidR="00C766D0" w:rsidRPr="004C519C">
        <w:rPr>
          <w:lang w:eastAsia="zh-CN"/>
        </w:rPr>
        <w:t xml:space="preserve">Figure </w:t>
      </w:r>
      <w:r w:rsidR="00957C3F" w:rsidRPr="004C519C">
        <w:rPr>
          <w:lang w:eastAsia="zh-CN"/>
        </w:rPr>
        <w:fldChar w:fldCharType="begin"/>
      </w:r>
      <w:r w:rsidR="00957C3F" w:rsidRPr="004C519C">
        <w:rPr>
          <w:lang w:eastAsia="zh-CN"/>
        </w:rPr>
        <w:instrText xml:space="preserve"> REF _Ref182341174 </w:instrText>
      </w:r>
      <w:r w:rsidR="00C766D0" w:rsidRPr="004C519C">
        <w:rPr>
          <w:lang w:eastAsia="zh-CN"/>
        </w:rPr>
        <w:instrText>\# 0 \h</w:instrText>
      </w:r>
      <w:r w:rsidR="00957C3F" w:rsidRPr="004C519C">
        <w:rPr>
          <w:lang w:eastAsia="zh-CN"/>
        </w:rPr>
        <w:instrText xml:space="preserve"> </w:instrText>
      </w:r>
      <w:r w:rsidR="004C519C">
        <w:rPr>
          <w:lang w:eastAsia="zh-CN"/>
        </w:rPr>
        <w:instrText xml:space="preserve"> \* MERGEFORMAT </w:instrText>
      </w:r>
      <w:r w:rsidR="00957C3F" w:rsidRPr="004C519C">
        <w:rPr>
          <w:lang w:eastAsia="zh-CN"/>
        </w:rPr>
      </w:r>
      <w:r w:rsidR="00957C3F" w:rsidRPr="004C519C">
        <w:rPr>
          <w:lang w:eastAsia="zh-CN"/>
        </w:rPr>
        <w:fldChar w:fldCharType="separate"/>
      </w:r>
      <w:r w:rsidR="00144948" w:rsidRPr="004C519C">
        <w:rPr>
          <w:lang w:eastAsia="zh-CN"/>
        </w:rPr>
        <w:t>2</w:t>
      </w:r>
      <w:r w:rsidR="00957C3F" w:rsidRPr="004C519C">
        <w:rPr>
          <w:lang w:eastAsia="zh-CN"/>
        </w:rPr>
        <w:fldChar w:fldCharType="end"/>
      </w:r>
      <w:r w:rsidR="00957C3F" w:rsidRPr="004C519C">
        <w:rPr>
          <w:lang w:eastAsia="zh-CN"/>
        </w:rPr>
        <w:t xml:space="preserve"> </w:t>
      </w:r>
      <w:r w:rsidR="007A051D" w:rsidRPr="004C519C">
        <w:rPr>
          <w:lang w:eastAsia="zh-CN"/>
        </w:rPr>
        <w:t xml:space="preserve">presents two subfigures showing different characteristics </w:t>
      </w:r>
      <w:r w:rsidR="004F39EB">
        <w:rPr>
          <w:lang w:eastAsia="zh-CN"/>
        </w:rPr>
        <w:t>from</w:t>
      </w:r>
      <w:r w:rsidR="007A051D" w:rsidRPr="004C519C">
        <w:rPr>
          <w:lang w:eastAsia="zh-CN"/>
        </w:rPr>
        <w:t xml:space="preserve"> February 14, 2020. </w:t>
      </w:r>
      <w:r w:rsidR="00AA6FB4" w:rsidRPr="00AA6FB4">
        <w:rPr>
          <w:lang w:eastAsia="zh-CN"/>
        </w:rPr>
        <w:t>The first (G05 at BAIE station) shows a step lift pattern, while the second (G03 at BIK0 station) exhibits an overall lift pattern</w:t>
      </w:r>
      <w:r w:rsidR="007A051D" w:rsidRPr="004C519C">
        <w:rPr>
          <w:lang w:eastAsia="zh-CN"/>
        </w:rPr>
        <w:t>.</w:t>
      </w:r>
      <w:r w:rsidR="00DA4E2E" w:rsidRPr="004C519C">
        <w:rPr>
          <w:lang w:eastAsia="zh-CN"/>
        </w:rPr>
        <w:t xml:space="preserve"> </w:t>
      </w:r>
      <w:r w:rsidR="00AA6FB4" w:rsidRPr="00AA6FB4">
        <w:rPr>
          <w:lang w:eastAsia="zh-CN"/>
        </w:rPr>
        <w:t>In both subfigures, the dark</w:t>
      </w:r>
      <w:r w:rsidR="009A4D89">
        <w:rPr>
          <w:lang w:eastAsia="zh-CN"/>
        </w:rPr>
        <w:t>-</w:t>
      </w:r>
      <w:r w:rsidR="00AA6FB4" w:rsidRPr="00AA6FB4">
        <w:rPr>
          <w:lang w:eastAsia="zh-CN"/>
        </w:rPr>
        <w:t>shaded region marks the flex power activation area, and the dark blue region represents the satellite’s signal reception area. The pink dashed line indicates the satellite’s trajectory, with yellow crosses denoting flex power activation centers. Pink triangles and rectangles mark the trajectory’s start and endpoints. In the right panel, black dots show C/N0 data from February 13 (without flex power), while colored dots from February 14 indicate enhancement: green for no lift and red for value lift.</w:t>
      </w:r>
    </w:p>
    <w:p w14:paraId="42F2334E" w14:textId="256A9407" w:rsidR="00957C3F" w:rsidRPr="00394065" w:rsidRDefault="00394065" w:rsidP="00394065">
      <w:pPr>
        <w:pStyle w:val="MainText"/>
        <w:rPr>
          <w:rFonts w:eastAsiaTheme="minorEastAsia"/>
          <w:lang w:eastAsia="zh-CN"/>
        </w:rPr>
      </w:pPr>
      <w:r>
        <w:rPr>
          <w:lang w:eastAsia="zh-CN"/>
        </w:rPr>
        <w:t xml:space="preserve">In subfigure (a), satellite G05 enters BAIE's signal reception area at 04:39:00. Initially, it remains outside the flex power region (green trajectory), showing no C/N0 enhancement. As it crosses into the flex power area (green to red transition), a step lift appears. Step lift occurs when a satellite transitions into an activated flex </w:t>
      </w:r>
      <w:r>
        <w:rPr>
          <w:lang w:eastAsia="zh-CN"/>
        </w:rPr>
        <w:lastRenderedPageBreak/>
        <w:t>power region during continuous reception.</w:t>
      </w:r>
      <w:r>
        <w:rPr>
          <w:rFonts w:eastAsiaTheme="minorEastAsia" w:hint="eastAsia"/>
          <w:lang w:eastAsia="zh-CN"/>
        </w:rPr>
        <w:t xml:space="preserve"> </w:t>
      </w:r>
      <w:r>
        <w:rPr>
          <w:lang w:eastAsia="zh-CN"/>
        </w:rPr>
        <w:t>In subfigure (b), satellite G03 starts within the flex power area, resulting in an immediate and sustained C/N0 enhancement until the Rx endpoint. This overall lift pattern arises when the satellite remains inside the flex power region throughout signal reception</w:t>
      </w:r>
      <w:r w:rsidR="00DA4E2E" w:rsidRPr="004C519C">
        <w:rPr>
          <w:lang w:eastAsia="zh-CN"/>
        </w:rPr>
        <w:t>.</w:t>
      </w:r>
    </w:p>
    <w:p w14:paraId="6945E620" w14:textId="61701155" w:rsidR="000666BF" w:rsidRPr="004C519C" w:rsidRDefault="00A500E2" w:rsidP="00A56AEA">
      <w:pPr>
        <w:pStyle w:val="BodyText"/>
        <w:keepNext/>
        <w:ind w:firstLine="0"/>
        <w:jc w:val="center"/>
        <w:rPr>
          <w:sz w:val="20"/>
          <w:szCs w:val="20"/>
        </w:rPr>
      </w:pPr>
      <w:r w:rsidRPr="004C519C">
        <w:rPr>
          <w:noProof/>
          <w:sz w:val="20"/>
          <w:szCs w:val="20"/>
        </w:rPr>
        <w:drawing>
          <wp:inline distT="0" distB="0" distL="0" distR="0" wp14:anchorId="3D8BD7FC" wp14:editId="7D10223A">
            <wp:extent cx="4714504" cy="4622053"/>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14504" cy="4622053"/>
                    </a:xfrm>
                    <a:prstGeom prst="rect">
                      <a:avLst/>
                    </a:prstGeom>
                    <a:noFill/>
                    <a:ln>
                      <a:noFill/>
                    </a:ln>
                  </pic:spPr>
                </pic:pic>
              </a:graphicData>
            </a:graphic>
          </wp:inline>
        </w:drawing>
      </w:r>
    </w:p>
    <w:p w14:paraId="24A56038" w14:textId="3D23CF49" w:rsidR="00777D36" w:rsidRPr="004C519C" w:rsidRDefault="000666BF" w:rsidP="00DE4D55">
      <w:pPr>
        <w:pStyle w:val="Caption"/>
        <w:rPr>
          <w:sz w:val="20"/>
        </w:rPr>
      </w:pPr>
      <w:bookmarkStart w:id="2"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2</w:t>
      </w:r>
      <w:r w:rsidR="0071060E" w:rsidRPr="004C519C">
        <w:rPr>
          <w:noProof/>
          <w:sz w:val="20"/>
        </w:rPr>
        <w:fldChar w:fldCharType="end"/>
      </w:r>
      <w:bookmarkEnd w:id="2"/>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5F484F8A" w:rsidR="00036C3A" w:rsidRPr="004C519C" w:rsidRDefault="00036C3A" w:rsidP="00036C3A">
      <w:pPr>
        <w:pStyle w:val="Heading2"/>
        <w:ind w:firstLine="408"/>
        <w:rPr>
          <w:rFonts w:ascii="Times New Roman" w:hAnsi="Times New Roman"/>
          <w:sz w:val="20"/>
        </w:rPr>
      </w:pPr>
      <w:bookmarkStart w:id="3" w:name="X4f1f31f7c7950e90ebd64952786618cba491502"/>
      <w:r w:rsidRPr="004C519C">
        <w:rPr>
          <w:rFonts w:ascii="Times New Roman" w:hAnsi="Times New Roman"/>
          <w:sz w:val="20"/>
        </w:rPr>
        <w:t xml:space="preserve">Different </w:t>
      </w:r>
      <w:r w:rsidR="008B6B53" w:rsidRPr="004C519C">
        <w:rPr>
          <w:rFonts w:ascii="Times New Roman" w:hAnsi="Times New Roman"/>
          <w:sz w:val="20"/>
        </w:rPr>
        <w:t xml:space="preserve">lift </w:t>
      </w:r>
      <w:r w:rsidR="008B6B53" w:rsidRPr="004C519C">
        <w:rPr>
          <w:rFonts w:ascii="Times New Roman" w:hAnsi="Times New Roman" w:hint="eastAsia"/>
          <w:sz w:val="20"/>
          <w:lang w:eastAsia="zh-CN"/>
        </w:rPr>
        <w:t>patt</w:t>
      </w:r>
      <w:r w:rsidR="008B6B53" w:rsidRPr="004C519C">
        <w:rPr>
          <w:rFonts w:ascii="Times New Roman" w:hAnsi="Times New Roman"/>
          <w:sz w:val="20"/>
          <w:lang w:eastAsia="zh-CN"/>
        </w:rPr>
        <w:t>ern</w:t>
      </w:r>
      <w:r w:rsidR="0001697F" w:rsidRPr="004C519C">
        <w:rPr>
          <w:rFonts w:ascii="Times New Roman" w:hAnsi="Times New Roman" w:hint="eastAsia"/>
          <w:sz w:val="20"/>
          <w:lang w:eastAsia="zh-CN"/>
        </w:rPr>
        <w:t>s</w:t>
      </w:r>
      <w:r w:rsidRPr="004C519C">
        <w:rPr>
          <w:rFonts w:ascii="Times New Roman" w:hAnsi="Times New Roman"/>
          <w:sz w:val="20"/>
        </w:rPr>
        <w:t xml:space="preserve"> of different receivers and antennas</w:t>
      </w:r>
    </w:p>
    <w:bookmarkEnd w:id="3"/>
    <w:p w14:paraId="65EFB8FD" w14:textId="44674C14" w:rsidR="007D781D" w:rsidRPr="004C519C" w:rsidRDefault="00575CBE" w:rsidP="00F47C47">
      <w:pPr>
        <w:pStyle w:val="MainText"/>
        <w:ind w:firstLine="0"/>
      </w:pPr>
      <w:r w:rsidRPr="00575CBE">
        <w:t>To analyze C/N0 variations caused by different receiver-antenna combinations, we selected six station groups with the same receiver type but different antennas. We examined a flex power event on DOY 45, 2020, using G07’s S2W time series</w:t>
      </w:r>
      <w:r w:rsidR="007D781D" w:rsidRPr="004C519C">
        <w:t xml:space="preserve"> as an example. </w:t>
      </w:r>
    </w:p>
    <w:p w14:paraId="214ED541" w14:textId="1DE94359" w:rsidR="00F81ECF" w:rsidRDefault="004554C8" w:rsidP="002359CB">
      <w:pPr>
        <w:pStyle w:val="MainText"/>
      </w:pPr>
      <w:r w:rsidRPr="004C519C">
        <w:lastRenderedPageBreak/>
        <w:t xml:space="preserve">We calculated the average S2W lift values on all IIR-M and IIF satellites for each group, with results presented in </w:t>
      </w:r>
      <w:r w:rsidRPr="004C519C">
        <w:fldChar w:fldCharType="begin"/>
      </w:r>
      <w:r w:rsidRPr="004C519C">
        <w:instrText xml:space="preserve"> REF _Ref182391622 \h </w:instrText>
      </w:r>
      <w:r w:rsidR="004C519C">
        <w:instrText xml:space="preserve"> \* MERGEFORMAT </w:instrText>
      </w:r>
      <w:r w:rsidRPr="004C519C">
        <w:fldChar w:fldCharType="separate"/>
      </w:r>
      <w:r w:rsidR="00144948" w:rsidRPr="004C519C">
        <w:t xml:space="preserve">Fig. </w:t>
      </w:r>
      <w:r w:rsidR="00144948" w:rsidRPr="004C519C">
        <w:rPr>
          <w:noProof/>
        </w:rPr>
        <w:t>3</w:t>
      </w:r>
      <w:r w:rsidRPr="004C519C">
        <w:fldChar w:fldCharType="end"/>
      </w:r>
      <w:r w:rsidRPr="004C519C">
        <w:t xml:space="preserve">. </w:t>
      </w:r>
      <w:r w:rsidR="0012544C" w:rsidRPr="0012544C">
        <w:t>The results show significant differences in mean C/N0 lift values, with an average difference of 1.53 dB-Hz and a maximum of 2.56 dB-Hz, while the average intra-group STD remains low at 0.37 dB-Hz</w:t>
      </w:r>
      <w:r w:rsidR="00EE4023" w:rsidRPr="004C519C">
        <w:t>.</w:t>
      </w:r>
      <w:r w:rsidR="00986B08" w:rsidRPr="004C519C">
        <w:t xml:space="preserve"> </w:t>
      </w:r>
      <w:r w:rsidR="0012544C" w:rsidRPr="0012544C">
        <w:t>This indicates that the variations are systematic rather than random anomalies.</w:t>
      </w:r>
      <w:r w:rsidR="00986B08" w:rsidRPr="004C519C">
        <w:t xml:space="preserve"> </w:t>
      </w:r>
    </w:p>
    <w:p w14:paraId="47FE95F9" w14:textId="77777777" w:rsidR="00501B58" w:rsidRPr="004C519C" w:rsidRDefault="00501B58" w:rsidP="00501B58">
      <w:pPr>
        <w:pStyle w:val="BodyText"/>
        <w:keepNext/>
        <w:ind w:firstLine="0"/>
        <w:jc w:val="center"/>
        <w:rPr>
          <w:sz w:val="20"/>
          <w:szCs w:val="20"/>
        </w:rPr>
      </w:pPr>
      <w:r w:rsidRPr="004C519C">
        <w:rPr>
          <w:noProof/>
          <w:sz w:val="20"/>
          <w:szCs w:val="20"/>
        </w:rPr>
        <w:drawing>
          <wp:inline distT="0" distB="0" distL="0" distR="0" wp14:anchorId="12A588FA" wp14:editId="73849909">
            <wp:extent cx="5040000" cy="589489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0000" cy="5894890"/>
                    </a:xfrm>
                    <a:prstGeom prst="rect">
                      <a:avLst/>
                    </a:prstGeom>
                    <a:noFill/>
                    <a:ln>
                      <a:noFill/>
                    </a:ln>
                  </pic:spPr>
                </pic:pic>
              </a:graphicData>
            </a:graphic>
          </wp:inline>
        </w:drawing>
      </w:r>
    </w:p>
    <w:p w14:paraId="0CCC3F50" w14:textId="77777777" w:rsidR="00501B58" w:rsidRPr="00F3501A" w:rsidRDefault="00501B58" w:rsidP="00501B58">
      <w:pPr>
        <w:pStyle w:val="Caption"/>
        <w:rPr>
          <w:b w:val="0"/>
          <w:bCs/>
          <w:sz w:val="20"/>
        </w:rPr>
      </w:pPr>
      <w:bookmarkStart w:id="4"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3</w:t>
      </w:r>
      <w:r w:rsidRPr="004C519C">
        <w:rPr>
          <w:noProof/>
          <w:sz w:val="20"/>
        </w:rPr>
        <w:fldChar w:fldCharType="end"/>
      </w:r>
      <w:bookmarkEnd w:id="4"/>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513DD2E1" w14:textId="0505E194" w:rsidR="00FB5784" w:rsidRPr="00E92C21" w:rsidRDefault="00734891" w:rsidP="00E92C21">
      <w:pPr>
        <w:pStyle w:val="MainText"/>
      </w:pPr>
      <w:r w:rsidRPr="00734891">
        <w:rPr>
          <w:lang w:eastAsia="zh-CN"/>
        </w:rPr>
        <w:lastRenderedPageBreak/>
        <w:t>These differences highlight the need to consider equipment-specific effects in flex power analysis. They also cast doubt on previous studies that classified flex power events using averaged C/N0 lift values across multiple stations, as different flex power modes can yield similar averages.</w:t>
      </w:r>
      <w:r w:rsidR="00F81ECF" w:rsidRPr="004C519C">
        <w:t xml:space="preserve"> This explains why the model-based method proposed by </w:t>
      </w:r>
      <w:r w:rsidR="00314683" w:rsidRPr="004C519C">
        <w:fldChar w:fldCharType="begin"/>
      </w:r>
      <w:r w:rsidR="00D5507F" w:rsidRPr="004C519C">
        <w:instrText xml:space="preserve"> ADDIN ZOTERO_ITEM CSL_CITATION {"citationID":"SyF6e7Td","properties":{"custom":"Meng et al. (2024)","formattedCitation":"Meng et al. (2024)","plainCitation":"Meng et al. (2024)","noteIndex":0},"citationItems":[{"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C519C">
        <w:fldChar w:fldCharType="separate"/>
      </w:r>
      <w:r w:rsidR="00D5507F" w:rsidRPr="004C519C">
        <w:t>Meng et al. (2024)</w:t>
      </w:r>
      <w:r w:rsidR="00314683" w:rsidRPr="004C519C">
        <w:fldChar w:fldCharType="end"/>
      </w:r>
      <w:r w:rsidR="00314683" w:rsidRPr="004C519C">
        <w:t xml:space="preserve"> </w:t>
      </w:r>
      <w:r w:rsidR="00F81ECF" w:rsidRPr="004C519C">
        <w:t xml:space="preserve">requires independent modeling for each station. </w:t>
      </w:r>
      <w:r w:rsidRPr="00734891">
        <w:rPr>
          <w:lang w:eastAsia="zh-CN"/>
        </w:rPr>
        <w:t>Our AFPD-DTW method effectively reduces the need for extensive historical data, as demonstrated in the next section.</w:t>
      </w:r>
      <w:bookmarkStart w:id="5" w:name="sfpd-detector"/>
    </w:p>
    <w:p w14:paraId="3ED06DED" w14:textId="28CCBB65" w:rsidR="00036C3A" w:rsidRPr="004C519C" w:rsidRDefault="000371D5" w:rsidP="00036C3A">
      <w:pPr>
        <w:pStyle w:val="Heading1"/>
        <w:rPr>
          <w:sz w:val="20"/>
        </w:rPr>
      </w:pPr>
      <w:r w:rsidRPr="004C519C">
        <w:rPr>
          <w:rFonts w:hint="eastAsia"/>
          <w:sz w:val="20"/>
          <w:lang w:eastAsia="zh-CN"/>
        </w:rPr>
        <w:t>A</w:t>
      </w:r>
      <w:r w:rsidRPr="004C519C">
        <w:rPr>
          <w:sz w:val="20"/>
          <w:lang w:eastAsia="zh-CN"/>
        </w:rPr>
        <w:t>FPD-DTW</w:t>
      </w:r>
      <w:r w:rsidR="00036C3A" w:rsidRPr="004C519C">
        <w:rPr>
          <w:sz w:val="20"/>
        </w:rPr>
        <w:t xml:space="preserve"> Detector</w:t>
      </w:r>
      <w:bookmarkEnd w:id="5"/>
    </w:p>
    <w:p w14:paraId="739F8BD4" w14:textId="78B27278" w:rsidR="00306BFF" w:rsidRPr="004C519C" w:rsidRDefault="00306BFF" w:rsidP="00F47C47">
      <w:pPr>
        <w:pStyle w:val="MainText"/>
        <w:ind w:firstLine="0"/>
      </w:pPr>
      <w:r w:rsidRPr="004C519C">
        <w:t xml:space="preserve">This section presents the detailed methodology of our proposed </w:t>
      </w:r>
      <w:r w:rsidR="000371D5" w:rsidRPr="004C519C">
        <w:rPr>
          <w:rFonts w:hint="eastAsia"/>
          <w:lang w:eastAsia="zh-CN"/>
        </w:rPr>
        <w:t>A</w:t>
      </w:r>
      <w:r w:rsidR="000371D5" w:rsidRPr="004C519C">
        <w:rPr>
          <w:lang w:eastAsia="zh-CN"/>
        </w:rPr>
        <w:t>FPD-DTW</w:t>
      </w:r>
      <w:r w:rsidRPr="004C519C">
        <w:t xml:space="preserve"> algorithm, including its overall pipeline, the limitations of traditional differential approaches, and our DTW-based solution with threshold determination strategy.</w:t>
      </w:r>
    </w:p>
    <w:p w14:paraId="5D15EF25" w14:textId="4BE95621" w:rsidR="00036C3A" w:rsidRPr="004C519C" w:rsidRDefault="00036C3A" w:rsidP="00036C3A">
      <w:pPr>
        <w:pStyle w:val="Heading2"/>
        <w:ind w:firstLine="408"/>
        <w:rPr>
          <w:rFonts w:ascii="Times New Roman" w:hAnsi="Times New Roman"/>
          <w:sz w:val="20"/>
        </w:rPr>
      </w:pPr>
      <w:bookmarkStart w:id="6" w:name="pipeline-of-sfpd"/>
      <w:r w:rsidRPr="004C519C">
        <w:rPr>
          <w:rFonts w:ascii="Times New Roman" w:hAnsi="Times New Roman"/>
          <w:sz w:val="20"/>
        </w:rPr>
        <w:t xml:space="preserve">Pipeline of </w:t>
      </w:r>
      <w:r w:rsidR="000371D5" w:rsidRPr="004C519C">
        <w:rPr>
          <w:rFonts w:ascii="Times New Roman" w:hAnsi="Times New Roman"/>
          <w:sz w:val="20"/>
        </w:rPr>
        <w:t>AFPD-DTW</w:t>
      </w:r>
    </w:p>
    <w:bookmarkEnd w:id="6"/>
    <w:p w14:paraId="37070F2B" w14:textId="79EB6974" w:rsidR="009B1117" w:rsidRPr="004C519C" w:rsidRDefault="009B1117" w:rsidP="00F47C47">
      <w:pPr>
        <w:pStyle w:val="MainText"/>
        <w:ind w:firstLine="0"/>
      </w:pPr>
      <w:r w:rsidRPr="004C519C">
        <w:t xml:space="preserve">To address challenges, we propose a more practical approach - the </w:t>
      </w:r>
      <w:r w:rsidR="000371D5" w:rsidRPr="004C519C">
        <w:t>Adaptive</w:t>
      </w:r>
      <w:r w:rsidRPr="004C519C">
        <w:t xml:space="preserve"> Flex Power Detector</w:t>
      </w:r>
      <w:r w:rsidR="000371D5" w:rsidRPr="004C519C">
        <w:t>-DTW</w:t>
      </w:r>
      <w:r w:rsidRPr="004C519C">
        <w:t>(</w:t>
      </w:r>
      <w:r w:rsidR="000371D5" w:rsidRPr="004C519C">
        <w:rPr>
          <w:rFonts w:hint="eastAsia"/>
          <w:lang w:eastAsia="zh-CN"/>
        </w:rPr>
        <w:t>A</w:t>
      </w:r>
      <w:r w:rsidR="000371D5" w:rsidRPr="004C519C">
        <w:rPr>
          <w:lang w:eastAsia="zh-CN"/>
        </w:rPr>
        <w:t>FPD-DTW</w:t>
      </w:r>
      <w:r w:rsidRPr="004C519C">
        <w:t xml:space="preserve">). Instead of relying solely on modeling data from flex power off states, </w:t>
      </w:r>
      <w:r w:rsidR="000371D5" w:rsidRPr="004C519C">
        <w:rPr>
          <w:rFonts w:hint="eastAsia"/>
          <w:lang w:eastAsia="zh-CN"/>
        </w:rPr>
        <w:t>A</w:t>
      </w:r>
      <w:r w:rsidR="000371D5" w:rsidRPr="004C519C">
        <w:rPr>
          <w:lang w:eastAsia="zh-CN"/>
        </w:rPr>
        <w:t>FPD-DTW</w:t>
      </w:r>
      <w:r w:rsidRPr="004C519C">
        <w:t xml:space="preserve"> leverages C/N0 </w:t>
      </w:r>
      <w:r w:rsidR="008C6541">
        <w:t>d</w:t>
      </w:r>
      <w:r w:rsidRPr="004C519C">
        <w:t xml:space="preserve">iurnal patterns for dynamic modeling. This approach utilizes data characteristics from previous days to build </w:t>
      </w:r>
      <w:r w:rsidR="00C2379A" w:rsidRPr="004C519C">
        <w:t xml:space="preserve">a </w:t>
      </w:r>
      <w:r w:rsidRPr="004C519C">
        <w:t xml:space="preserve">dynamic model, then compares target detection data with </w:t>
      </w:r>
      <w:r w:rsidR="00C2379A" w:rsidRPr="004C519C">
        <w:t xml:space="preserve">the </w:t>
      </w:r>
      <w:r w:rsidRPr="004C519C">
        <w:t>dynamic model to identify pattern variations.</w:t>
      </w:r>
    </w:p>
    <w:p w14:paraId="43D79AAF" w14:textId="369AF46A" w:rsidR="00036C3A" w:rsidRDefault="009B1117" w:rsidP="00E72928">
      <w:pPr>
        <w:pStyle w:val="MainText"/>
      </w:pPr>
      <w:r w:rsidRPr="004C519C">
        <w:t xml:space="preserve">The </w:t>
      </w:r>
      <w:r w:rsidR="000371D5" w:rsidRPr="004C519C">
        <w:rPr>
          <w:rFonts w:hint="eastAsia"/>
          <w:lang w:eastAsia="zh-CN"/>
        </w:rPr>
        <w:t>A</w:t>
      </w:r>
      <w:r w:rsidR="000371D5" w:rsidRPr="004C519C">
        <w:rPr>
          <w:lang w:eastAsia="zh-CN"/>
        </w:rPr>
        <w:t>FPD-DTW</w:t>
      </w:r>
      <w:r w:rsidRPr="004C519C">
        <w:t xml:space="preserve"> detection pipeline consists of four main steps, as illustrated in </w:t>
      </w:r>
      <w:r w:rsidRPr="004C519C">
        <w:fldChar w:fldCharType="begin"/>
      </w:r>
      <w:r w:rsidRPr="004C519C">
        <w:instrText xml:space="preserve"> REF _Ref182407316 \h </w:instrText>
      </w:r>
      <w:r w:rsidR="004C519C">
        <w:instrText xml:space="preserve"> \* MERGEFORMAT </w:instrText>
      </w:r>
      <w:r w:rsidRPr="004C519C">
        <w:fldChar w:fldCharType="separate"/>
      </w:r>
      <w:r w:rsidR="00144948" w:rsidRPr="004C519C">
        <w:t xml:space="preserve">Fig. </w:t>
      </w:r>
      <w:r w:rsidR="00144948" w:rsidRPr="004C519C">
        <w:rPr>
          <w:noProof/>
        </w:rPr>
        <w:t>4</w:t>
      </w:r>
      <w:r w:rsidRPr="004C519C">
        <w:fldChar w:fldCharType="end"/>
      </w:r>
      <w:r w:rsidRPr="004C519C">
        <w:t xml:space="preserve">. </w:t>
      </w:r>
      <w:r w:rsidR="00B400FC" w:rsidRPr="004C519C">
        <w:t xml:space="preserve">First, the Data Input module collects </w:t>
      </w:r>
      <w:r w:rsidR="009A4D89">
        <w:t xml:space="preserve">the </w:t>
      </w:r>
      <w:r w:rsidR="00B400FC" w:rsidRPr="004C519C">
        <w:t>necessary data. The module accepts observation, navigation, and snx data</w:t>
      </w:r>
      <w:r w:rsidR="009A4D89">
        <w:t xml:space="preserve"> </w:t>
      </w:r>
      <w:r w:rsidR="00E72928" w:rsidRPr="00E72928">
        <w:rPr>
          <w:rFonts w:eastAsia="SimSun"/>
        </w:rPr>
        <w:t>(</w:t>
      </w:r>
      <w:r w:rsidR="00B400FC" w:rsidRPr="004C519C">
        <w:t>providing station coordinate</w:t>
      </w:r>
      <w:r w:rsidR="00E72928">
        <w:t>s)</w:t>
      </w:r>
      <w:r w:rsidR="00B400FC" w:rsidRPr="004C519C">
        <w:t xml:space="preserve">. </w:t>
      </w:r>
      <w:r w:rsidRPr="004C519C">
        <w:t xml:space="preserve">Second, </w:t>
      </w:r>
      <w:r w:rsidR="00ED5ABD">
        <w:t>t</w:t>
      </w:r>
      <w:r w:rsidR="00F51D38" w:rsidRPr="00F51D38">
        <w:t>he Data Processing module extracts C/N0 data, calculates spatiotemporal information, and determines elevation and azimuth angles using station coordinates.</w:t>
      </w:r>
      <w:r w:rsidRPr="004C519C">
        <w:t xml:space="preserve"> </w:t>
      </w:r>
      <w:r w:rsidR="00CC219B" w:rsidRPr="00CC219B">
        <w:t>Data with elevation angles below 30 degrees are filtered out to ensure quality</w:t>
      </w:r>
      <w:r w:rsidRPr="004C519C">
        <w:t xml:space="preserve">, following common practice in flex power </w:t>
      </w:r>
      <w:r w:rsidRPr="004C519C">
        <w:lastRenderedPageBreak/>
        <w:t>detection</w:t>
      </w:r>
      <w:r w:rsidRPr="004C519C">
        <w:fldChar w:fldCharType="begin"/>
      </w:r>
      <w:r w:rsidR="00ED2CA0" w:rsidRPr="004C519C">
        <w:instrText xml:space="preserve"> ADDIN ZOTERO_ITEM CSL_CITATION {"citationID":"a1mfobe403e","properties":{"formattedCitation":"(Esenbu\\uc0\\u287{}a et al. 2023)","plainCitation":"(Esenbuğa et al. 2023)","noteIndex":0},"citationItems":[{"id":240,"uris":["http://zotero.org/users/12078793/items/MBBS4UVZ"],"itemData":{"id":240,"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Pr="004C519C">
        <w:fldChar w:fldCharType="separate"/>
      </w:r>
      <w:r w:rsidR="00ED2CA0" w:rsidRPr="004C519C">
        <w:t>(Esenbuğa et al. 2023)</w:t>
      </w:r>
      <w:r w:rsidRPr="004C519C">
        <w:fldChar w:fldCharType="end"/>
      </w:r>
      <w:r w:rsidRPr="004C519C">
        <w:t xml:space="preserve">. </w:t>
      </w:r>
      <w:r w:rsidR="00EB0A32" w:rsidRPr="00EB0A32">
        <w:t xml:space="preserve">Finally, filtered C/N0 data are merged into a single time series for each station </w:t>
      </w:r>
      <w:r w:rsidR="009A4D89">
        <w:t xml:space="preserve">and </w:t>
      </w:r>
      <w:r w:rsidR="00EB0A32" w:rsidRPr="00EB0A32">
        <w:t>satellite</w:t>
      </w:r>
      <w:r w:rsidR="00036C3A" w:rsidRPr="004C519C">
        <w:t>.</w:t>
      </w:r>
    </w:p>
    <w:p w14:paraId="692B5E12" w14:textId="77777777" w:rsidR="004131CE" w:rsidRPr="004C519C" w:rsidRDefault="004131CE" w:rsidP="004131CE">
      <w:pPr>
        <w:pStyle w:val="BodyText"/>
        <w:keepNext/>
        <w:ind w:firstLine="0"/>
        <w:jc w:val="center"/>
        <w:rPr>
          <w:sz w:val="20"/>
          <w:szCs w:val="20"/>
        </w:rPr>
      </w:pPr>
      <w:r w:rsidRPr="004C519C">
        <w:rPr>
          <w:noProof/>
          <w:sz w:val="20"/>
          <w:szCs w:val="20"/>
        </w:rPr>
        <w:drawing>
          <wp:inline distT="0" distB="0" distL="0" distR="0" wp14:anchorId="78831ED4" wp14:editId="275AB7EF">
            <wp:extent cx="4417621" cy="6877723"/>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1396" cy="6914738"/>
                    </a:xfrm>
                    <a:prstGeom prst="rect">
                      <a:avLst/>
                    </a:prstGeom>
                    <a:noFill/>
                    <a:ln>
                      <a:noFill/>
                    </a:ln>
                  </pic:spPr>
                </pic:pic>
              </a:graphicData>
            </a:graphic>
          </wp:inline>
        </w:drawing>
      </w:r>
    </w:p>
    <w:p w14:paraId="3FC4B5E6" w14:textId="77777777" w:rsidR="004131CE" w:rsidRPr="004C519C" w:rsidRDefault="004131CE" w:rsidP="004131CE">
      <w:pPr>
        <w:pStyle w:val="Caption"/>
        <w:rPr>
          <w:sz w:val="20"/>
        </w:rPr>
      </w:pPr>
      <w:bookmarkStart w:id="7"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4</w:t>
      </w:r>
      <w:r w:rsidRPr="004C519C">
        <w:rPr>
          <w:noProof/>
          <w:sz w:val="20"/>
        </w:rPr>
        <w:fldChar w:fldCharType="end"/>
      </w:r>
      <w:bookmarkEnd w:id="7"/>
      <w:r w:rsidRPr="004C519C">
        <w:rPr>
          <w:sz w:val="20"/>
        </w:rPr>
        <w:t xml:space="preserve"> </w:t>
      </w:r>
      <w:r w:rsidRPr="00F3501A">
        <w:rPr>
          <w:b w:val="0"/>
          <w:bCs/>
          <w:sz w:val="20"/>
        </w:rPr>
        <w:t xml:space="preserve">Pipeline of the </w:t>
      </w:r>
      <w:r w:rsidRPr="00F3501A">
        <w:rPr>
          <w:rFonts w:hint="eastAsia"/>
          <w:b w:val="0"/>
          <w:bCs/>
          <w:sz w:val="20"/>
          <w:lang w:eastAsia="zh-CN"/>
        </w:rPr>
        <w:t>A</w:t>
      </w:r>
      <w:r w:rsidRPr="00F3501A">
        <w:rPr>
          <w:b w:val="0"/>
          <w:bCs/>
          <w:sz w:val="20"/>
          <w:lang w:eastAsia="zh-CN"/>
        </w:rPr>
        <w:t>FPD-DTW</w:t>
      </w:r>
      <w:r w:rsidRPr="00F3501A">
        <w:rPr>
          <w:b w:val="0"/>
          <w:bCs/>
          <w:sz w:val="20"/>
        </w:rPr>
        <w:t xml:space="preserve"> detector</w:t>
      </w:r>
    </w:p>
    <w:p w14:paraId="339C8516" w14:textId="77777777" w:rsidR="004131CE" w:rsidRPr="004C519C" w:rsidRDefault="004131CE" w:rsidP="004131CE">
      <w:pPr>
        <w:pStyle w:val="MainText"/>
        <w:ind w:firstLine="0"/>
      </w:pPr>
    </w:p>
    <w:p w14:paraId="7A2706E8" w14:textId="701E1B90" w:rsidR="00470DC5" w:rsidRPr="004C519C" w:rsidRDefault="009B1117" w:rsidP="004131CE">
      <w:pPr>
        <w:pStyle w:val="MainText"/>
      </w:pPr>
      <w:r w:rsidRPr="004C519C">
        <w:rPr>
          <w:lang w:eastAsia="zh-CN"/>
        </w:rPr>
        <w:lastRenderedPageBreak/>
        <w:t xml:space="preserve">Third, the </w:t>
      </w:r>
      <w:r w:rsidR="000371D5" w:rsidRPr="004C519C">
        <w:rPr>
          <w:rFonts w:hint="eastAsia"/>
          <w:lang w:eastAsia="zh-CN"/>
        </w:rPr>
        <w:t>A</w:t>
      </w:r>
      <w:r w:rsidR="000371D5" w:rsidRPr="004C519C">
        <w:rPr>
          <w:lang w:eastAsia="zh-CN"/>
        </w:rPr>
        <w:t>FPD-DTW</w:t>
      </w:r>
      <w:r w:rsidRPr="004C519C">
        <w:rPr>
          <w:lang w:eastAsia="zh-CN"/>
        </w:rPr>
        <w:t xml:space="preserve"> </w:t>
      </w:r>
      <w:r w:rsidR="000371D5" w:rsidRPr="004C519C">
        <w:rPr>
          <w:lang w:eastAsia="zh-CN"/>
        </w:rPr>
        <w:t>p</w:t>
      </w:r>
      <w:r w:rsidRPr="004C519C">
        <w:rPr>
          <w:lang w:eastAsia="zh-CN"/>
        </w:rPr>
        <w:t xml:space="preserve">rocessing module performs the core detection analysis. In this module, the algorithm first extracts the data to be detected, then selectively uses data from the previous N days for modeling based on the extracted data's time, generating a model serial. </w:t>
      </w:r>
      <w:r w:rsidR="00CB6C06" w:rsidRPr="00CB6C06">
        <w:rPr>
          <w:lang w:eastAsia="zh-CN"/>
        </w:rPr>
        <w:t>In real-time mode, the model is trimmed to include data up to the detection time</w:t>
      </w:r>
      <w:r w:rsidRPr="004C519C">
        <w:rPr>
          <w:lang w:eastAsia="zh-CN"/>
        </w:rPr>
        <w:t>.</w:t>
      </w:r>
      <w:r w:rsidR="00001244">
        <w:rPr>
          <w:lang w:eastAsia="zh-CN"/>
        </w:rPr>
        <w:t xml:space="preserve"> </w:t>
      </w:r>
      <w:r w:rsidRPr="004C519C">
        <w:rPr>
          <w:lang w:eastAsia="zh-CN"/>
        </w:rPr>
        <w:t>DTW calculations are</w:t>
      </w:r>
      <w:r w:rsidRPr="003E6647">
        <w:t xml:space="preserve"> </w:t>
      </w:r>
      <w:r w:rsidR="003E6647" w:rsidRPr="003E6647">
        <w:rPr>
          <w:rFonts w:eastAsia="SimSun"/>
        </w:rPr>
        <w:t xml:space="preserve">then </w:t>
      </w:r>
      <w:r w:rsidRPr="004C519C">
        <w:rPr>
          <w:lang w:eastAsia="zh-CN"/>
        </w:rPr>
        <w:t xml:space="preserve">performed between the target and model serial. </w:t>
      </w:r>
      <w:r w:rsidR="00CD3F74">
        <w:rPr>
          <w:lang w:eastAsia="zh-CN"/>
        </w:rPr>
        <w:t>A</w:t>
      </w:r>
      <w:r w:rsidR="00CD3F74" w:rsidRPr="00CD3F74">
        <w:rPr>
          <w:lang w:eastAsia="zh-CN"/>
        </w:rPr>
        <w:t>nomaly scoring</w:t>
      </w:r>
      <w:r w:rsidRPr="004C519C">
        <w:rPr>
          <w:lang w:eastAsia="zh-CN"/>
        </w:rPr>
        <w:t xml:space="preserve"> is conducted </w:t>
      </w:r>
      <w:r w:rsidR="00C2379A" w:rsidRPr="004C519C">
        <w:rPr>
          <w:lang w:eastAsia="zh-CN"/>
        </w:rPr>
        <w:t>daily</w:t>
      </w:r>
      <w:r w:rsidRPr="004C519C">
        <w:rPr>
          <w:lang w:eastAsia="zh-CN"/>
        </w:rPr>
        <w:t xml:space="preserve"> for post-processing detection and on a point-by-point basis for real-time detection. </w:t>
      </w:r>
      <w:r w:rsidR="00907E01" w:rsidRPr="00907E01">
        <w:rPr>
          <w:lang w:eastAsia="zh-CN"/>
        </w:rPr>
        <w:t xml:space="preserve">Anomaly detection is then applied using the </w:t>
      </w:r>
      <w:r w:rsidR="00A40FA3" w:rsidRPr="00732D5D">
        <w:rPr>
          <w:lang w:eastAsia="zh-CN"/>
        </w:rPr>
        <w:t xml:space="preserve">Interquartile </w:t>
      </w:r>
      <w:r w:rsidR="00A40FA3">
        <w:rPr>
          <w:lang w:eastAsia="zh-CN"/>
        </w:rPr>
        <w:t>R</w:t>
      </w:r>
      <w:r w:rsidR="00A40FA3" w:rsidRPr="00732D5D">
        <w:rPr>
          <w:lang w:eastAsia="zh-CN"/>
        </w:rPr>
        <w:t>ange</w:t>
      </w:r>
      <w:r w:rsidR="00732D5D">
        <w:rPr>
          <w:lang w:eastAsia="zh-CN"/>
        </w:rPr>
        <w:t>(</w:t>
      </w:r>
      <w:r w:rsidR="00A40FA3" w:rsidRPr="00907E01">
        <w:rPr>
          <w:lang w:eastAsia="zh-CN"/>
        </w:rPr>
        <w:t>IQR</w:t>
      </w:r>
      <w:r w:rsidR="00732D5D">
        <w:rPr>
          <w:lang w:eastAsia="zh-CN"/>
        </w:rPr>
        <w:t>)</w:t>
      </w:r>
      <w:r w:rsidR="00907E01" w:rsidRPr="00907E01">
        <w:rPr>
          <w:lang w:eastAsia="zh-CN"/>
        </w:rPr>
        <w:t xml:space="preserve"> method, producing anomaly dates or timestamps.</w:t>
      </w:r>
      <w:r w:rsidR="00047D35" w:rsidRPr="004C519C">
        <w:t xml:space="preserve"> </w:t>
      </w:r>
      <w:r w:rsidRPr="004C519C">
        <w:rPr>
          <w:lang w:eastAsia="zh-CN"/>
        </w:rPr>
        <w:t>Fourth, the Result Fusion module synthesizes results from multiple stations and satellites. This step can be accomplished through either equal-weight or weighted voting methods to obtain the final detection result</w:t>
      </w:r>
      <w:r w:rsidR="00047D35" w:rsidRPr="004C519C">
        <w:t>.</w:t>
      </w:r>
    </w:p>
    <w:p w14:paraId="33758152" w14:textId="5DAB31F7" w:rsidR="00036C3A" w:rsidRPr="004C519C" w:rsidRDefault="00036C3A" w:rsidP="00036C3A">
      <w:pPr>
        <w:pStyle w:val="Heading2"/>
        <w:ind w:firstLine="408"/>
        <w:rPr>
          <w:rFonts w:ascii="Times New Roman" w:hAnsi="Times New Roman"/>
          <w:sz w:val="20"/>
        </w:rPr>
      </w:pPr>
      <w:bookmarkStart w:id="8" w:name="Xbee0d03225775df4bfb0e96566e4b8abd3eec92"/>
      <w:r w:rsidRPr="004C519C">
        <w:rPr>
          <w:rFonts w:ascii="Times New Roman" w:hAnsi="Times New Roman"/>
          <w:sz w:val="20"/>
        </w:rPr>
        <w:t>DTW-based flex power detection and threshold determination</w:t>
      </w:r>
      <w:r w:rsidR="00C71524" w:rsidRPr="004C519C">
        <w:rPr>
          <w:rFonts w:ascii="Times New Roman" w:hAnsi="Times New Roman"/>
          <w:sz w:val="20"/>
        </w:rPr>
        <w:t xml:space="preserve"> method</w:t>
      </w:r>
    </w:p>
    <w:bookmarkEnd w:id="8"/>
    <w:p w14:paraId="62AC731C" w14:textId="22EB8BA4" w:rsidR="00B015C9" w:rsidRPr="004C519C" w:rsidRDefault="00E6227A" w:rsidP="00F47C47">
      <w:pPr>
        <w:pStyle w:val="MainText"/>
        <w:ind w:firstLine="0"/>
      </w:pPr>
      <w:r w:rsidRPr="004C519C">
        <w:t xml:space="preserve">For postprocessing detection, the C/N0 data for the day to be detected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4C519C">
        <w:t xml:space="preserve"> is compared with the average data from the previous </w:t>
      </w:r>
      <m:oMath>
        <m:r>
          <w:rPr>
            <w:rFonts w:ascii="Cambria Math" w:hAnsi="Cambria Math"/>
          </w:rPr>
          <m:t>N</m:t>
        </m:r>
      </m:oMath>
      <w:r w:rsidRPr="004C519C">
        <w:t xml:space="preserve"> days</w:t>
      </w:r>
    </w:p>
    <w:p w14:paraId="0CC8E0BA" w14:textId="77777777" w:rsidR="00B015C9" w:rsidRPr="004C519C" w:rsidRDefault="00000000" w:rsidP="002359CB">
      <w:pPr>
        <w:pStyle w:val="MainText"/>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lit/>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m:t>
                  </m:r>
                </m:e>
              </m:d>
            </m:e>
          </m:eqArr>
        </m:oMath>
      </m:oMathPara>
    </w:p>
    <w:p w14:paraId="1161F419" w14:textId="084EB142" w:rsidR="00B015C9" w:rsidRPr="004C519C" w:rsidRDefault="003D4AF3" w:rsidP="00F0719F">
      <w:pPr>
        <w:pStyle w:val="MainText"/>
        <w:ind w:firstLine="0"/>
      </w:pPr>
      <w:r w:rsidRPr="004C519C">
        <w:t>The</w:t>
      </w:r>
      <w:r w:rsidRPr="004C519C">
        <w:rPr>
          <w:rFonts w:hint="eastAsia"/>
          <w:lang w:eastAsia="zh-CN"/>
        </w:rPr>
        <w:t>n</w:t>
      </w:r>
      <w:r w:rsidRPr="004C519C">
        <w:rPr>
          <w:lang w:eastAsia="zh-CN"/>
        </w:rPr>
        <w:t>, the</w:t>
      </w:r>
      <w:r w:rsidRPr="004C519C">
        <w:t xml:space="preserve"> differential value is computed as</w:t>
      </w:r>
    </w:p>
    <w:p w14:paraId="75DE2338" w14:textId="77777777"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2</m:t>
                  </m:r>
                </m:e>
              </m:d>
            </m:e>
          </m:eqArr>
        </m:oMath>
      </m:oMathPara>
    </w:p>
    <w:p w14:paraId="65FA07C3" w14:textId="3339B840" w:rsidR="00B015C9" w:rsidRPr="004C519C" w:rsidRDefault="009F62DB" w:rsidP="00F0719F">
      <w:pPr>
        <w:pStyle w:val="MainText"/>
        <w:ind w:firstLine="0"/>
      </w:pPr>
      <w:r w:rsidRPr="004C519C">
        <w:t xml:space="preserve">If </w:t>
      </w:r>
      <m:oMath>
        <m:r>
          <w:rPr>
            <w:rFonts w:ascii="Cambria Math" w:hAnsi="Cambria Math"/>
          </w:rPr>
          <m:t>dif</m:t>
        </m:r>
        <m:sSub>
          <m:sSubPr>
            <m:ctrlPr>
              <w:rPr>
                <w:rFonts w:ascii="Cambria Math" w:hAnsi="Cambria Math"/>
                <w:i/>
              </w:rPr>
            </m:ctrlPr>
          </m:sSubPr>
          <m:e>
            <m:r>
              <w:rPr>
                <w:rFonts w:ascii="Cambria Math" w:hAnsi="Cambria Math"/>
              </w:rPr>
              <m:t>f</m:t>
            </m:r>
          </m:e>
          <m:sub>
            <m:r>
              <w:rPr>
                <w:rFonts w:ascii="Cambria Math" w:hAnsi="Cambria Math"/>
              </w:rPr>
              <m:t>s</m:t>
            </m:r>
          </m:sub>
        </m:sSub>
      </m:oMath>
      <w:r w:rsidR="008D17C3">
        <w:rPr>
          <w:rFonts w:eastAsiaTheme="minorEastAsia" w:hint="eastAsia"/>
          <w:lang w:eastAsia="zh-CN"/>
        </w:rPr>
        <w:t xml:space="preserve"> </w:t>
      </w:r>
      <w:r w:rsidRPr="004C519C">
        <w:t xml:space="preserve">exceeds the threshold </w:t>
      </w:r>
      <m:oMath>
        <m:r>
          <w:rPr>
            <w:rFonts w:ascii="Cambria Math" w:hAnsi="Cambria Math"/>
          </w:rPr>
          <m:t>thre</m:t>
        </m:r>
      </m:oMath>
      <w:r w:rsidR="00AE2E59">
        <w:t>,</w:t>
      </w:r>
      <w:r w:rsidRPr="004C519C">
        <w:t xml:space="preserve"> </w:t>
      </w:r>
      <w:r w:rsidR="00AE2E59">
        <w:t xml:space="preserve">it </w:t>
      </w:r>
      <w:r w:rsidRPr="004C519C">
        <w:t>suggest</w:t>
      </w:r>
      <w:r w:rsidR="00AE2E59">
        <w:t>s</w:t>
      </w:r>
      <w:r w:rsidRPr="004C519C">
        <w:t xml:space="preserve"> a flex power event</w:t>
      </w:r>
      <w:r w:rsidR="00B015C9" w:rsidRPr="004C519C">
        <w:t>.</w:t>
      </w:r>
    </w:p>
    <w:p w14:paraId="058CD9B3" w14:textId="7EF9B49F" w:rsidR="00B015C9" w:rsidRPr="004C519C" w:rsidRDefault="009536AB" w:rsidP="007701BC">
      <w:pPr>
        <w:pStyle w:val="MainText"/>
      </w:pPr>
      <w:r w:rsidRPr="004C519C">
        <w:t>C/N0 time series</w:t>
      </w:r>
      <w:r>
        <w:t xml:space="preserve"> </w:t>
      </w:r>
      <w:r w:rsidRPr="009536AB">
        <w:rPr>
          <w:lang w:eastAsia="zh-CN"/>
        </w:rPr>
        <w:t>of</w:t>
      </w:r>
      <w:r w:rsidR="00B015C9" w:rsidRPr="004C519C">
        <w:t xml:space="preserve"> real-time detection</w:t>
      </w:r>
      <w:r w:rsidRPr="00BE580A">
        <w:t xml:space="preserve"> </w:t>
      </w:r>
      <w:r w:rsidRPr="00BE580A">
        <w:rPr>
          <w:lang w:eastAsia="zh-CN"/>
        </w:rPr>
        <w:t>can</w:t>
      </w:r>
      <w:r w:rsidRPr="00BE580A">
        <w:rPr>
          <w:rFonts w:eastAsiaTheme="minorEastAsia"/>
        </w:rPr>
        <w:t xml:space="preserve"> be denoted as</w:t>
      </w:r>
      <w:r>
        <w:rPr>
          <w:rFonts w:asciiTheme="minorEastAsia" w:eastAsiaTheme="minorEastAsia" w:hAnsiTheme="minorEastAsia"/>
          <w:lang w:eastAsia="zh-CN"/>
        </w:rPr>
        <w:t xml:space="preserve"> </w:t>
      </w:r>
      <m:oMath>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c</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r>
              <w:rPr>
                <w:rFonts w:ascii="Cambria Math" w:hAnsi="Cambria Math"/>
                <w:lang w:eastAsia="zh-CN"/>
              </w:rPr>
              <m:t>c</m:t>
            </m:r>
            <m:sSub>
              <m:sSubPr>
                <m:ctrlPr>
                  <w:rPr>
                    <w:rFonts w:ascii="Cambria Math" w:hAnsi="Cambria Math"/>
                    <w:i/>
                    <w:lang w:eastAsia="zh-CN"/>
                  </w:rPr>
                </m:ctrlPr>
              </m:sSubPr>
              <m:e>
                <m:r>
                  <w:rPr>
                    <w:rFonts w:ascii="Cambria Math" w:hAnsi="Cambria Math"/>
                    <w:lang w:eastAsia="zh-CN"/>
                  </w:rPr>
                  <m:t>j</m:t>
                </m:r>
              </m:e>
              <m:sub>
                <m:r>
                  <w:rPr>
                    <w:rFonts w:ascii="Cambria Math" w:hAnsi="Cambria Math"/>
                    <w:lang w:eastAsia="zh-CN"/>
                  </w:rPr>
                  <m:t>n</m:t>
                </m:r>
              </m:sub>
            </m:sSub>
          </m:e>
        </m:d>
        <m:r>
          <w:rPr>
            <w:rFonts w:ascii="Cambria Math" w:hAnsi="Cambria Math"/>
          </w:rPr>
          <m:t>,j&lt;i,p≤n</m:t>
        </m:r>
      </m:oMath>
      <w:r w:rsidR="00B015C9" w:rsidRPr="004C519C">
        <w:t xml:space="preserve">, </w:t>
      </w:r>
      <w:r>
        <w:t>where</w:t>
      </w:r>
      <w:r w:rsidR="00B015C9" w:rsidRPr="004C519C">
        <w:t xml:space="preserve"> </w:t>
      </w:r>
      <m:oMath>
        <m:sSub>
          <m:sSubPr>
            <m:ctrlPr>
              <w:rPr>
                <w:rFonts w:ascii="Cambria Math" w:hAnsi="Cambria Math"/>
              </w:rPr>
            </m:ctrlPr>
          </m:sSubPr>
          <m:e>
            <m:r>
              <w:rPr>
                <w:rFonts w:ascii="Cambria Math" w:hAnsi="Cambria Math"/>
              </w:rPr>
              <m:t>ci</m:t>
            </m:r>
          </m:e>
          <m:sub>
            <m:r>
              <w:rPr>
                <w:rFonts w:ascii="Cambria Math" w:hAnsi="Cambria Math"/>
              </w:rPr>
              <m:t>p</m:t>
            </m:r>
          </m:sub>
        </m:sSub>
      </m:oMath>
      <w:r w:rsidR="00B015C9" w:rsidRPr="004C519C">
        <w:t xml:space="preserve"> represent the </w:t>
      </w:r>
      <m:oMath>
        <m:r>
          <w:rPr>
            <w:rFonts w:ascii="Cambria Math" w:hAnsi="Cambria Math"/>
          </w:rPr>
          <m:t>p</m:t>
        </m:r>
      </m:oMath>
      <w:r w:rsidR="00B015C9" w:rsidRPr="004C519C">
        <w:t xml:space="preserve">th data point to be detected on date </w:t>
      </w:r>
      <m:oMath>
        <m:r>
          <w:rPr>
            <w:rFonts w:ascii="Cambria Math" w:hAnsi="Cambria Math"/>
          </w:rPr>
          <m:t>i</m:t>
        </m:r>
      </m:oMath>
      <w:r w:rsidR="008E43AD">
        <w:t xml:space="preserve">. </w:t>
      </w:r>
      <w:r w:rsidR="00B015C9" w:rsidRPr="004C519C">
        <w:t xml:space="preserve">Similarly, taking an N-day window average yields the modeling data </w:t>
      </w:r>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model</m:t>
            </m:r>
          </m:sub>
        </m:sSub>
        <m:r>
          <w:rPr>
            <w:rFonts w:ascii="Cambria Math" w:hAnsi="Cambria Math"/>
            <w:lang w:eastAsia="zh-CN"/>
          </w:rPr>
          <m:t>=</m:t>
        </m: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d>
          <m:dPr>
            <m:begChr m:val="["/>
            <m:endChr m:val="]"/>
            <m:ctrlPr>
              <w:rPr>
                <w:rFonts w:ascii="Cambria Math" w:hAnsi="Cambria Math"/>
                <w:i/>
              </w:rPr>
            </m:ctrlPr>
          </m:dPr>
          <m:e>
            <m:r>
              <w:rPr>
                <w:rFonts w:ascii="Cambria Math" w:hAnsi="Cambria Math"/>
              </w:rPr>
              <m:t>2</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odel</m:t>
            </m:r>
          </m:sub>
        </m:sSub>
        <m:r>
          <w:rPr>
            <w:rFonts w:ascii="Cambria Math" w:hAnsi="Cambria Math"/>
          </w:rPr>
          <m:t>[n]}</m:t>
        </m:r>
      </m:oMath>
      <w:r w:rsidR="00B015C9" w:rsidRPr="004C519C">
        <w:rPr>
          <w:lang w:eastAsia="zh-CN"/>
        </w:rPr>
        <w:t xml:space="preserve">. </w:t>
      </w:r>
      <w:r w:rsidR="00B015C9" w:rsidRPr="004C519C">
        <w:t xml:space="preserve">The </w:t>
      </w:r>
      <w:r w:rsidR="00334736" w:rsidRPr="004C519C">
        <w:t>target</w:t>
      </w:r>
      <w:r w:rsidR="00B015C9" w:rsidRPr="004C519C">
        <w:t xml:space="preserve"> sequence up to the detection point </w:t>
      </w:r>
      <w:r w:rsidR="00B015C9" w:rsidRPr="004C519C">
        <w:lastRenderedPageBreak/>
        <w:t xml:space="preserve">would be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i</m:t>
            </m:r>
          </m:e>
          <m:sub>
            <m:r>
              <w:rPr>
                <w:rFonts w:ascii="Cambria Math" w:hAnsi="Cambria Math"/>
              </w:rPr>
              <m:t>p</m:t>
            </m:r>
          </m:sub>
        </m:sSub>
        <m:r>
          <w:rPr>
            <w:rFonts w:ascii="Cambria Math" w:hAnsi="Cambria Math"/>
          </w:rPr>
          <m:t>},p≤n</m:t>
        </m:r>
      </m:oMath>
      <w:r w:rsidR="00B015C9" w:rsidRPr="004C519C">
        <w:t>. Correspondingly,</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model_trim</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2],...,</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p≤n</m:t>
        </m:r>
      </m:oMath>
      <w:r w:rsidR="00B015C9" w:rsidRPr="004C519C">
        <w:rPr>
          <w:rFonts w:hint="eastAsia"/>
          <w:lang w:eastAsia="zh-CN"/>
        </w:rPr>
        <w:t>.</w:t>
      </w:r>
      <w:r w:rsidR="00B015C9" w:rsidRPr="004C519C">
        <w:rPr>
          <w:lang w:eastAsia="zh-CN"/>
        </w:rPr>
        <w:t xml:space="preserve"> </w:t>
      </w:r>
      <w:r w:rsidR="00B015C9" w:rsidRPr="004C519C">
        <w:t>The differential value is then calculated as</w:t>
      </w:r>
    </w:p>
    <w:p w14:paraId="078856C9" w14:textId="4D6D0FFB" w:rsidR="00B015C9"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dif</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c</m:t>
                      </m:r>
                    </m:e>
                    <m:sub>
                      <m:r>
                        <w:rPr>
                          <w:rFonts w:ascii="Cambria Math" w:hAnsi="Cambria Math"/>
                        </w:rPr>
                        <m:t>m</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r>
                    <w:rPr>
                      <w:rFonts w:ascii="Cambria Math" w:hAnsi="Cambria Math"/>
                    </w:rPr>
                    <m:t>[p]</m:t>
                  </m:r>
                </m:e>
              </m:d>
              <m:r>
                <m:rPr>
                  <m:sty m:val="p"/>
                </m:rPr>
                <w:rPr>
                  <w:rFonts w:ascii="Cambria Math" w:hAnsi="Cambria Math"/>
                </w:rPr>
                <m:t>≷</m:t>
              </m:r>
              <m:r>
                <w:rPr>
                  <w:rFonts w:ascii="Cambria Math" w:hAnsi="Cambria Math"/>
                </w:rPr>
                <m:t>thre#</m:t>
              </m:r>
              <m:d>
                <m:dPr>
                  <m:ctrlPr>
                    <w:rPr>
                      <w:rFonts w:ascii="Cambria Math" w:hAnsi="Cambria Math"/>
                      <w:i/>
                    </w:rPr>
                  </m:ctrlPr>
                </m:dPr>
                <m:e>
                  <m:r>
                    <w:rPr>
                      <w:rFonts w:ascii="Cambria Math" w:hAnsi="Cambria Math"/>
                    </w:rPr>
                    <m:t>3</m:t>
                  </m:r>
                </m:e>
              </m:d>
            </m:e>
          </m:eqArr>
        </m:oMath>
      </m:oMathPara>
    </w:p>
    <w:p w14:paraId="14761DB0" w14:textId="2D15A7DE" w:rsidR="00B015C9" w:rsidRPr="004C519C" w:rsidRDefault="00B015C9" w:rsidP="00F06386">
      <w:pPr>
        <w:pStyle w:val="MainText"/>
        <w:ind w:firstLine="0"/>
      </w:pPr>
      <w:r w:rsidRPr="004C519C">
        <w:t xml:space="preserve">Additionally, </w:t>
      </w:r>
      <w:r w:rsidR="005C292E" w:rsidRPr="004C519C">
        <w:t>m</w:t>
      </w:r>
      <w:r w:rsidR="00DE0D67" w:rsidRPr="004C519C">
        <w:t>anual calibration is required to determine initial flex power states for both postprocessing and real-time detection</w:t>
      </w:r>
      <w:r w:rsidRPr="004C519C">
        <w:t>.</w:t>
      </w:r>
    </w:p>
    <w:p w14:paraId="125D930D" w14:textId="0D8E0673" w:rsidR="00B015C9" w:rsidRPr="004C519C" w:rsidRDefault="009C2E0C" w:rsidP="002359CB">
      <w:pPr>
        <w:pStyle w:val="MainText"/>
      </w:pPr>
      <w:r w:rsidRPr="004C519C">
        <w:t>This model-target differential method is efficient, requiring minimal data for modeling, but faces a key challenge</w:t>
      </w:r>
      <w:r w:rsidR="00B015C9" w:rsidRPr="004C519C">
        <w:t>.</w:t>
      </w:r>
      <w:r w:rsidR="00BE3105" w:rsidRPr="004C519C">
        <w:t xml:space="preserve"> GPS satellites' 11-hour, 58-minute orbital period causes C/N0 data to exhibit the same periodicity, while observation files follow a 24-hour cycle. </w:t>
      </w:r>
      <w:r w:rsidR="0029008E" w:rsidRPr="004C519C">
        <w:t xml:space="preserve">This mismatch creates a temporal misalignment in </w:t>
      </w:r>
      <w:r w:rsidR="009A4D89">
        <w:t xml:space="preserve">the </w:t>
      </w:r>
      <w:r w:rsidR="0029008E" w:rsidRPr="004C519C">
        <w:t>daily C/N0 time series, which can cause erroneous detection results for the difference method.</w:t>
      </w:r>
    </w:p>
    <w:p w14:paraId="15CF8877" w14:textId="14A88B7A" w:rsidR="00036C3A" w:rsidRPr="004C519C" w:rsidRDefault="00072FE3" w:rsidP="002359CB">
      <w:pPr>
        <w:pStyle w:val="MainText"/>
      </w:pPr>
      <w:r w:rsidRPr="00072FE3">
        <w:rPr>
          <w:lang w:eastAsia="zh-CN"/>
        </w:rPr>
        <w:t>To address this issue, we adopt Dynamic Time Warping (DTW), which measures time series similarity by dynamically aligning sequences along an optimal path and computing a distance metric</w:t>
      </w:r>
      <w:r w:rsidR="00B543EA" w:rsidRPr="004C519C">
        <w:rPr>
          <w:lang w:eastAsia="zh-CN"/>
        </w:rPr>
        <w:fldChar w:fldCharType="begin"/>
      </w:r>
      <w:r w:rsidR="000C1743" w:rsidRPr="004C519C">
        <w:rPr>
          <w:lang w:eastAsia="zh-CN"/>
        </w:rPr>
        <w:instrText xml:space="preserve"> ADDIN ZOTERO_ITEM CSL_CITATION {"citationID":"a84kmvara0","properties":{"formattedCitation":"(Berndt and Clifford 1994)","plainCitation":"(Berndt and Clifford 1994)","noteIndex":0},"citationItems":[{"id":1636,"uris":["http://zotero.org/users/12078793/items/928FFW8F"],"itemData":{"id":1636,"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7,31]]}}}],"schema":"https://github.com/citation-style-language/schema/raw/master/csl-citation.json"} </w:instrText>
      </w:r>
      <w:r w:rsidR="00B543EA" w:rsidRPr="004C519C">
        <w:rPr>
          <w:lang w:eastAsia="zh-CN"/>
        </w:rPr>
        <w:fldChar w:fldCharType="separate"/>
      </w:r>
      <w:r w:rsidR="000C1743" w:rsidRPr="004C519C">
        <w:t>(Berndt and Clifford 1994)</w:t>
      </w:r>
      <w:r w:rsidR="00B543EA" w:rsidRPr="004C519C">
        <w:rPr>
          <w:lang w:eastAsia="zh-CN"/>
        </w:rPr>
        <w:fldChar w:fldCharType="end"/>
      </w:r>
      <w:r w:rsidR="004E0D0F" w:rsidRPr="004C519C">
        <w:rPr>
          <w:lang w:eastAsia="zh-CN"/>
        </w:rPr>
        <w:t>.</w:t>
      </w:r>
      <w:r w:rsidR="00122AC2" w:rsidRPr="004C519C">
        <w:t xml:space="preserve"> </w:t>
      </w:r>
      <w:r w:rsidR="00036C3A" w:rsidRPr="004C519C">
        <w:t xml:space="preserve">The </w:t>
      </w:r>
      <w:r w:rsidR="00201E99">
        <w:t>core</w:t>
      </w:r>
      <w:r w:rsidR="00036C3A" w:rsidRPr="004C519C">
        <w:t xml:space="preserve"> principle of DTW is as follows</w:t>
      </w:r>
      <w:r w:rsidR="00FB7EB2" w:rsidRPr="004C519C">
        <w:t>.</w:t>
      </w:r>
      <w:r w:rsidR="00036C3A" w:rsidRPr="004C519C">
        <w:t xml:space="preserve"> Given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5ECF92AC" w14:textId="331D95DF" w:rsidR="009D708D" w:rsidRPr="004C519C" w:rsidRDefault="00000000" w:rsidP="002359CB">
      <w:pPr>
        <w:pStyle w:val="MainText"/>
      </w:pPr>
      <m:oMathPara>
        <m:oMath>
          <m:eqArr>
            <m:eqArrPr>
              <m:maxDist m:val="1"/>
              <m:ctrlPr>
                <w:rPr>
                  <w:rFonts w:ascii="Cambria Math" w:hAnsi="Cambria Math"/>
                  <w:i/>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e>
                </m:mr>
              </m:m>
              <m:r>
                <w:rPr>
                  <w:rFonts w:ascii="Cambria Math" w:hAnsi="Cambria Math"/>
                </w:rPr>
                <m:t>#</m:t>
              </m:r>
              <m:d>
                <m:dPr>
                  <m:ctrlPr>
                    <w:rPr>
                      <w:rFonts w:ascii="Cambria Math" w:hAnsi="Cambria Math"/>
                      <w:i/>
                    </w:rPr>
                  </m:ctrlPr>
                </m:dPr>
                <m:e>
                  <m:r>
                    <w:rPr>
                      <w:rFonts w:ascii="Cambria Math" w:hAnsi="Cambria Math"/>
                    </w:rPr>
                    <m:t>4</m:t>
                  </m:r>
                </m:e>
              </m:d>
            </m:e>
          </m:eqArr>
        </m:oMath>
      </m:oMathPara>
    </w:p>
    <w:p w14:paraId="4C6485F4" w14:textId="7076FD7D" w:rsidR="00036C3A" w:rsidRPr="004C519C" w:rsidRDefault="000C24FD" w:rsidP="00F06386">
      <w:pPr>
        <w:pStyle w:val="MainText"/>
        <w:ind w:firstLine="0"/>
      </w:pPr>
      <w:r w:rsidRPr="004C519C">
        <w:rPr>
          <w:rFonts w:hint="eastAsia"/>
          <w:lang w:eastAsia="zh-CN"/>
        </w:rPr>
        <w:t>w</w:t>
      </w:r>
      <w:r w:rsidR="00036C3A" w:rsidRPr="004C519C">
        <w:t xml:space="preserve">here </w:t>
      </w:r>
      <m:oMath>
        <m:r>
          <w:rPr>
            <w:rFonts w:ascii="Cambria Math" w:hAnsi="Cambria Math"/>
          </w:rPr>
          <m:t>N</m:t>
        </m:r>
      </m:oMath>
      <w:r w:rsidR="00036C3A" w:rsidRPr="004C519C">
        <w:t xml:space="preserve"> and </w:t>
      </w:r>
      <m:oMath>
        <m:r>
          <w:rPr>
            <w:rFonts w:ascii="Cambria Math" w:hAnsi="Cambria Math"/>
          </w:rPr>
          <m:t>M</m:t>
        </m:r>
      </m:oMath>
      <w:r w:rsidR="00036C3A" w:rsidRPr="004C519C">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00036C3A" w:rsidRPr="004C519C">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00036C3A" w:rsidRPr="004C519C">
        <w:t xml:space="preserve">. Let </w:t>
      </w:r>
      <m:oMath>
        <m:r>
          <w:rPr>
            <w:rFonts w:ascii="Cambria Math" w:hAnsi="Cambria Math"/>
          </w:rPr>
          <m:t>D(i,j)=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oMath>
      <w:r w:rsidR="00036C3A" w:rsidRPr="004C519C">
        <w:t xml:space="preserve"> represent the </w:t>
      </w:r>
      <w:r w:rsidR="00245484" w:rsidRPr="004C519C">
        <w:t xml:space="preserve">Euclidean distance </w:t>
      </w:r>
      <w:r w:rsidR="00036C3A" w:rsidRPr="004C519C">
        <w:t xml:space="preserve">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4C519C">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00036C3A" w:rsidRPr="004C519C">
        <w:t xml:space="preserve">, where </w:t>
      </w:r>
      <m:oMath>
        <m:r>
          <w:rPr>
            <w:rFonts w:ascii="Cambria Math" w:hAnsi="Cambria Math"/>
          </w:rPr>
          <m:t>i=1,…,N;j=1,…,M</m:t>
        </m:r>
      </m:oMath>
      <w:r w:rsidR="00036C3A" w:rsidRPr="004C519C">
        <w:t xml:space="preserve">. </w:t>
      </w:r>
      <w:r w:rsidR="009273F4" w:rsidRPr="004C519C">
        <w:t xml:space="preserve">The cumulative distance matrix </w:t>
      </w:r>
      <m:oMath>
        <m:r>
          <w:rPr>
            <w:rFonts w:ascii="Cambria Math" w:hAnsi="Cambria Math"/>
          </w:rPr>
          <m:t>C</m:t>
        </m:r>
      </m:oMath>
      <w:r w:rsidR="009273F4" w:rsidRPr="004C519C">
        <w:t xml:space="preserve"> is calculated using the recurrence</w:t>
      </w:r>
    </w:p>
    <w:p w14:paraId="1D075CA1" w14:textId="1D40736C" w:rsidR="009D708D" w:rsidRPr="004C519C" w:rsidRDefault="00000000" w:rsidP="002359CB">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4FF6A8DC" w14:textId="09B318C9" w:rsidR="00036C3A" w:rsidRPr="004C519C" w:rsidRDefault="000C24FD" w:rsidP="00F06386">
      <w:pPr>
        <w:pStyle w:val="MainText"/>
        <w:ind w:firstLine="0"/>
      </w:pPr>
      <w:r w:rsidRPr="004C519C">
        <w:t>w</w:t>
      </w:r>
      <w:r w:rsidR="00036C3A" w:rsidRPr="004C519C">
        <w:t xml:space="preserve">here </w:t>
      </w:r>
      <m:oMath>
        <m:r>
          <w:rPr>
            <w:rFonts w:ascii="Cambria Math" w:hAnsi="Cambria Math"/>
          </w:rPr>
          <m:t>C(0,0)=D(0,0)</m:t>
        </m:r>
      </m:oMath>
      <w:r w:rsidR="00036C3A" w:rsidRPr="004C519C">
        <w:t xml:space="preserve">, </w:t>
      </w:r>
      <w:r w:rsidR="00033C98" w:rsidRPr="004C519C">
        <w:t xml:space="preserve">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w:rPr>
            <w:rFonts w:ascii="Cambria Math" w:hAnsi="Cambria Math"/>
          </w:rPr>
          <m:t xml:space="preserve"> =C(N,M)</m:t>
        </m:r>
      </m:oMath>
      <w:r w:rsidR="00033C98" w:rsidRPr="004C519C">
        <w:t>, reflects the minimum cumulative distance, with smaller values indicating greater similarity.</w:t>
      </w:r>
      <w:r w:rsidR="00033C98" w:rsidRPr="004C519C">
        <w:rPr>
          <w:rFonts w:hint="eastAsia"/>
          <w:lang w:eastAsia="zh-CN"/>
        </w:rPr>
        <w:t xml:space="preserve"> </w:t>
      </w:r>
      <w:r w:rsidR="00ED1EED" w:rsidRPr="004C519C">
        <w:t xml:space="preserve">When flex power </w:t>
      </w:r>
      <w:r w:rsidR="00CC24F9">
        <w:t xml:space="preserve">mode </w:t>
      </w:r>
      <w:r w:rsidR="00197796">
        <w:t>changes</w:t>
      </w:r>
      <w:r w:rsidR="00ED1EED" w:rsidRPr="004C519C">
        <w:t xml:space="preserve">, DTW produces a large value, overcoming simple differential analysis limitations. For </w:t>
      </w:r>
      <w:r w:rsidR="00ED1EED" w:rsidRPr="004C519C">
        <w:lastRenderedPageBreak/>
        <w:t>post-processing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r>
          <w:rPr>
            <w:rFonts w:ascii="Cambria Math" w:hAnsi="Cambria Math"/>
          </w:rPr>
          <m:t>thre</m:t>
        </m:r>
      </m:oMath>
      <w:r w:rsidR="002D3B57" w:rsidRPr="004C519C">
        <w:rPr>
          <w:lang w:eastAsia="zh-CN"/>
        </w:rPr>
        <w:t xml:space="preserve">, while </w:t>
      </w:r>
      <w:r w:rsidR="002D3B57" w:rsidRPr="004C519C">
        <w:t>f</w:t>
      </w:r>
      <w:r w:rsidR="00036C3A" w:rsidRPr="004C519C">
        <w:t>or real-time detection</w:t>
      </w:r>
      <m:oMath>
        <m:r>
          <w:rPr>
            <w:rFonts w:ascii="Cambria Math" w:hAnsi="Cambria Math"/>
          </w:rPr>
          <m:t xml:space="preserve"> </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m:t>
                </m:r>
                <m:sSub>
                  <m:sSubPr>
                    <m:ctrlPr>
                      <w:rPr>
                        <w:rFonts w:ascii="Cambria Math" w:hAnsi="Cambria Math"/>
                      </w:rPr>
                    </m:ctrlPr>
                  </m:sSubPr>
                  <m:e>
                    <m:r>
                      <w:rPr>
                        <w:rFonts w:ascii="Cambria Math" w:hAnsi="Cambria Math"/>
                      </w:rPr>
                      <m:t>l</m:t>
                    </m:r>
                    <m:ctrlPr>
                      <w:rPr>
                        <w:rFonts w:ascii="Cambria Math" w:hAnsi="Cambria Math"/>
                        <w:i/>
                      </w:rPr>
                    </m:ctrlPr>
                  </m:e>
                  <m:sub>
                    <m:r>
                      <w:rPr>
                        <w:rFonts w:ascii="Cambria Math" w:hAnsi="Cambria Math"/>
                      </w:rPr>
                      <m:t>trim</m:t>
                    </m:r>
                  </m:sub>
                </m:sSub>
              </m:sub>
            </m:sSub>
          </m:e>
        </m:d>
        <m:r>
          <m:rPr>
            <m:sty m:val="p"/>
          </m:rPr>
          <w:rPr>
            <w:rFonts w:ascii="Cambria Math" w:hAnsi="Cambria Math"/>
          </w:rPr>
          <m:t>≷</m:t>
        </m:r>
        <m:r>
          <w:rPr>
            <w:rFonts w:ascii="Cambria Math" w:hAnsi="Cambria Math"/>
          </w:rPr>
          <m:t>thre</m:t>
        </m:r>
      </m:oMath>
      <w:r w:rsidR="008F7EC6" w:rsidRPr="004C519C">
        <w:rPr>
          <w:lang w:eastAsia="zh-CN"/>
        </w:rPr>
        <w:t>. Finally,</w:t>
      </w:r>
      <w:r w:rsidR="00907376" w:rsidRPr="004C519C">
        <w:rPr>
          <w:lang w:eastAsia="zh-CN"/>
        </w:rPr>
        <w:t xml:space="preserve"> </w:t>
      </w:r>
      <w:r w:rsidR="00907376" w:rsidRPr="004C519C">
        <w:t>t</w:t>
      </w:r>
      <w:r w:rsidR="00036C3A" w:rsidRPr="004C519C">
        <w:t>he decision criteria</w:t>
      </w:r>
      <w:r w:rsidR="00357335" w:rsidRPr="004C519C">
        <w:t xml:space="preserve"> can be written</w:t>
      </w:r>
      <w:r w:rsidR="007C1FD8" w:rsidRPr="004C519C">
        <w:t xml:space="preserve"> as</w:t>
      </w:r>
    </w:p>
    <w:p w14:paraId="6854314D" w14:textId="2FDCFDF0"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r>
                          <m:rPr>
                            <m:nor/>
                          </m:rPr>
                          <m:t>thre</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6</m:t>
                  </m:r>
                </m:e>
              </m:d>
            </m:e>
          </m:eqArr>
        </m:oMath>
      </m:oMathPara>
    </w:p>
    <w:p w14:paraId="716F51DE" w14:textId="712F87B2" w:rsidR="00A47484" w:rsidRPr="004C519C" w:rsidRDefault="009161FD" w:rsidP="002359CB">
      <w:pPr>
        <w:pStyle w:val="MainText"/>
        <w:rPr>
          <w:lang w:eastAsia="zh-CN"/>
        </w:rPr>
      </w:pPr>
      <w:r w:rsidRPr="004C519C">
        <w:t xml:space="preserve">The DTW </w:t>
      </w:r>
      <w:r w:rsidR="00692EA5">
        <w:t xml:space="preserve">values </w:t>
      </w:r>
      <w:r w:rsidR="009A4D89">
        <w:t>rem</w:t>
      </w:r>
      <w:r w:rsidRPr="004C519C">
        <w:t xml:space="preserve">ain low when flex power states remain consistent between </w:t>
      </w:r>
      <w:r w:rsidR="00692EA5">
        <w:t>days</w:t>
      </w:r>
      <w:r w:rsidRPr="004C519C">
        <w:t xml:space="preserve">. </w:t>
      </w:r>
      <w:r w:rsidR="00036C3A" w:rsidRPr="004C519C">
        <w:t>As shown in</w:t>
      </w:r>
      <w:r w:rsidR="003D2E43" w:rsidRPr="004C519C">
        <w:t xml:space="preserve"> </w:t>
      </w:r>
      <w:r w:rsidR="003D2E43" w:rsidRPr="004C519C">
        <w:fldChar w:fldCharType="begin"/>
      </w:r>
      <w:r w:rsidR="003D2E43" w:rsidRPr="004C519C">
        <w:instrText xml:space="preserve"> REF _Ref182380271 \h </w:instrText>
      </w:r>
      <w:r w:rsidR="00213574" w:rsidRP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xml:space="preserve">, when both </w:t>
      </w:r>
      <w:r w:rsidR="00147D94" w:rsidRPr="004C519C">
        <w:t>C/N0</w:t>
      </w:r>
      <w:r w:rsidR="00036C3A" w:rsidRPr="004C519C">
        <w:t xml:space="preserve"> sequences are in the flex power</w:t>
      </w:r>
      <w:r w:rsidR="00C2379A" w:rsidRPr="004C519C">
        <w:t>-</w:t>
      </w:r>
      <w:r w:rsidR="00036C3A" w:rsidRPr="004C519C">
        <w:t xml:space="preserve">off state, the differential value remains below 1, with a DTW value of </w:t>
      </w:r>
      <w:r w:rsidR="00A47484" w:rsidRPr="004C519C">
        <w:t>116</w:t>
      </w:r>
      <w:r w:rsidR="00036C3A" w:rsidRPr="004C519C">
        <w:t>.</w:t>
      </w:r>
      <w:r w:rsidR="00A47484" w:rsidRPr="004C519C">
        <w:t>92</w:t>
      </w:r>
      <w:r w:rsidR="00036C3A" w:rsidRPr="004C519C">
        <w:t xml:space="preserve">. In the case where both sequences are in the flex power on state without step point offset, the differential value stays below 1, with a DTW value of </w:t>
      </w:r>
      <w:r w:rsidR="00A47484" w:rsidRPr="004C519C">
        <w:t>76.91</w:t>
      </w:r>
      <w:r w:rsidR="00036C3A" w:rsidRPr="004C519C">
        <w:t xml:space="preserve">. When both sequences are in the flex power on state with a step point offset, despite differential values exceeding 5, the DTW value is </w:t>
      </w:r>
      <w:r w:rsidR="00A47484" w:rsidRPr="004C519C">
        <w:t>131</w:t>
      </w:r>
      <w:r w:rsidR="00036C3A" w:rsidRPr="004C519C">
        <w:t>.</w:t>
      </w:r>
      <w:r w:rsidR="00A47484" w:rsidRPr="004C519C">
        <w:t>57</w:t>
      </w:r>
      <w:r w:rsidR="00036C3A" w:rsidRPr="004C519C">
        <w:t>, not significantly different from the previous case.</w:t>
      </w:r>
      <w:r w:rsidR="000A1E69" w:rsidRPr="004C519C">
        <w:rPr>
          <w:rFonts w:hint="eastAsia"/>
          <w:lang w:eastAsia="zh-CN"/>
        </w:rPr>
        <w:t xml:space="preserve"> </w:t>
      </w:r>
      <w:r w:rsidRPr="004C519C">
        <w:rPr>
          <w:lang w:eastAsia="zh-CN"/>
        </w:rPr>
        <w:t>This demonstrates DTW's ability to recognize similar patterns regardless of temporal shifts.</w:t>
      </w:r>
    </w:p>
    <w:p w14:paraId="2695424D" w14:textId="3214CF8B" w:rsidR="00036C3A" w:rsidRPr="004C519C" w:rsidRDefault="0006683E" w:rsidP="002359CB">
      <w:pPr>
        <w:pStyle w:val="MainText"/>
        <w:rPr>
          <w:lang w:eastAsia="zh-CN"/>
        </w:rPr>
      </w:pPr>
      <w:r w:rsidRPr="004C519C">
        <w:t xml:space="preserve">In contrast, DTW values increase significantly when actual flex power changes occur. When C/N0 data experiences step lift or overall lift, the DTW values surge to 2368.88 and 2681.97 respectively, an order of magnitude larger than the consistent-state cases. </w:t>
      </w:r>
      <w:r w:rsidR="00036C3A" w:rsidRPr="004C519C">
        <w:t xml:space="preserve">Notably, DTW also effectively handles scenarios with substantial noise in </w:t>
      </w:r>
      <w:r w:rsidR="00147D94" w:rsidRPr="004C519C">
        <w:t>C/N0</w:t>
      </w:r>
      <w:r w:rsidR="00036C3A" w:rsidRPr="004C519C">
        <w:t xml:space="preserve"> data. In</w:t>
      </w:r>
      <w:r w:rsidR="003D2E43" w:rsidRPr="004C519C">
        <w:t xml:space="preserve"> </w:t>
      </w:r>
      <w:r w:rsidR="003D2E43" w:rsidRPr="004C519C">
        <w:fldChar w:fldCharType="begin"/>
      </w:r>
      <w:r w:rsidR="003D2E43" w:rsidRPr="004C519C">
        <w:instrText xml:space="preserve"> REF _Ref182380271 \h </w:instrText>
      </w:r>
      <w:r w:rsidR="004C519C">
        <w:instrText xml:space="preserve"> \* MERGEFORMAT </w:instrText>
      </w:r>
      <w:r w:rsidR="003D2E43" w:rsidRPr="004C519C">
        <w:fldChar w:fldCharType="separate"/>
      </w:r>
      <w:r w:rsidR="00144948" w:rsidRPr="004C519C">
        <w:t xml:space="preserve">Fig. </w:t>
      </w:r>
      <w:r w:rsidR="00144948" w:rsidRPr="004C519C">
        <w:rPr>
          <w:noProof/>
        </w:rPr>
        <w:t>5</w:t>
      </w:r>
      <w:r w:rsidR="003D2E43" w:rsidRPr="004C519C">
        <w:fldChar w:fldCharType="end"/>
      </w:r>
      <w:r w:rsidR="00036C3A" w:rsidRPr="004C519C">
        <w:t>, despite the test data containing significant noise and showing maximum differential values of 10 (potentially causing false detection</w:t>
      </w:r>
      <w:r w:rsidR="00B10C05">
        <w:t xml:space="preserve"> result</w:t>
      </w:r>
      <w:r w:rsidR="009A4D89">
        <w:t>s</w:t>
      </w:r>
      <w:r w:rsidR="00036C3A" w:rsidRPr="004C519C">
        <w:t>), the DTW value remains relatively low at</w:t>
      </w:r>
      <w:r w:rsidR="00E37806" w:rsidRPr="004C519C">
        <w:t xml:space="preserve"> 286.04</w:t>
      </w:r>
      <w:r w:rsidR="00036C3A" w:rsidRPr="004C519C">
        <w:t>.</w:t>
      </w:r>
      <w:r w:rsidR="001D2A09" w:rsidRPr="004C519C">
        <w:rPr>
          <w:rFonts w:hint="eastAsia"/>
          <w:lang w:eastAsia="zh-CN"/>
        </w:rPr>
        <w:t xml:space="preserve"> </w:t>
      </w:r>
      <w:r w:rsidRPr="004C519C">
        <w:rPr>
          <w:lang w:eastAsia="zh-CN"/>
        </w:rPr>
        <w:t>These examples demonstrate DTW detection's effectiveness for both step lift and overall lift patterns. Such robust detection capability with strong noise resistance is fundamentally unattainable by previous detectors.</w:t>
      </w:r>
    </w:p>
    <w:p w14:paraId="6B4A0CCA" w14:textId="382B05E2" w:rsidR="008C5C93" w:rsidRPr="004C519C" w:rsidRDefault="00607AFA" w:rsidP="00FB5784">
      <w:pPr>
        <w:pStyle w:val="BodyText"/>
        <w:keepNext/>
        <w:ind w:firstLine="0"/>
        <w:jc w:val="center"/>
        <w:rPr>
          <w:sz w:val="20"/>
          <w:szCs w:val="20"/>
        </w:rPr>
      </w:pPr>
      <w:r w:rsidRPr="004C519C">
        <w:rPr>
          <w:noProof/>
          <w:sz w:val="20"/>
          <w:szCs w:val="20"/>
        </w:rPr>
        <w:lastRenderedPageBreak/>
        <w:drawing>
          <wp:inline distT="0" distB="0" distL="0" distR="0" wp14:anchorId="0F0600A7" wp14:editId="185F7EE8">
            <wp:extent cx="5040000" cy="295442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2954425"/>
                    </a:xfrm>
                    <a:prstGeom prst="rect">
                      <a:avLst/>
                    </a:prstGeom>
                    <a:noFill/>
                    <a:ln>
                      <a:noFill/>
                    </a:ln>
                  </pic:spPr>
                </pic:pic>
              </a:graphicData>
            </a:graphic>
          </wp:inline>
        </w:drawing>
      </w:r>
    </w:p>
    <w:p w14:paraId="46FA7056" w14:textId="28F33816" w:rsidR="00B84052" w:rsidRPr="004C519C" w:rsidRDefault="008C5C93" w:rsidP="00AE1A5C">
      <w:pPr>
        <w:pStyle w:val="Caption"/>
        <w:rPr>
          <w:sz w:val="20"/>
        </w:rPr>
      </w:pPr>
      <w:bookmarkStart w:id="9" w:name="_Ref1823802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5</w:t>
      </w:r>
      <w:r w:rsidR="0071060E" w:rsidRPr="004C519C">
        <w:rPr>
          <w:noProof/>
          <w:sz w:val="20"/>
        </w:rPr>
        <w:fldChar w:fldCharType="end"/>
      </w:r>
      <w:bookmarkEnd w:id="9"/>
      <w:r w:rsidR="00376AC9" w:rsidRPr="004C519C">
        <w:rPr>
          <w:noProof/>
          <w:sz w:val="20"/>
        </w:rPr>
        <w:t xml:space="preserve"> </w:t>
      </w:r>
      <w:r w:rsidR="009B5EA1" w:rsidRPr="00F3501A">
        <w:rPr>
          <w:b w:val="0"/>
          <w:bCs/>
          <w:noProof/>
          <w:sz w:val="20"/>
        </w:rPr>
        <w:t>Anomaly scoring results of the DTW method and differential approach in various scenarios</w:t>
      </w:r>
    </w:p>
    <w:p w14:paraId="4C42B29E" w14:textId="0D4297A2" w:rsidR="00036C3A" w:rsidRPr="004C519C" w:rsidRDefault="00413349" w:rsidP="009355A6">
      <w:pPr>
        <w:pStyle w:val="MainText"/>
      </w:pPr>
      <w:r w:rsidRPr="004C519C">
        <w:t xml:space="preserve">Effective threshold determination is crucial for converting DTW distance measures into accurate flex power detection. </w:t>
      </w:r>
      <w:r w:rsidR="00E3045E" w:rsidRPr="004C519C">
        <w:t>We implemented the IQR</w:t>
      </w:r>
      <w:r w:rsidR="00A40FA3">
        <w:t xml:space="preserve"> </w:t>
      </w:r>
      <w:r w:rsidR="00E3045E" w:rsidRPr="004C519C">
        <w:t>method, achieving favorable results with its adaptive thresholding capability</w:t>
      </w:r>
      <w:r w:rsidR="00036C3A" w:rsidRPr="004C519C">
        <w:t>.</w:t>
      </w:r>
      <w:r w:rsidR="00E319DB" w:rsidRPr="004C519C">
        <w:t xml:space="preserve"> </w:t>
      </w:r>
      <w:r w:rsidR="009355A6" w:rsidRPr="009355A6">
        <w:t>Static thresholds lack generalizability across satellites and stations, while machine learning methods require annotated training data and frequent updates, making both unsuitable for this scenario.</w:t>
      </w:r>
      <w:r w:rsidR="009355A6">
        <w:t xml:space="preserve"> </w:t>
      </w:r>
      <w:r w:rsidR="00036C3A" w:rsidRPr="004C519C">
        <w:t>First, calculate quartile</w:t>
      </w:r>
      <w:r w:rsidR="00EC79E7">
        <w:t>s</w:t>
      </w:r>
      <w:r w:rsidR="00036C3A" w:rsidRPr="004C519C">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4C519C">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4C519C">
        <w:rPr>
          <w:rFonts w:hint="eastAsia"/>
          <w:lang w:eastAsia="zh-CN"/>
        </w:rPr>
        <w:t>.</w:t>
      </w:r>
      <w:r w:rsidR="00A06B92" w:rsidRPr="004C519C">
        <w:rPr>
          <w:lang w:eastAsia="zh-CN"/>
        </w:rPr>
        <w:t xml:space="preserve"> </w:t>
      </w:r>
      <w:r w:rsidR="00E01A5C" w:rsidRPr="004C519C">
        <w:t>Then c</w:t>
      </w:r>
      <w:r w:rsidR="00036C3A" w:rsidRPr="004C519C">
        <w:t xml:space="preserve">alculate the </w:t>
      </w:r>
      <m:oMath>
        <m:r>
          <w:rPr>
            <w:rFonts w:ascii="Cambria Math" w:hAnsi="Cambria Math"/>
          </w:rPr>
          <m:t>IQR</m:t>
        </m:r>
      </m:oMath>
      <w:r w:rsidR="00036C3A" w:rsidRPr="004C519C">
        <w:t xml:space="preserve"> using</w:t>
      </w:r>
    </w:p>
    <w:p w14:paraId="71619358" w14:textId="467002DC" w:rsidR="003D726F" w:rsidRPr="004C519C" w:rsidRDefault="00000000" w:rsidP="002359CB">
      <w:pPr>
        <w:pStyle w:val="MainText"/>
      </w:pPr>
      <m:oMathPara>
        <m:oMath>
          <m:eqArr>
            <m:eqArrPr>
              <m:maxDist m:val="1"/>
              <m:ctrlPr>
                <w:rPr>
                  <w:rFonts w:ascii="Cambria Math" w:hAnsi="Cambria Math"/>
                  <w:i/>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w:rPr>
                  <w:rFonts w:ascii="Cambria Math" w:hAnsi="Cambria Math"/>
                </w:rPr>
                <m:t xml:space="preserve"> # </m:t>
              </m:r>
              <m:d>
                <m:dPr>
                  <m:ctrlPr>
                    <w:rPr>
                      <w:rFonts w:ascii="Cambria Math" w:hAnsi="Cambria Math"/>
                      <w:i/>
                    </w:rPr>
                  </m:ctrlPr>
                </m:dPr>
                <m:e>
                  <m:r>
                    <w:rPr>
                      <w:rFonts w:ascii="Cambria Math" w:hAnsi="Cambria Math"/>
                    </w:rPr>
                    <m:t>7</m:t>
                  </m:r>
                </m:e>
              </m:d>
            </m:e>
          </m:eqArr>
        </m:oMath>
      </m:oMathPara>
    </w:p>
    <w:p w14:paraId="4D949532" w14:textId="361CD54E" w:rsidR="00036C3A" w:rsidRPr="004C519C" w:rsidRDefault="00036C3A" w:rsidP="002359CB">
      <w:pPr>
        <w:pStyle w:val="MainText"/>
      </w:pPr>
      <w:r w:rsidRPr="004C519C">
        <w:t xml:space="preserve">To detect anomaly points, we define upper and lower thresholds based on IQR. A common coefficient </w:t>
      </w:r>
      <m:oMath>
        <m:r>
          <w:rPr>
            <w:rFonts w:ascii="Cambria Math" w:hAnsi="Cambria Math"/>
          </w:rPr>
          <m:t>k</m:t>
        </m:r>
      </m:oMath>
      <w:r w:rsidRPr="004C519C">
        <w:t xml:space="preserve">, typically </w:t>
      </w:r>
      <w:r w:rsidR="009A4D89">
        <w:rPr>
          <w:rFonts w:asciiTheme="minorEastAsia" w:eastAsiaTheme="minorEastAsia" w:hAnsiTheme="minorEastAsia" w:hint="eastAsia"/>
          <w:lang w:eastAsia="zh-CN"/>
        </w:rPr>
        <w:t>aro</w:t>
      </w:r>
      <w:r w:rsidR="009A4D89">
        <w:rPr>
          <w:rFonts w:asciiTheme="minorEastAsia" w:eastAsiaTheme="minorEastAsia" w:hAnsiTheme="minorEastAsia"/>
          <w:lang w:eastAsia="zh-CN"/>
        </w:rPr>
        <w:t>u</w:t>
      </w:r>
      <w:r w:rsidR="009A4D89">
        <w:rPr>
          <w:rFonts w:asciiTheme="minorEastAsia" w:eastAsiaTheme="minorEastAsia" w:hAnsiTheme="minorEastAsia" w:hint="eastAsia"/>
          <w:lang w:eastAsia="zh-CN"/>
        </w:rPr>
        <w:t>nd</w:t>
      </w:r>
      <w:r w:rsidRPr="004C519C">
        <w:t xml:space="preserve"> 1.5, is used</w:t>
      </w:r>
      <w:r w:rsidR="009A4D89">
        <w:t>.</w:t>
      </w:r>
    </w:p>
    <w:p w14:paraId="2CEA8AD6" w14:textId="39129E43" w:rsidR="003D726F"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pp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k·IQR</m:t>
                      </m:r>
                    </m:e>
                    <m:e>
                      <m:r>
                        <w:rPr>
                          <w:rFonts w:ascii="Cambria Math" w:hAnsi="Cambria Math"/>
                        </w:rPr>
                        <m:t>Lower</m:t>
                      </m:r>
                      <m:r>
                        <m:rPr>
                          <m:sty m:val="p"/>
                        </m:rPr>
                        <w:rPr>
                          <w:rFonts w:ascii="Cambria Math" w:hAnsi="Cambria Math"/>
                        </w:rPr>
                        <m:t> </m:t>
                      </m:r>
                      <m:r>
                        <w:rPr>
                          <w:rFonts w:ascii="Cambria Math" w:hAnsi="Cambria Math"/>
                        </w:rPr>
                        <m:t>threshold=</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k·IQR</m:t>
                      </m:r>
                    </m:e>
                  </m:eqArr>
                  <m:r>
                    <w:rPr>
                      <w:rFonts w:ascii="Cambria Math" w:hAnsi="Cambria Math"/>
                    </w:rPr>
                    <m:t xml:space="preserve"> </m:t>
                  </m:r>
                </m:e>
              </m:d>
              <m:r>
                <w:rPr>
                  <w:rFonts w:ascii="Cambria Math" w:hAnsi="Cambria Math"/>
                </w:rPr>
                <m:t xml:space="preserve"> # </m:t>
              </m:r>
              <m:d>
                <m:dPr>
                  <m:ctrlPr>
                    <w:rPr>
                      <w:rFonts w:ascii="Cambria Math" w:hAnsi="Cambria Math"/>
                      <w:i/>
                    </w:rPr>
                  </m:ctrlPr>
                </m:dPr>
                <m:e>
                  <m:r>
                    <w:rPr>
                      <w:rFonts w:ascii="Cambria Math" w:hAnsi="Cambria Math"/>
                    </w:rPr>
                    <m:t>8</m:t>
                  </m:r>
                </m:e>
              </m:d>
            </m:e>
          </m:eqArr>
        </m:oMath>
      </m:oMathPara>
    </w:p>
    <w:p w14:paraId="3E8F5D00" w14:textId="34081123" w:rsidR="00036C3A" w:rsidRPr="004C519C" w:rsidRDefault="00036C3A" w:rsidP="00F06386">
      <w:pPr>
        <w:pStyle w:val="MainText"/>
        <w:ind w:firstLine="0"/>
      </w:pPr>
      <w:r w:rsidRPr="004C519C">
        <w:t xml:space="preserve">Compare each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4C519C">
        <w:t xml:space="preserve"> in time series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Pr="004C519C">
        <w:t xml:space="preserve"> against these thresholds. Anomaly point criteria</w:t>
      </w:r>
    </w:p>
    <w:p w14:paraId="52F03963" w14:textId="0534A110" w:rsidR="00E319DB"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w:rPr>
                  <w:rFonts w:ascii="Cambria Math" w:hAnsi="Cambria Math"/>
                </w:rPr>
                <m:t xml:space="preserve"> # </m:t>
              </m:r>
              <m:d>
                <m:dPr>
                  <m:ctrlPr>
                    <w:rPr>
                      <w:rFonts w:ascii="Cambria Math" w:hAnsi="Cambria Math"/>
                      <w:i/>
                    </w:rPr>
                  </m:ctrlPr>
                </m:dPr>
                <m:e>
                  <m:r>
                    <w:rPr>
                      <w:rFonts w:ascii="Cambria Math" w:hAnsi="Cambria Math"/>
                    </w:rPr>
                    <m:t>9</m:t>
                  </m:r>
                </m:e>
              </m:d>
            </m:e>
          </m:eqArr>
        </m:oMath>
      </m:oMathPara>
    </w:p>
    <w:p w14:paraId="5F21A3E4" w14:textId="60F5AF2B" w:rsidR="000E5E1D" w:rsidRPr="004C519C" w:rsidRDefault="000E5E1D" w:rsidP="00F06386">
      <w:pPr>
        <w:pStyle w:val="MainText"/>
        <w:ind w:firstLine="0"/>
      </w:pPr>
      <w:r w:rsidRPr="004C519C">
        <w:lastRenderedPageBreak/>
        <w:t>Therefore, the final anomaly determination formula can be expressed as</w:t>
      </w:r>
    </w:p>
    <w:p w14:paraId="41514AD8" w14:textId="095B407C" w:rsidR="000E5E1D" w:rsidRPr="004C519C" w:rsidRDefault="00000000" w:rsidP="002359CB">
      <w:pPr>
        <w:pStyle w:val="MainText"/>
      </w:pPr>
      <m:oMathPara>
        <m:oMath>
          <m:eqArr>
            <m:eqArrPr>
              <m:maxDist m:val="1"/>
              <m:ctrlPr>
                <w:rPr>
                  <w:rFonts w:ascii="Cambria Math" w:hAnsi="Cambria Math"/>
                  <w:i/>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w:rPr>
                            <w:rFonts w:ascii="Cambria Math" w:hAnsi="Cambria Math"/>
                          </w:rPr>
                          <m:t>&l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e>
                      <m:e>
                        <m:r>
                          <m:rPr>
                            <m:nor/>
                          </m:rPr>
                          <m:t>flex power event</m:t>
                        </m:r>
                      </m:e>
                    </m:mr>
                    <m:mr>
                      <m:e>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k·IQR≤</m:t>
                        </m:r>
                        <m:sSub>
                          <m:sSubPr>
                            <m:ctrlPr>
                              <w:rPr>
                                <w:rFonts w:ascii="Cambria Math" w:hAnsi="Cambria Math"/>
                              </w:rPr>
                            </m:ctrlPr>
                          </m:sSubPr>
                          <m:e>
                            <m:r>
                              <m:rPr>
                                <m:nor/>
                              </m:rPr>
                              <m:t>DTW</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IQR</m:t>
                        </m:r>
                      </m:e>
                      <m:e>
                        <m:r>
                          <m:rPr>
                            <m:nor/>
                          </m:rPr>
                          <m:t>non flex power event</m:t>
                        </m:r>
                      </m:e>
                    </m:mr>
                  </m:m>
                </m:e>
              </m:d>
              <m:r>
                <w:rPr>
                  <w:rFonts w:ascii="Cambria Math" w:hAnsi="Cambria Math"/>
                </w:rPr>
                <m:t xml:space="preserve"> # </m:t>
              </m:r>
              <m:d>
                <m:dPr>
                  <m:ctrlPr>
                    <w:rPr>
                      <w:rFonts w:ascii="Cambria Math" w:hAnsi="Cambria Math"/>
                      <w:i/>
                    </w:rPr>
                  </m:ctrlPr>
                </m:dPr>
                <m:e>
                  <m:r>
                    <w:rPr>
                      <w:rFonts w:ascii="Cambria Math" w:hAnsi="Cambria Math"/>
                    </w:rPr>
                    <m:t>10</m:t>
                  </m:r>
                </m:e>
              </m:d>
            </m:e>
          </m:eqArr>
        </m:oMath>
      </m:oMathPara>
    </w:p>
    <w:p w14:paraId="389B1F54" w14:textId="3E606EA9" w:rsidR="00036C3A" w:rsidRPr="004C519C" w:rsidRDefault="00036C3A" w:rsidP="00036C3A">
      <w:pPr>
        <w:pStyle w:val="Heading1"/>
        <w:rPr>
          <w:sz w:val="20"/>
        </w:rPr>
      </w:pPr>
      <w:bookmarkStart w:id="10" w:name="result-and-discussion"/>
      <w:r w:rsidRPr="004C519C">
        <w:rPr>
          <w:sz w:val="20"/>
        </w:rPr>
        <w:t>Result</w:t>
      </w:r>
      <w:r w:rsidR="00C2379A" w:rsidRPr="004C519C">
        <w:rPr>
          <w:sz w:val="20"/>
        </w:rPr>
        <w:t>s</w:t>
      </w:r>
      <w:r w:rsidRPr="004C519C">
        <w:rPr>
          <w:sz w:val="20"/>
        </w:rPr>
        <w:t xml:space="preserve"> and Discussion</w:t>
      </w:r>
      <w:bookmarkEnd w:id="10"/>
      <w:r w:rsidR="00C2379A" w:rsidRPr="004C519C">
        <w:rPr>
          <w:sz w:val="20"/>
        </w:rPr>
        <w:t>s</w:t>
      </w:r>
    </w:p>
    <w:p w14:paraId="568C5D59" w14:textId="63993810" w:rsidR="00B13C09" w:rsidRPr="004C519C" w:rsidRDefault="00B13C09" w:rsidP="00D57823">
      <w:pPr>
        <w:pStyle w:val="MainText"/>
        <w:ind w:firstLine="0"/>
      </w:pPr>
      <w:r w:rsidRPr="004C519C">
        <w:t xml:space="preserve">This section evaluates the performance of </w:t>
      </w:r>
      <w:r w:rsidR="000371D5" w:rsidRPr="004C519C">
        <w:rPr>
          <w:rFonts w:hint="eastAsia"/>
          <w:lang w:eastAsia="zh-CN"/>
        </w:rPr>
        <w:t>A</w:t>
      </w:r>
      <w:r w:rsidR="000371D5" w:rsidRPr="004C519C">
        <w:rPr>
          <w:lang w:eastAsia="zh-CN"/>
        </w:rPr>
        <w:t>FPD-DTW</w:t>
      </w:r>
      <w:r w:rsidR="000371D5" w:rsidRPr="004C519C">
        <w:t xml:space="preserve"> </w:t>
      </w:r>
      <w:r w:rsidRPr="004C519C">
        <w:t xml:space="preserve">through </w:t>
      </w:r>
      <w:r w:rsidR="007333C0" w:rsidRPr="004C519C">
        <w:rPr>
          <w:rFonts w:hint="eastAsia"/>
          <w:lang w:eastAsia="zh-CN"/>
        </w:rPr>
        <w:t>two</w:t>
      </w:r>
      <w:r w:rsidR="007333C0" w:rsidRPr="004C519C">
        <w:t xml:space="preserve"> </w:t>
      </w:r>
      <w:r w:rsidRPr="004C519C">
        <w:t xml:space="preserve">experiments. </w:t>
      </w:r>
      <w:r w:rsidR="004027C3" w:rsidRPr="004C519C">
        <w:t>We first describe the datasets and performance metric</w:t>
      </w:r>
      <w:r w:rsidR="003E2EA7">
        <w:t>s</w:t>
      </w:r>
      <w:r w:rsidR="004027C3" w:rsidRPr="004C519C">
        <w:t xml:space="preserve">. Then we present </w:t>
      </w:r>
      <w:r w:rsidR="00C2379A" w:rsidRPr="004C519C">
        <w:t xml:space="preserve">a </w:t>
      </w:r>
      <w:r w:rsidR="004027C3" w:rsidRPr="004C519C">
        <w:t>detailed analysis of both post</w:t>
      </w:r>
      <w:r w:rsidR="00C2379A" w:rsidRPr="004C519C">
        <w:t>-</w:t>
      </w:r>
      <w:r w:rsidR="004027C3" w:rsidRPr="004C519C">
        <w:t>processing and real-time detection results.</w:t>
      </w:r>
      <w:r w:rsidRPr="004C519C">
        <w:t xml:space="preserve"> Finally, we compare </w:t>
      </w:r>
      <w:r w:rsidR="000371D5" w:rsidRPr="004C519C">
        <w:rPr>
          <w:rFonts w:hint="eastAsia"/>
          <w:lang w:eastAsia="zh-CN"/>
        </w:rPr>
        <w:t>A</w:t>
      </w:r>
      <w:r w:rsidR="000371D5" w:rsidRPr="004C519C">
        <w:rPr>
          <w:lang w:eastAsia="zh-CN"/>
        </w:rPr>
        <w:t>FPD-DTW</w:t>
      </w:r>
      <w:r w:rsidR="000371D5" w:rsidRPr="004C519C">
        <w:t xml:space="preserve"> </w:t>
      </w:r>
      <w:r w:rsidRPr="004C519C">
        <w:t>with existing methods to demonstrate its advantages.</w:t>
      </w:r>
    </w:p>
    <w:p w14:paraId="320DBCA6" w14:textId="77777777" w:rsidR="00036C3A" w:rsidRPr="004C519C" w:rsidRDefault="00036C3A" w:rsidP="00036C3A">
      <w:pPr>
        <w:pStyle w:val="Heading2"/>
        <w:ind w:firstLine="408"/>
        <w:rPr>
          <w:rFonts w:ascii="Times New Roman" w:hAnsi="Times New Roman"/>
          <w:sz w:val="20"/>
        </w:rPr>
      </w:pPr>
      <w:bookmarkStart w:id="11" w:name="datasets-and-performance-metrics"/>
      <w:r w:rsidRPr="004C519C">
        <w:rPr>
          <w:rFonts w:ascii="Times New Roman" w:hAnsi="Times New Roman"/>
          <w:sz w:val="20"/>
        </w:rPr>
        <w:t>Datasets and Performance Metrics</w:t>
      </w:r>
    </w:p>
    <w:bookmarkEnd w:id="11"/>
    <w:p w14:paraId="540AEBB1" w14:textId="594D379C" w:rsidR="00036C3A" w:rsidRPr="004C519C" w:rsidRDefault="00036C3A" w:rsidP="00F47C47">
      <w:pPr>
        <w:pStyle w:val="MainText"/>
        <w:ind w:firstLine="0"/>
      </w:pPr>
      <w:r w:rsidRPr="004C519C">
        <w:t xml:space="preserve">To evaluate </w:t>
      </w:r>
      <w:r w:rsidR="000371D5" w:rsidRPr="004C519C">
        <w:rPr>
          <w:rFonts w:hint="eastAsia"/>
          <w:lang w:eastAsia="zh-CN"/>
        </w:rPr>
        <w:t>A</w:t>
      </w:r>
      <w:r w:rsidR="000371D5" w:rsidRPr="004C519C">
        <w:rPr>
          <w:lang w:eastAsia="zh-CN"/>
        </w:rPr>
        <w:t>FPD-DTW</w:t>
      </w:r>
      <w:r w:rsidRPr="004C519C">
        <w:t>’s performance, we conducted both post</w:t>
      </w:r>
      <w:r w:rsidR="00AD2961" w:rsidRPr="004C519C">
        <w:t>-</w:t>
      </w:r>
      <w:r w:rsidRPr="004C519C">
        <w:t>processing and real-time detection experiments. For postprocessing detection of flex power events, we utilized daily 30-second data spanning from 2020 to 2024 from eight IGS stations: AIRA, BIK0, CAS1, HAL1, HLFX, KAT1, SAVO and STFU. Subsequently, for real-time detection, we employed daily 30-second data from June 1, 2024, to June 7, 2024 from ten IGS stations: ABPO, CUSV, FAA1, KOKV, KOS1, KOUR, MKEA, NKLG, NNOR</w:t>
      </w:r>
      <w:r w:rsidR="00C2379A" w:rsidRPr="004C519C">
        <w:t>,</w:t>
      </w:r>
      <w:r w:rsidRPr="004C519C">
        <w:t xml:space="preserve"> and OUS2. </w:t>
      </w:r>
      <w:r w:rsidR="00306CD3" w:rsidRPr="004C519C">
        <w:rPr>
          <w:rFonts w:hint="eastAsia"/>
          <w:lang w:eastAsia="zh-CN"/>
        </w:rPr>
        <w:t>Figure</w:t>
      </w:r>
      <w:r w:rsidR="00306CD3" w:rsidRPr="004C519C">
        <w:t xml:space="preserve"> </w:t>
      </w:r>
      <w:r w:rsidR="00FF34E1" w:rsidRPr="004C519C">
        <w:fldChar w:fldCharType="begin"/>
      </w:r>
      <w:r w:rsidR="00FF34E1" w:rsidRPr="004C519C">
        <w:instrText xml:space="preserve"> REF _Ref188683999 </w:instrText>
      </w:r>
      <w:r w:rsidR="00306CD3" w:rsidRPr="004C519C">
        <w:instrText>\# 0 \h</w:instrText>
      </w:r>
      <w:r w:rsidR="00FF34E1" w:rsidRPr="004C519C">
        <w:instrText xml:space="preserve"> </w:instrText>
      </w:r>
      <w:r w:rsidR="004C519C">
        <w:instrText xml:space="preserve"> \* MERGEFORMAT </w:instrText>
      </w:r>
      <w:r w:rsidR="00FF34E1" w:rsidRPr="004C519C">
        <w:fldChar w:fldCharType="separate"/>
      </w:r>
      <w:r w:rsidR="00144948" w:rsidRPr="004C519C">
        <w:t>6</w:t>
      </w:r>
      <w:r w:rsidR="00FF34E1" w:rsidRPr="004C519C">
        <w:fldChar w:fldCharType="end"/>
      </w:r>
      <w:r w:rsidR="006E4E5A" w:rsidRPr="004C519C">
        <w:t xml:space="preserve"> </w:t>
      </w:r>
      <w:r w:rsidR="00C751B9" w:rsidRPr="004C519C">
        <w:t xml:space="preserve">shows the distribution of stations involved in both experiments, where red triangles and blue dots represent the stations used for </w:t>
      </w:r>
      <w:r w:rsidR="004317C2" w:rsidRPr="004C519C">
        <w:t>post-processing</w:t>
      </w:r>
      <w:r w:rsidR="00C751B9" w:rsidRPr="004C519C">
        <w:t xml:space="preserve"> and real-time detection, respectively.</w:t>
      </w:r>
      <w:r w:rsidR="00C751B9" w:rsidRPr="004C519C">
        <w:rPr>
          <w:rFonts w:hint="eastAsia"/>
          <w:lang w:eastAsia="zh-CN"/>
        </w:rPr>
        <w:t xml:space="preserve"> </w:t>
      </w:r>
      <w:r w:rsidRPr="004C519C">
        <w:t>These 30-second data were obtained from CDDIS (</w:t>
      </w:r>
      <w:hyperlink r:id="rId14">
        <w:r w:rsidRPr="004C519C">
          <w:rPr>
            <w:rStyle w:val="Hyperlink"/>
            <w:szCs w:val="20"/>
          </w:rPr>
          <w:t>https://gdc.cddis.eosdis.nasa.gov/pub/gnss/data/daily</w:t>
        </w:r>
      </w:hyperlink>
      <w:r w:rsidRPr="004C519C">
        <w:t>).</w:t>
      </w:r>
    </w:p>
    <w:p w14:paraId="58243CA6" w14:textId="3E467A70" w:rsidR="00036C3A" w:rsidRPr="004C519C" w:rsidRDefault="006B6862" w:rsidP="002359CB">
      <w:pPr>
        <w:pStyle w:val="MainText"/>
      </w:pPr>
      <w:r w:rsidRPr="006B6862">
        <w:t>For performance evaluation, we define distinct metrics for post-processing and real-time detection. TP refers to correctly identified or detected flex power change events, FP to incorrectly identified changes, FN to missed actual changes, and TN to correctly identified non-changes.</w:t>
      </w:r>
      <w:r w:rsidR="000F4ED8" w:rsidRPr="004C519C">
        <w:t xml:space="preserve"> </w:t>
      </w:r>
      <m:oMath>
        <m:r>
          <w:rPr>
            <w:rFonts w:ascii="Cambria Math" w:hAnsi="Cambria Math"/>
          </w:rPr>
          <m:t xml:space="preserve">Accuracy = </m:t>
        </m:r>
        <m:f>
          <m:fPr>
            <m:ctrlPr>
              <w:rPr>
                <w:rFonts w:ascii="Cambria Math" w:hAnsi="Cambria Math"/>
              </w:rPr>
            </m:ctrlPr>
          </m:fPr>
          <m:num>
            <m:r>
              <w:rPr>
                <w:rFonts w:ascii="Cambria Math" w:hAnsi="Cambria Math"/>
              </w:rPr>
              <m:t>TP+TN</m:t>
            </m:r>
            <m:ctrlPr>
              <w:rPr>
                <w:rFonts w:ascii="Cambria Math" w:hAnsi="Cambria Math"/>
                <w:i/>
              </w:rPr>
            </m:ctrlPr>
          </m:num>
          <m:den>
            <m:r>
              <w:rPr>
                <w:rFonts w:ascii="Cambria Math" w:hAnsi="Cambria Math"/>
              </w:rPr>
              <m:t>TP+TN+FP+FN</m:t>
            </m:r>
            <m:ctrlPr>
              <w:rPr>
                <w:rFonts w:ascii="Cambria Math" w:hAnsi="Cambria Math"/>
                <w:i/>
              </w:rPr>
            </m:ctrlPr>
          </m:den>
        </m:f>
      </m:oMath>
      <w:r>
        <w:t xml:space="preserve"> </w:t>
      </w:r>
      <w:r w:rsidR="000F4ED8" w:rsidRPr="004C519C">
        <w:t xml:space="preserve">measures the overall correct classification capability of the algorithm. </w:t>
      </w:r>
      <m:oMath>
        <m:r>
          <w:rPr>
            <w:rFonts w:ascii="Cambria Math" w:hAnsi="Cambria Math"/>
          </w:rPr>
          <m:t xml:space="preserve">Precision =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P</m:t>
            </m:r>
            <m:ctrlPr>
              <w:rPr>
                <w:rFonts w:ascii="Cambria Math" w:hAnsi="Cambria Math"/>
                <w:i/>
              </w:rPr>
            </m:ctrlPr>
          </m:den>
        </m:f>
      </m:oMath>
      <w:r w:rsidR="0093308F">
        <w:t xml:space="preserve"> </w:t>
      </w:r>
      <w:r w:rsidR="000F4ED8" w:rsidRPr="004C519C">
        <w:t xml:space="preserve">evaluates the detection precision </w:t>
      </w:r>
      <w:r w:rsidR="000F4ED8" w:rsidRPr="004C519C">
        <w:lastRenderedPageBreak/>
        <w:t xml:space="preserve">among positive classifications. </w:t>
      </w:r>
      <m:oMath>
        <m:r>
          <w:rPr>
            <w:rFonts w:ascii="Cambria Math" w:hAnsi="Cambria Math"/>
          </w:rPr>
          <m:t xml:space="preserve">Recall (TPR) =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N</m:t>
            </m:r>
            <m:ctrlPr>
              <w:rPr>
                <w:rFonts w:ascii="Cambria Math" w:hAnsi="Cambria Math"/>
                <w:i/>
              </w:rPr>
            </m:ctrlPr>
          </m:den>
        </m:f>
      </m:oMath>
      <w:r w:rsidR="0093308F">
        <w:t xml:space="preserve"> </w:t>
      </w:r>
      <w:r w:rsidR="000F4ED8" w:rsidRPr="004C519C">
        <w:t xml:space="preserve">measures the detection completeness among actual positive cases. </w:t>
      </w:r>
      <m:oMath>
        <m:r>
          <w:rPr>
            <w:rFonts w:ascii="Cambria Math" w:hAnsi="Cambria Math"/>
          </w:rPr>
          <m:t xml:space="preserve">False Positive Rate (FPR) = </m:t>
        </m:r>
        <m:f>
          <m:fPr>
            <m:ctrlPr>
              <w:rPr>
                <w:rFonts w:ascii="Cambria Math" w:hAnsi="Cambria Math"/>
              </w:rPr>
            </m:ctrlPr>
          </m:fPr>
          <m:num>
            <m:r>
              <w:rPr>
                <w:rFonts w:ascii="Cambria Math" w:hAnsi="Cambria Math"/>
              </w:rPr>
              <m:t>FP</m:t>
            </m:r>
            <m:ctrlPr>
              <w:rPr>
                <w:rFonts w:ascii="Cambria Math" w:hAnsi="Cambria Math"/>
                <w:i/>
              </w:rPr>
            </m:ctrlPr>
          </m:num>
          <m:den>
            <m:r>
              <w:rPr>
                <w:rFonts w:ascii="Cambria Math" w:hAnsi="Cambria Math"/>
              </w:rPr>
              <m:t>FP+TN</m:t>
            </m:r>
            <m:ctrlPr>
              <w:rPr>
                <w:rFonts w:ascii="Cambria Math" w:hAnsi="Cambria Math"/>
                <w:i/>
              </w:rPr>
            </m:ctrlPr>
          </m:den>
        </m:f>
      </m:oMath>
      <w:r w:rsidR="0093308F">
        <w:rPr>
          <w:rFonts w:eastAsiaTheme="minorEastAsia" w:hint="eastAsia"/>
          <w:lang w:eastAsia="zh-CN"/>
        </w:rPr>
        <w:t xml:space="preserve"> </w:t>
      </w:r>
      <w:r w:rsidR="000F4ED8" w:rsidRPr="004C519C">
        <w:t>reflects the proportion of negative samples incorrectly classified as positive.</w:t>
      </w:r>
    </w:p>
    <w:p w14:paraId="34B3E637" w14:textId="5E696D12" w:rsidR="00AA0EBD" w:rsidRPr="004C519C" w:rsidRDefault="00DC3F21" w:rsidP="00F02590">
      <w:pPr>
        <w:pStyle w:val="BodyText"/>
        <w:keepNext/>
        <w:ind w:firstLine="0"/>
        <w:jc w:val="center"/>
        <w:rPr>
          <w:sz w:val="20"/>
          <w:szCs w:val="20"/>
        </w:rPr>
      </w:pPr>
      <w:r w:rsidRPr="004C519C">
        <w:rPr>
          <w:noProof/>
          <w:sz w:val="20"/>
          <w:szCs w:val="20"/>
        </w:rPr>
        <w:drawing>
          <wp:inline distT="0" distB="0" distL="0" distR="0" wp14:anchorId="7CA2D379" wp14:editId="510F98E5">
            <wp:extent cx="2865755" cy="19653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5755" cy="1965325"/>
                    </a:xfrm>
                    <a:prstGeom prst="rect">
                      <a:avLst/>
                    </a:prstGeom>
                    <a:noFill/>
                    <a:ln>
                      <a:noFill/>
                    </a:ln>
                  </pic:spPr>
                </pic:pic>
              </a:graphicData>
            </a:graphic>
          </wp:inline>
        </w:drawing>
      </w:r>
    </w:p>
    <w:p w14:paraId="39145B99" w14:textId="6E85DC3E" w:rsidR="00AA0EBD" w:rsidRPr="00F3501A" w:rsidRDefault="00AA0EBD" w:rsidP="00F02590">
      <w:pPr>
        <w:pStyle w:val="Caption"/>
        <w:rPr>
          <w:b w:val="0"/>
          <w:bCs/>
          <w:noProof/>
          <w:sz w:val="20"/>
        </w:rPr>
      </w:pPr>
      <w:bookmarkStart w:id="12" w:name="_Ref18868399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6</w:t>
      </w:r>
      <w:r w:rsidR="0071060E" w:rsidRPr="004C519C">
        <w:rPr>
          <w:noProof/>
          <w:sz w:val="20"/>
        </w:rPr>
        <w:fldChar w:fldCharType="end"/>
      </w:r>
      <w:bookmarkEnd w:id="12"/>
      <w:r w:rsidR="00774D1E" w:rsidRPr="004C519C">
        <w:rPr>
          <w:noProof/>
          <w:sz w:val="20"/>
        </w:rPr>
        <w:t xml:space="preserve"> </w:t>
      </w:r>
      <w:r w:rsidR="00ED2ED7" w:rsidRPr="00F3501A">
        <w:rPr>
          <w:b w:val="0"/>
          <w:bCs/>
          <w:noProof/>
          <w:sz w:val="20"/>
        </w:rPr>
        <w:t xml:space="preserve">Global distribution of stations used for post-processing and real-time processing experiments in the </w:t>
      </w:r>
      <w:r w:rsidR="000371D5" w:rsidRPr="00F3501A">
        <w:rPr>
          <w:rFonts w:hint="eastAsia"/>
          <w:b w:val="0"/>
          <w:bCs/>
          <w:sz w:val="20"/>
          <w:lang w:eastAsia="zh-CN"/>
        </w:rPr>
        <w:t>A</w:t>
      </w:r>
      <w:r w:rsidR="000371D5" w:rsidRPr="00F3501A">
        <w:rPr>
          <w:b w:val="0"/>
          <w:bCs/>
          <w:sz w:val="20"/>
          <w:lang w:eastAsia="zh-CN"/>
        </w:rPr>
        <w:t>FPD-DTW</w:t>
      </w:r>
      <w:r w:rsidR="000371D5" w:rsidRPr="00F3501A">
        <w:rPr>
          <w:b w:val="0"/>
          <w:bCs/>
          <w:noProof/>
          <w:sz w:val="20"/>
        </w:rPr>
        <w:t xml:space="preserve"> </w:t>
      </w:r>
      <w:r w:rsidR="00ED2ED7" w:rsidRPr="00F3501A">
        <w:rPr>
          <w:b w:val="0"/>
          <w:bCs/>
          <w:noProof/>
          <w:sz w:val="20"/>
        </w:rPr>
        <w:t>detection algorithm</w:t>
      </w:r>
    </w:p>
    <w:p w14:paraId="01378F4A" w14:textId="5EBDFDD1" w:rsidR="00036C3A" w:rsidRPr="004C519C" w:rsidRDefault="004317C2" w:rsidP="00036C3A">
      <w:pPr>
        <w:pStyle w:val="Heading2"/>
        <w:ind w:firstLine="408"/>
        <w:rPr>
          <w:rFonts w:ascii="Times New Roman" w:hAnsi="Times New Roman"/>
          <w:sz w:val="20"/>
        </w:rPr>
      </w:pPr>
      <w:bookmarkStart w:id="13" w:name="post-process-detection"/>
      <w:r w:rsidRPr="004C519C">
        <w:rPr>
          <w:rFonts w:ascii="Times New Roman" w:hAnsi="Times New Roman"/>
          <w:sz w:val="20"/>
        </w:rPr>
        <w:t>Post-processing</w:t>
      </w:r>
      <w:r w:rsidR="00036C3A" w:rsidRPr="004C519C">
        <w:rPr>
          <w:rFonts w:ascii="Times New Roman" w:hAnsi="Times New Roman"/>
          <w:sz w:val="20"/>
        </w:rPr>
        <w:t xml:space="preserve"> detection</w:t>
      </w:r>
    </w:p>
    <w:bookmarkEnd w:id="13"/>
    <w:p w14:paraId="6DCB3893" w14:textId="02D58090" w:rsidR="00734758" w:rsidRPr="004C519C" w:rsidRDefault="000371D5" w:rsidP="00F47C47">
      <w:pPr>
        <w:pStyle w:val="MainText"/>
        <w:ind w:firstLine="0"/>
      </w:pPr>
      <w:r w:rsidRPr="004C519C">
        <w:rPr>
          <w:rFonts w:hint="eastAsia"/>
          <w:lang w:eastAsia="zh-CN"/>
        </w:rPr>
        <w:t>A</w:t>
      </w:r>
      <w:r w:rsidRPr="004C519C">
        <w:rPr>
          <w:lang w:eastAsia="zh-CN"/>
        </w:rPr>
        <w:t>FPD-DTW</w:t>
      </w:r>
      <w:r w:rsidR="00734758" w:rsidRPr="004C519C">
        <w:t xml:space="preserve">'s </w:t>
      </w:r>
      <w:r w:rsidR="004317C2" w:rsidRPr="004C519C">
        <w:t>post-processing</w:t>
      </w:r>
      <w:r w:rsidR="00734758" w:rsidRPr="004C519C">
        <w:t xml:space="preserve"> algorithm was validated using full-year data from 2020 and 2021. </w:t>
      </w:r>
      <w:r w:rsidR="002C7739" w:rsidRPr="004C519C">
        <w:t xml:space="preserve">Figure </w:t>
      </w:r>
      <w:r w:rsidR="0027708A" w:rsidRPr="004C519C">
        <w:fldChar w:fldCharType="begin"/>
      </w:r>
      <w:r w:rsidR="0027708A" w:rsidRPr="004C519C">
        <w:instrText xml:space="preserve"> REF _Ref182346923 </w:instrText>
      </w:r>
      <w:r w:rsidR="00B62CCC" w:rsidRPr="004C519C">
        <w:instrText>\# 0 \h</w:instrText>
      </w:r>
      <w:r w:rsidR="0027708A" w:rsidRPr="004C519C">
        <w:instrText xml:space="preserve"> </w:instrText>
      </w:r>
      <w:r w:rsidR="004C519C">
        <w:instrText xml:space="preserve"> \* MERGEFORMAT </w:instrText>
      </w:r>
      <w:r w:rsidR="0027708A" w:rsidRPr="004C519C">
        <w:fldChar w:fldCharType="separate"/>
      </w:r>
      <w:r w:rsidR="00144948" w:rsidRPr="004C519C">
        <w:t>7</w:t>
      </w:r>
      <w:r w:rsidR="0027708A" w:rsidRPr="004C519C">
        <w:fldChar w:fldCharType="end"/>
      </w:r>
      <w:r w:rsidR="00734758" w:rsidRPr="004C519C">
        <w:t xml:space="preserve"> and </w:t>
      </w:r>
      <w:r w:rsidR="0027708A" w:rsidRPr="004C519C">
        <w:fldChar w:fldCharType="begin"/>
      </w:r>
      <w:r w:rsidR="0027708A" w:rsidRPr="004C519C">
        <w:instrText xml:space="preserve"> REF _Ref182346928 \h </w:instrText>
      </w:r>
      <w:r w:rsidR="004C519C">
        <w:instrText xml:space="preserve"> \* MERGEFORMAT </w:instrText>
      </w:r>
      <w:r w:rsidR="0027708A" w:rsidRPr="004C519C">
        <w:fldChar w:fldCharType="separate"/>
      </w:r>
      <w:r w:rsidR="00144948" w:rsidRPr="004C519C">
        <w:t xml:space="preserve">Fig. </w:t>
      </w:r>
      <w:r w:rsidR="00144948" w:rsidRPr="004C519C">
        <w:rPr>
          <w:noProof/>
        </w:rPr>
        <w:t>8</w:t>
      </w:r>
      <w:r w:rsidR="0027708A" w:rsidRPr="004C519C">
        <w:fldChar w:fldCharType="end"/>
      </w:r>
      <w:r w:rsidR="00734758" w:rsidRPr="004C519C">
        <w:t xml:space="preserve"> illustrate the DTW anomaly score time series for S2W signals from different stations during this period. On a daily basis, higher DTW anomaly scores indicate </w:t>
      </w:r>
      <w:r w:rsidR="00C2379A" w:rsidRPr="004C519C">
        <w:t xml:space="preserve">a </w:t>
      </w:r>
      <w:r w:rsidR="00734758" w:rsidRPr="004C519C">
        <w:t xml:space="preserve">greater likelihood of flex power change events, with different colors representing different satellites. The figures clearly show dates where multiple satellites exhibit high anomaly scores, particularly </w:t>
      </w:r>
      <w:r w:rsidR="007F2357" w:rsidRPr="004C519C">
        <w:t xml:space="preserve">noticeable </w:t>
      </w:r>
      <w:r w:rsidR="00734758" w:rsidRPr="004C519C">
        <w:t>in the 2021 flex power events. The 2020 flex power events appear more concentrated, corresponding to the more complex and frequent flex power activities during that year.</w:t>
      </w:r>
      <w:r w:rsidR="00F3332D" w:rsidRPr="004C519C">
        <w:t xml:space="preserve"> Notably, some dates lack anomaly scores due to data gaps, such as CAS1's missing data from April to June 2020. In such cases of data loss, multiple stations are needed for joint evaluation to enhance detection </w:t>
      </w:r>
      <w:r w:rsidR="00F3332D" w:rsidRPr="004C519C">
        <w:lastRenderedPageBreak/>
        <w:t>performance. During algorithm validation across multiple stations, we discovered that flex power activation dates could be determined using very few stations (less than 8) when high-quality C/N0 data was available.</w:t>
      </w:r>
    </w:p>
    <w:p w14:paraId="666F0B12" w14:textId="77777777" w:rsidR="0007451A" w:rsidRPr="004C519C" w:rsidRDefault="0007451A" w:rsidP="0007451A">
      <w:pPr>
        <w:pStyle w:val="BodyText"/>
        <w:jc w:val="center"/>
        <w:rPr>
          <w:sz w:val="20"/>
          <w:szCs w:val="20"/>
        </w:rPr>
      </w:pPr>
      <w:r w:rsidRPr="004C519C">
        <w:rPr>
          <w:noProof/>
          <w:sz w:val="20"/>
          <w:szCs w:val="20"/>
        </w:rPr>
        <w:drawing>
          <wp:inline distT="0" distB="0" distL="0" distR="0" wp14:anchorId="60C00165" wp14:editId="41025B41">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4D08AC1F" w14:textId="1F9E5F99" w:rsidR="0007451A" w:rsidRPr="004C519C" w:rsidRDefault="0007451A" w:rsidP="0007451A">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0FA53DF1"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1B5BEB12" w:rsidR="00A61718" w:rsidRPr="004C519C" w:rsidRDefault="00CC4728" w:rsidP="002359CB">
      <w:pPr>
        <w:pStyle w:val="MainText"/>
        <w:rPr>
          <w:lang w:eastAsia="zh-CN"/>
        </w:rPr>
      </w:pPr>
      <w:r w:rsidRPr="004C519C">
        <w:t xml:space="preserve">To identify specific flex power change event dates, anomaly detection was performed on the </w:t>
      </w:r>
      <w:r w:rsidR="00361D06" w:rsidRPr="004C519C">
        <w:rPr>
          <w:rFonts w:hint="eastAsia"/>
          <w:lang w:eastAsia="zh-CN"/>
        </w:rPr>
        <w:t>DTW</w:t>
      </w:r>
      <w:r w:rsidR="00361D06" w:rsidRPr="004C519C">
        <w:t xml:space="preserve"> </w:t>
      </w:r>
      <w:r w:rsidR="007E6261" w:rsidRPr="004C519C">
        <w:t xml:space="preserve">anomaly </w:t>
      </w:r>
      <w:r w:rsidR="00361D06" w:rsidRPr="004C519C">
        <w:t>score</w:t>
      </w:r>
      <w:r w:rsidR="003A6948" w:rsidRPr="004C519C">
        <w:t>s</w:t>
      </w:r>
      <w:r w:rsidRPr="004C519C">
        <w:t xml:space="preserve">. </w:t>
      </w:r>
      <w:r w:rsidR="00BB2EE5" w:rsidRPr="004C519C">
        <w:rPr>
          <w:rFonts w:hint="eastAsia"/>
          <w:lang w:eastAsia="zh-CN"/>
        </w:rPr>
        <w:t>F</w:t>
      </w:r>
      <w:r w:rsidR="00BB2EE5" w:rsidRPr="004C519C">
        <w:t xml:space="preserve">igure </w:t>
      </w:r>
      <w:r w:rsidR="00410A90" w:rsidRPr="004C519C">
        <w:fldChar w:fldCharType="begin"/>
      </w:r>
      <w:r w:rsidR="00410A90" w:rsidRPr="004C519C">
        <w:instrText xml:space="preserve"> REF _Ref182346912 </w:instrText>
      </w:r>
      <w:r w:rsidR="000F22F2" w:rsidRPr="004C519C">
        <w:instrText>\# 0 \h</w:instrText>
      </w:r>
      <w:r w:rsidR="00410A90" w:rsidRPr="004C519C">
        <w:instrText xml:space="preserve"> </w:instrText>
      </w:r>
      <w:r w:rsidR="004C519C">
        <w:instrText xml:space="preserve"> \* MERGEFORMAT </w:instrText>
      </w:r>
      <w:r w:rsidR="00410A90" w:rsidRPr="004C519C">
        <w:fldChar w:fldCharType="separate"/>
      </w:r>
      <w:r w:rsidR="00144948" w:rsidRPr="004C519C">
        <w:t>9</w:t>
      </w:r>
      <w:r w:rsidR="00410A90" w:rsidRPr="004C519C">
        <w:fldChar w:fldCharType="end"/>
      </w:r>
      <w:r w:rsidR="00410A90" w:rsidRPr="004C519C">
        <w:t xml:space="preserve"> </w:t>
      </w:r>
      <w:r w:rsidRPr="004C519C">
        <w:t xml:space="preserve">demonstrates </w:t>
      </w:r>
      <w:r w:rsidR="009A4D89">
        <w:t xml:space="preserve">a </w:t>
      </w:r>
      <w:r w:rsidR="00E12686" w:rsidRPr="004C519C">
        <w:t>few</w:t>
      </w:r>
      <w:r w:rsidRPr="004C519C">
        <w:t xml:space="preserve"> classification results using the dynamic IQR threshold method to distinguish flex power events based on DTW anomaly scores.</w:t>
      </w:r>
      <w:r w:rsidR="00281A15" w:rsidRPr="004C519C">
        <w:rPr>
          <w:lang w:eastAsia="zh-CN"/>
        </w:rPr>
        <w:t xml:space="preserve"> It is important to note that the definition of a flex power event here refers to a change in the flex power mode on a given day</w:t>
      </w:r>
      <w:r w:rsidR="00281A15" w:rsidRPr="004C519C">
        <w:rPr>
          <w:rFonts w:hint="eastAsia"/>
          <w:lang w:eastAsia="zh-CN"/>
        </w:rPr>
        <w:t>.</w:t>
      </w:r>
      <w:r w:rsidR="00A07284" w:rsidRPr="004C519C">
        <w:t xml:space="preserve"> </w:t>
      </w:r>
      <w:r w:rsidR="00A07284" w:rsidRPr="004C519C">
        <w:rPr>
          <w:lang w:eastAsia="zh-CN"/>
        </w:rPr>
        <w:t>Since the dates with changes in the flex power pattern are much fewer compared to those with no changes, the dates of these flex power events are identified as outliers by the IQR classifier.</w:t>
      </w:r>
      <w:r w:rsidRPr="004C519C">
        <w:t xml:space="preserve"> The method successfully </w:t>
      </w:r>
      <w:r w:rsidR="000370D7" w:rsidRPr="004C519C">
        <w:t xml:space="preserve">identifies </w:t>
      </w:r>
      <w:r w:rsidRPr="004C519C">
        <w:t>most flex power events using data from a single satellite. For cases showing less ideal classification results, such as SAVO 2021 G0</w:t>
      </w:r>
      <w:r w:rsidR="002A0E38" w:rsidRPr="004C519C">
        <w:t>1</w:t>
      </w:r>
      <w:r w:rsidRPr="004C519C">
        <w:t xml:space="preserve"> and G0</w:t>
      </w:r>
      <w:r w:rsidR="002A0E38" w:rsidRPr="004C519C">
        <w:t>3</w:t>
      </w:r>
      <w:r w:rsidRPr="004C519C">
        <w:t xml:space="preserve"> shown in</w:t>
      </w:r>
      <w:r w:rsidR="002A0E38" w:rsidRPr="004C519C">
        <w:t xml:space="preserve"> </w:t>
      </w:r>
      <w:r w:rsidR="002A0E38" w:rsidRPr="004C519C">
        <w:fldChar w:fldCharType="begin"/>
      </w:r>
      <w:r w:rsidR="002A0E38" w:rsidRPr="004C519C">
        <w:instrText xml:space="preserve"> REF _Ref182346912 \h </w:instrText>
      </w:r>
      <w:r w:rsidR="004C519C">
        <w:instrText xml:space="preserve"> \* MERGEFORMAT </w:instrText>
      </w:r>
      <w:r w:rsidR="002A0E38" w:rsidRPr="004C519C">
        <w:fldChar w:fldCharType="separate"/>
      </w:r>
      <w:r w:rsidR="00144948" w:rsidRPr="004C519C">
        <w:t xml:space="preserve">Fig. </w:t>
      </w:r>
      <w:r w:rsidR="00144948" w:rsidRPr="004C519C">
        <w:rPr>
          <w:noProof/>
        </w:rPr>
        <w:t>9</w:t>
      </w:r>
      <w:r w:rsidR="002A0E38" w:rsidRPr="004C519C">
        <w:fldChar w:fldCharType="end"/>
      </w:r>
      <w:r w:rsidRPr="004C519C">
        <w:t xml:space="preserve">, misclassification can be effectively prevented through simple equal-weight or weighted voting </w:t>
      </w:r>
      <w:r w:rsidRPr="004C519C">
        <w:lastRenderedPageBreak/>
        <w:t>across multiple stations and satellites.</w:t>
      </w:r>
      <w:r w:rsidR="001419A9" w:rsidRPr="004C519C">
        <w:rPr>
          <w:lang w:eastAsia="zh-CN"/>
        </w:rPr>
        <w:t xml:space="preserve"> </w:t>
      </w:r>
      <w:r w:rsidR="001419A9" w:rsidRPr="004C519C">
        <w:rPr>
          <w:lang w:eastAsia="zh-CN"/>
        </w:rPr>
        <w:fldChar w:fldCharType="begin"/>
      </w:r>
      <w:r w:rsidR="001419A9" w:rsidRPr="004C519C">
        <w:rPr>
          <w:lang w:eastAsia="zh-CN"/>
        </w:rPr>
        <w:instrText xml:space="preserve"> REF _Ref182608772 \h </w:instrText>
      </w:r>
      <w:r w:rsidR="004C519C">
        <w:rPr>
          <w:lang w:eastAsia="zh-CN"/>
        </w:rPr>
        <w:instrText xml:space="preserve"> \* MERGEFORMAT </w:instrText>
      </w:r>
      <w:r w:rsidR="001419A9" w:rsidRPr="004C519C">
        <w:rPr>
          <w:lang w:eastAsia="zh-CN"/>
        </w:rPr>
      </w:r>
      <w:r w:rsidR="001419A9" w:rsidRPr="004C519C">
        <w:rPr>
          <w:lang w:eastAsia="zh-CN"/>
        </w:rPr>
        <w:fldChar w:fldCharType="separate"/>
      </w:r>
      <w:r w:rsidR="00144948" w:rsidRPr="004C519C">
        <w:rPr>
          <w:lang w:eastAsia="zh-CN"/>
        </w:rPr>
        <w:t xml:space="preserve">Table </w:t>
      </w:r>
      <w:r w:rsidR="00144948" w:rsidRPr="004C519C">
        <w:rPr>
          <w:noProof/>
          <w:lang w:eastAsia="zh-CN"/>
        </w:rPr>
        <w:t>1</w:t>
      </w:r>
      <w:r w:rsidR="001419A9" w:rsidRPr="004C519C">
        <w:rPr>
          <w:lang w:eastAsia="zh-CN"/>
        </w:rPr>
        <w:fldChar w:fldCharType="end"/>
      </w:r>
      <w:r w:rsidRPr="004C519C">
        <w:t xml:space="preserve"> presents </w:t>
      </w:r>
      <w:r w:rsidR="00312450" w:rsidRPr="004C519C">
        <w:rPr>
          <w:rFonts w:hint="eastAsia"/>
          <w:lang w:eastAsia="zh-CN"/>
        </w:rPr>
        <w:t>A</w:t>
      </w:r>
      <w:r w:rsidR="00312450" w:rsidRPr="004C519C">
        <w:rPr>
          <w:lang w:eastAsia="zh-CN"/>
        </w:rPr>
        <w:t>FPD-DTW</w:t>
      </w:r>
      <w:r w:rsidRPr="004C519C">
        <w:t xml:space="preserve"> </w:t>
      </w:r>
      <w:r w:rsidR="004317C2" w:rsidRPr="004C519C">
        <w:t>post-processing</w:t>
      </w:r>
      <w:r w:rsidRPr="004C519C">
        <w:t xml:space="preserve"> algorithm detection results for 2020 and 2021 flex power events. These results align well with previously reported flex power events by other researchers</w:t>
      </w:r>
      <w:r w:rsidR="003E46D3" w:rsidRPr="004C519C">
        <w:fldChar w:fldCharType="begin"/>
      </w:r>
      <w:r w:rsidR="00874707">
        <w:instrText xml:space="preserve"> ADDIN ZOTERO_ITEM CSL_CITATION {"citationID":"a28p519biv8","properties":{"formattedCitation":"(Steigenberger et al. 2019; Wu et al. 2024; Meng et al. 2024)","plainCitation":"(Steigenberger et al. 2019; Wu et al. 2024; Meng et al. 2024)","noteIndex":0},"citationItems":[{"id":241,"uris":["http://zotero.org/users/12078793/items/M3WFHS2S"],"itemData":{"id":241,"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251,"uris":["http://zotero.org/users/12078793/items/D66C72JH"],"itemData":{"id":251,"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4C519C">
        <w:fldChar w:fldCharType="separate"/>
      </w:r>
      <w:r w:rsidR="00874707" w:rsidRPr="00874707">
        <w:t>(Steigenberger et al. 2019; Wu et al. 2024; Meng et al. 2024)</w:t>
      </w:r>
      <w:r w:rsidR="003E46D3" w:rsidRPr="004C519C">
        <w:fldChar w:fldCharType="end"/>
      </w:r>
      <w:r w:rsidRPr="004C519C">
        <w:t xml:space="preserve">. </w:t>
      </w:r>
      <w:r w:rsidR="00B811F6" w:rsidRPr="004C519C">
        <w:rPr>
          <w:lang w:eastAsia="zh-CN"/>
        </w:rPr>
        <w:fldChar w:fldCharType="begin"/>
      </w:r>
      <w:r w:rsidR="00B811F6" w:rsidRPr="004C519C">
        <w:instrText xml:space="preserve"> REF _Ref182608761 \h </w:instrText>
      </w:r>
      <w:r w:rsidR="004C519C">
        <w:rPr>
          <w:lang w:eastAsia="zh-CN"/>
        </w:rPr>
        <w:instrText xml:space="preserve"> \* MERGEFORMAT </w:instrText>
      </w:r>
      <w:r w:rsidR="00B811F6" w:rsidRPr="004C519C">
        <w:rPr>
          <w:lang w:eastAsia="zh-CN"/>
        </w:rPr>
      </w:r>
      <w:r w:rsidR="00B811F6" w:rsidRPr="004C519C">
        <w:rPr>
          <w:lang w:eastAsia="zh-CN"/>
        </w:rPr>
        <w:fldChar w:fldCharType="separate"/>
      </w:r>
      <w:r w:rsidR="00144948" w:rsidRPr="004C519C">
        <w:t xml:space="preserve">Table </w:t>
      </w:r>
      <w:r w:rsidR="00144948" w:rsidRPr="004C519C">
        <w:rPr>
          <w:noProof/>
        </w:rPr>
        <w:t>2</w:t>
      </w:r>
      <w:r w:rsidR="00B811F6" w:rsidRPr="004C519C">
        <w:rPr>
          <w:lang w:eastAsia="zh-CN"/>
        </w:rPr>
        <w:fldChar w:fldCharType="end"/>
      </w:r>
      <w:r w:rsidR="002C52ED" w:rsidRPr="004C519C">
        <w:t xml:space="preserve"> </w:t>
      </w:r>
      <w:r w:rsidRPr="004C519C">
        <w:t xml:space="preserve">extends the </w:t>
      </w:r>
      <w:r w:rsidR="00312450" w:rsidRPr="004C519C">
        <w:rPr>
          <w:rFonts w:hint="eastAsia"/>
          <w:lang w:eastAsia="zh-CN"/>
        </w:rPr>
        <w:t>A</w:t>
      </w:r>
      <w:r w:rsidR="00312450" w:rsidRPr="004C519C">
        <w:rPr>
          <w:lang w:eastAsia="zh-CN"/>
        </w:rPr>
        <w:t>FPD-DTW</w:t>
      </w:r>
      <w:r w:rsidR="00312450" w:rsidRPr="004C519C">
        <w:t xml:space="preserve"> </w:t>
      </w:r>
      <w:r w:rsidR="004317C2" w:rsidRPr="004C519C">
        <w:t>post-processing</w:t>
      </w:r>
      <w:r w:rsidRPr="004C519C">
        <w:t xml:space="preserve"> algorithm results to flex power events from 2022 through July 2024, providing a valuable reference for future flex power research.</w:t>
      </w:r>
      <w:r w:rsidR="00781F16" w:rsidRPr="004C519C">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5A93AD26"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144948" w:rsidRPr="004C519C">
        <w:rPr>
          <w:noProof/>
          <w:sz w:val="20"/>
        </w:rPr>
        <w:t>9</w:t>
      </w:r>
      <w:r w:rsidRPr="004C519C">
        <w:rPr>
          <w:noProof/>
          <w:sz w:val="20"/>
        </w:rPr>
        <w:fldChar w:fldCharType="end"/>
      </w:r>
      <w:bookmarkEnd w:id="16"/>
      <w:r w:rsidRPr="004C519C">
        <w:rPr>
          <w:rFonts w:hint="eastAsia"/>
          <w:noProof/>
          <w:sz w:val="20"/>
          <w:lang w:eastAsia="zh-CN"/>
        </w:rPr>
        <w:t xml:space="preserve"> </w:t>
      </w:r>
      <w:r w:rsidRPr="00F3501A">
        <w:rPr>
          <w:b w:val="0"/>
          <w:bCs/>
          <w:noProof/>
          <w:sz w:val="20"/>
          <w:lang w:eastAsia="zh-CN"/>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ind w:firstLineChars="0" w:firstLine="0"/>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43A37F9A" w:rsidR="00373867" w:rsidRPr="00F3501A" w:rsidRDefault="00373867" w:rsidP="00373867">
      <w:pPr>
        <w:pStyle w:val="Caption"/>
        <w:rPr>
          <w:b w:val="0"/>
          <w:bCs/>
          <w:sz w:val="20"/>
          <w:lang w:eastAsia="zh-CN"/>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10</w:t>
      </w:r>
      <w:r w:rsidRPr="004C519C">
        <w:rPr>
          <w:noProof/>
          <w:sz w:val="20"/>
        </w:rPr>
        <w:fldChar w:fldCharType="end"/>
      </w:r>
      <w:bookmarkEnd w:id="17"/>
      <w:r w:rsidRPr="004C519C">
        <w:rPr>
          <w:sz w:val="20"/>
          <w:lang w:eastAsia="zh-CN"/>
        </w:rPr>
        <w:t xml:space="preserve"> </w:t>
      </w:r>
      <w:r w:rsidRPr="00F3501A">
        <w:rPr>
          <w:b w:val="0"/>
          <w:bCs/>
          <w:sz w:val="20"/>
          <w:lang w:eastAsia="zh-CN"/>
        </w:rPr>
        <w:t>Multi-station S2W C/N0 time series depicting three flex power mode transitions overlooked by FPD during 2020-2021</w:t>
      </w:r>
    </w:p>
    <w:p w14:paraId="07443699" w14:textId="66AFFF84" w:rsidR="00933657" w:rsidRPr="004C519C" w:rsidRDefault="00A945F3" w:rsidP="002359CB">
      <w:pPr>
        <w:pStyle w:val="MainText"/>
        <w:rPr>
          <w:lang w:eastAsia="zh-CN"/>
        </w:rPr>
      </w:pPr>
      <w:r w:rsidRPr="00A945F3">
        <w:t>Additionally, we identified several overlooked flex power events (marked with *), further validating our algorithm’s superiority</w:t>
      </w:r>
      <w:r w:rsidR="00643B9D" w:rsidRPr="004C519C">
        <w:rPr>
          <w:rFonts w:hint="eastAsia"/>
          <w:lang w:eastAsia="zh-CN"/>
        </w:rPr>
        <w:t>.</w:t>
      </w:r>
      <w:r w:rsidR="00643B9D" w:rsidRPr="004C519C">
        <w:rPr>
          <w:lang w:eastAsia="zh-CN"/>
        </w:rPr>
        <w:t xml:space="preserve"> </w:t>
      </w:r>
      <w:r w:rsidR="00643B9D" w:rsidRPr="004C519C">
        <w:rPr>
          <w:rFonts w:hint="eastAsia"/>
          <w:lang w:eastAsia="zh-CN"/>
        </w:rPr>
        <w:t>Figure</w:t>
      </w:r>
      <w:r w:rsidR="00643B9D" w:rsidRPr="004C519C">
        <w:rPr>
          <w:lang w:eastAsia="zh-CN"/>
        </w:rPr>
        <w:t xml:space="preserve"> </w:t>
      </w:r>
      <w:r w:rsidR="00643B9D" w:rsidRPr="004C519C">
        <w:rPr>
          <w:lang w:eastAsia="zh-CN"/>
        </w:rPr>
        <w:fldChar w:fldCharType="begin"/>
      </w:r>
      <w:r w:rsidR="00643B9D" w:rsidRPr="004C519C">
        <w:rPr>
          <w:lang w:eastAsia="zh-CN"/>
        </w:rPr>
        <w:instrText xml:space="preserve"> REF _Ref188648045 \# 0 \h </w:instrText>
      </w:r>
      <w:r w:rsidR="004C519C">
        <w:rPr>
          <w:lang w:eastAsia="zh-CN"/>
        </w:rPr>
        <w:instrText xml:space="preserve"> \* MERGEFORMAT </w:instrText>
      </w:r>
      <w:r w:rsidR="00643B9D" w:rsidRPr="004C519C">
        <w:rPr>
          <w:lang w:eastAsia="zh-CN"/>
        </w:rPr>
      </w:r>
      <w:r w:rsidR="00643B9D" w:rsidRPr="004C519C">
        <w:rPr>
          <w:lang w:eastAsia="zh-CN"/>
        </w:rPr>
        <w:fldChar w:fldCharType="separate"/>
      </w:r>
      <w:r w:rsidR="00144948" w:rsidRPr="004C519C">
        <w:rPr>
          <w:lang w:eastAsia="zh-CN"/>
        </w:rPr>
        <w:t>10</w:t>
      </w:r>
      <w:r w:rsidR="00643B9D" w:rsidRPr="004C519C">
        <w:rPr>
          <w:lang w:eastAsia="zh-CN"/>
        </w:rPr>
        <w:fldChar w:fldCharType="end"/>
      </w:r>
      <w:r w:rsidR="00643B9D" w:rsidRPr="004C519C">
        <w:rPr>
          <w:lang w:eastAsia="zh-CN"/>
        </w:rPr>
        <w:t xml:space="preserve"> </w:t>
      </w:r>
      <w:r w:rsidRPr="00A945F3">
        <w:rPr>
          <w:lang w:eastAsia="zh-CN"/>
        </w:rPr>
        <w:t>presents multi-station S2W C/N0 time series for three such events from 2020-2021, undetected by FPD</w:t>
      </w:r>
      <w:r w:rsidR="00643B9D" w:rsidRPr="004C519C">
        <w:rPr>
          <w:lang w:eastAsia="zh-CN"/>
        </w:rPr>
        <w:t xml:space="preserve">. </w:t>
      </w:r>
      <w:r w:rsidR="00BA73E4" w:rsidRPr="00BA73E4">
        <w:rPr>
          <w:lang w:eastAsia="zh-CN"/>
        </w:rPr>
        <w:t>Colored hollow dots indicate signals from different stations, while red and green shaded areas mark flex power activation and deactivation periods with timestamps</w:t>
      </w:r>
      <w:r w:rsidR="00643B9D" w:rsidRPr="004C519C">
        <w:rPr>
          <w:lang w:eastAsia="zh-CN"/>
        </w:rPr>
        <w:t xml:space="preserve">. </w:t>
      </w:r>
      <w:r w:rsidR="00D558E7" w:rsidRPr="00D558E7">
        <w:rPr>
          <w:lang w:eastAsia="zh-CN"/>
        </w:rPr>
        <w:t xml:space="preserve">On July 8 and 9, 2020, G05 flex power was deactivated at 1:24 and activated at 11:25, but on July 10, these times shifted to 0:22 and 13:15, indicating a mode change. On September 18, 2020, </w:t>
      </w:r>
      <w:r w:rsidR="009A4D89">
        <w:rPr>
          <w:lang w:eastAsia="zh-CN"/>
        </w:rPr>
        <w:t>Flex P</w:t>
      </w:r>
      <w:r w:rsidR="00D558E7" w:rsidRPr="00D558E7">
        <w:rPr>
          <w:lang w:eastAsia="zh-CN"/>
        </w:rPr>
        <w:t>ower transitioned to global coverage mode and was deactivated on September 19. Similarly, on November 3, 2021, activation/deactivation times changed from 00:00/12:00 to 00:00/3:01, indi</w:t>
      </w:r>
      <w:r w:rsidR="00D558E7" w:rsidRPr="00D558E7">
        <w:t xml:space="preserve">cating </w:t>
      </w:r>
      <w:r w:rsidR="00D558E7" w:rsidRPr="00D558E7">
        <w:rPr>
          <w:lang w:eastAsia="zh-CN"/>
        </w:rPr>
        <w:t>another mode change. These transitions, successfully detected by AFPD-DTW but missed by FPD, further highlight our method’s effectiveness</w:t>
      </w:r>
      <w:r w:rsidR="00643B9D" w:rsidRPr="004C519C">
        <w:rPr>
          <w:lang w:eastAsia="zh-CN"/>
        </w:rPr>
        <w:t>.</w:t>
      </w:r>
    </w:p>
    <w:p w14:paraId="40B5E94C" w14:textId="77777777" w:rsidR="00645EFF" w:rsidRPr="004C519C" w:rsidRDefault="00645EFF" w:rsidP="005E2A9A">
      <w:pPr>
        <w:ind w:firstLineChars="0" w:firstLine="0"/>
        <w:rPr>
          <w:sz w:val="20"/>
          <w:lang w:eastAsia="zh-CN"/>
        </w:rPr>
      </w:pPr>
    </w:p>
    <w:p w14:paraId="0112EC7F" w14:textId="5F16A952" w:rsidR="001840E6" w:rsidRPr="00F3501A" w:rsidRDefault="001840E6" w:rsidP="001840E6">
      <w:pPr>
        <w:pStyle w:val="Caption"/>
        <w:keepNext/>
        <w:rPr>
          <w:b w:val="0"/>
          <w:bCs/>
          <w:sz w:val="20"/>
        </w:rPr>
      </w:pPr>
      <w:bookmarkStart w:id="18" w:name="_Ref182608772"/>
      <w:r w:rsidRPr="004C519C">
        <w:rPr>
          <w:sz w:val="20"/>
          <w:lang w:eastAsia="zh-CN"/>
        </w:rPr>
        <w:t xml:space="preserve">Table </w:t>
      </w:r>
      <w:r w:rsidR="0071060E" w:rsidRPr="004C519C">
        <w:rPr>
          <w:sz w:val="20"/>
        </w:rPr>
        <w:fldChar w:fldCharType="begin"/>
      </w:r>
      <w:r w:rsidR="0071060E" w:rsidRPr="004C519C">
        <w:rPr>
          <w:sz w:val="20"/>
          <w:lang w:eastAsia="zh-CN"/>
        </w:rPr>
        <w:instrText xml:space="preserve"> SEQ Table \* ARABIC </w:instrText>
      </w:r>
      <w:r w:rsidR="0071060E" w:rsidRPr="004C519C">
        <w:rPr>
          <w:sz w:val="20"/>
        </w:rPr>
        <w:fldChar w:fldCharType="separate"/>
      </w:r>
      <w:r w:rsidR="00144948" w:rsidRPr="004C519C">
        <w:rPr>
          <w:noProof/>
          <w:sz w:val="20"/>
          <w:lang w:eastAsia="zh-CN"/>
        </w:rPr>
        <w:t>1</w:t>
      </w:r>
      <w:r w:rsidR="0071060E" w:rsidRPr="004C519C">
        <w:rPr>
          <w:noProof/>
          <w:sz w:val="20"/>
        </w:rPr>
        <w:fldChar w:fldCharType="end"/>
      </w:r>
      <w:bookmarkEnd w:id="18"/>
      <w:r w:rsidRPr="004C519C">
        <w:rPr>
          <w:sz w:val="20"/>
          <w:lang w:eastAsia="zh-CN"/>
        </w:rPr>
        <w:t xml:space="preserve"> </w:t>
      </w:r>
      <w:r w:rsidR="00A45A8A" w:rsidRPr="00F3501A">
        <w:rPr>
          <w:b w:val="0"/>
          <w:bCs/>
          <w:sz w:val="20"/>
          <w:lang w:eastAsia="zh-CN"/>
        </w:rPr>
        <w:t xml:space="preserve">Flex power </w:t>
      </w:r>
      <w:r w:rsidR="00A45A8A" w:rsidRPr="00F3501A">
        <w:rPr>
          <w:rFonts w:hint="eastAsia"/>
          <w:b w:val="0"/>
          <w:bCs/>
          <w:sz w:val="20"/>
          <w:lang w:eastAsia="zh-CN"/>
        </w:rPr>
        <w:t>changing</w:t>
      </w:r>
      <w:r w:rsidR="00A45A8A" w:rsidRPr="00F3501A">
        <w:rPr>
          <w:b w:val="0"/>
          <w:bCs/>
          <w:sz w:val="20"/>
          <w:lang w:eastAsia="zh-CN"/>
        </w:rPr>
        <w:t xml:space="preserve"> events in 2020-2021 detected using </w:t>
      </w:r>
      <w:r w:rsidR="009A4D89">
        <w:rPr>
          <w:b w:val="0"/>
          <w:bCs/>
          <w:sz w:val="20"/>
          <w:lang w:eastAsia="zh-CN"/>
        </w:rPr>
        <w:t xml:space="preserve">the </w:t>
      </w:r>
      <w:r w:rsidR="00312450" w:rsidRPr="00F3501A">
        <w:rPr>
          <w:rFonts w:hint="eastAsia"/>
          <w:b w:val="0"/>
          <w:bCs/>
          <w:sz w:val="20"/>
          <w:lang w:eastAsia="zh-CN"/>
        </w:rPr>
        <w:t>A</w:t>
      </w:r>
      <w:r w:rsidR="00312450" w:rsidRPr="00F3501A">
        <w:rPr>
          <w:b w:val="0"/>
          <w:bCs/>
          <w:sz w:val="20"/>
          <w:lang w:eastAsia="zh-CN"/>
        </w:rPr>
        <w:t xml:space="preserve">FPD-DTW </w:t>
      </w:r>
      <w:r w:rsidR="00A45A8A" w:rsidRPr="00F3501A">
        <w:rPr>
          <w:b w:val="0"/>
          <w:bCs/>
          <w:sz w:val="20"/>
          <w:lang w:eastAsia="zh-CN"/>
        </w:rPr>
        <w:t>post-processing method. Events marked with * were missed by previous detection algorithm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2D4161">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ind w:firstLineChars="0" w:firstLine="0"/>
              <w:rPr>
                <w:sz w:val="20"/>
              </w:rPr>
            </w:pPr>
            <w:r w:rsidRPr="004C519C">
              <w:rPr>
                <w:rFonts w:hint="eastAsia"/>
                <w:sz w:val="20"/>
              </w:rPr>
              <w:t>Event</w:t>
            </w:r>
          </w:p>
        </w:tc>
        <w:tc>
          <w:tcPr>
            <w:tcW w:w="1064" w:type="pct"/>
            <w:noWrap/>
            <w:hideMark/>
          </w:tcPr>
          <w:p w14:paraId="0966C924" w14:textId="77777777" w:rsidR="00A166B0" w:rsidRPr="004C519C" w:rsidRDefault="00A166B0" w:rsidP="00A166B0">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ind w:firstLineChars="0" w:firstLine="0"/>
              <w:rPr>
                <w:sz w:val="20"/>
              </w:rPr>
            </w:pPr>
            <w:r w:rsidRPr="004C519C">
              <w:rPr>
                <w:rFonts w:hint="eastAsia"/>
                <w:sz w:val="20"/>
              </w:rPr>
              <w:t>1</w:t>
            </w:r>
          </w:p>
        </w:tc>
        <w:tc>
          <w:tcPr>
            <w:tcW w:w="1064" w:type="pct"/>
            <w:noWrap/>
            <w:hideMark/>
          </w:tcPr>
          <w:p w14:paraId="49FCA44A"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ind w:firstLineChars="0" w:firstLine="0"/>
              <w:rPr>
                <w:sz w:val="20"/>
              </w:rPr>
            </w:pPr>
            <w:r w:rsidRPr="004C519C">
              <w:rPr>
                <w:rFonts w:hint="eastAsia"/>
                <w:sz w:val="20"/>
              </w:rPr>
              <w:t>2</w:t>
            </w:r>
          </w:p>
        </w:tc>
        <w:tc>
          <w:tcPr>
            <w:tcW w:w="1064" w:type="pct"/>
            <w:noWrap/>
            <w:hideMark/>
          </w:tcPr>
          <w:p w14:paraId="63B267F6"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ind w:firstLineChars="0" w:firstLine="0"/>
              <w:rPr>
                <w:sz w:val="20"/>
              </w:rPr>
            </w:pPr>
            <w:r w:rsidRPr="004C519C">
              <w:rPr>
                <w:rFonts w:hint="eastAsia"/>
                <w:sz w:val="20"/>
              </w:rPr>
              <w:t>3</w:t>
            </w:r>
          </w:p>
        </w:tc>
        <w:tc>
          <w:tcPr>
            <w:tcW w:w="1064" w:type="pct"/>
            <w:noWrap/>
            <w:hideMark/>
          </w:tcPr>
          <w:p w14:paraId="01E3D27D"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ind w:firstLineChars="0" w:firstLine="0"/>
              <w:rPr>
                <w:sz w:val="20"/>
              </w:rPr>
            </w:pPr>
            <w:r w:rsidRPr="004C519C">
              <w:rPr>
                <w:rFonts w:hint="eastAsia"/>
                <w:sz w:val="20"/>
              </w:rPr>
              <w:t>4</w:t>
            </w:r>
          </w:p>
        </w:tc>
        <w:tc>
          <w:tcPr>
            <w:tcW w:w="1064" w:type="pct"/>
            <w:noWrap/>
            <w:hideMark/>
          </w:tcPr>
          <w:p w14:paraId="3C853A4B"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ind w:firstLineChars="0" w:firstLine="0"/>
              <w:rPr>
                <w:sz w:val="20"/>
              </w:rPr>
            </w:pPr>
            <w:r w:rsidRPr="004C519C">
              <w:rPr>
                <w:rFonts w:hint="eastAsia"/>
                <w:sz w:val="20"/>
              </w:rPr>
              <w:t>5</w:t>
            </w:r>
          </w:p>
        </w:tc>
        <w:tc>
          <w:tcPr>
            <w:tcW w:w="1064" w:type="pct"/>
            <w:noWrap/>
            <w:hideMark/>
          </w:tcPr>
          <w:p w14:paraId="49ED125A"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ind w:firstLineChars="0" w:firstLine="0"/>
              <w:rPr>
                <w:sz w:val="20"/>
              </w:rPr>
            </w:pPr>
            <w:r w:rsidRPr="004C519C">
              <w:rPr>
                <w:rFonts w:hint="eastAsia"/>
                <w:sz w:val="20"/>
              </w:rPr>
              <w:t>6</w:t>
            </w:r>
          </w:p>
        </w:tc>
        <w:tc>
          <w:tcPr>
            <w:tcW w:w="1064" w:type="pct"/>
            <w:noWrap/>
            <w:hideMark/>
          </w:tcPr>
          <w:p w14:paraId="15F72516"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ind w:firstLineChars="0" w:firstLine="0"/>
              <w:rPr>
                <w:sz w:val="20"/>
              </w:rPr>
            </w:pPr>
            <w:r w:rsidRPr="004C519C">
              <w:rPr>
                <w:rFonts w:hint="eastAsia"/>
                <w:sz w:val="20"/>
              </w:rPr>
              <w:t>7</w:t>
            </w:r>
          </w:p>
        </w:tc>
        <w:tc>
          <w:tcPr>
            <w:tcW w:w="1064" w:type="pct"/>
            <w:noWrap/>
            <w:hideMark/>
          </w:tcPr>
          <w:p w14:paraId="0AFBB1B0"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ind w:firstLineChars="0" w:firstLine="0"/>
              <w:rPr>
                <w:sz w:val="20"/>
              </w:rPr>
            </w:pPr>
            <w:r w:rsidRPr="004C519C">
              <w:rPr>
                <w:rFonts w:hint="eastAsia"/>
                <w:sz w:val="20"/>
              </w:rPr>
              <w:t>8</w:t>
            </w:r>
          </w:p>
        </w:tc>
        <w:tc>
          <w:tcPr>
            <w:tcW w:w="1064" w:type="pct"/>
            <w:noWrap/>
            <w:hideMark/>
          </w:tcPr>
          <w:p w14:paraId="34762A1F"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ind w:firstLineChars="0" w:firstLine="0"/>
              <w:rPr>
                <w:sz w:val="20"/>
              </w:rPr>
            </w:pPr>
            <w:r w:rsidRPr="004C519C">
              <w:rPr>
                <w:rFonts w:hint="eastAsia"/>
                <w:sz w:val="20"/>
              </w:rPr>
              <w:t>9</w:t>
            </w:r>
          </w:p>
        </w:tc>
        <w:tc>
          <w:tcPr>
            <w:tcW w:w="1064" w:type="pct"/>
            <w:noWrap/>
            <w:hideMark/>
          </w:tcPr>
          <w:p w14:paraId="605F3920" w14:textId="11EAADA0"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ind w:firstLineChars="0" w:firstLine="0"/>
              <w:rPr>
                <w:sz w:val="20"/>
              </w:rPr>
            </w:pPr>
            <w:r w:rsidRPr="004C519C">
              <w:rPr>
                <w:rFonts w:hint="eastAsia"/>
                <w:sz w:val="20"/>
              </w:rPr>
              <w:t>10</w:t>
            </w:r>
          </w:p>
        </w:tc>
        <w:tc>
          <w:tcPr>
            <w:tcW w:w="1064" w:type="pct"/>
            <w:noWrap/>
            <w:hideMark/>
          </w:tcPr>
          <w:p w14:paraId="0242B7E2"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ind w:firstLineChars="0" w:firstLine="0"/>
              <w:rPr>
                <w:sz w:val="20"/>
              </w:rPr>
            </w:pPr>
            <w:r w:rsidRPr="004C519C">
              <w:rPr>
                <w:rFonts w:hint="eastAsia"/>
                <w:sz w:val="20"/>
              </w:rPr>
              <w:t>11</w:t>
            </w:r>
          </w:p>
        </w:tc>
        <w:tc>
          <w:tcPr>
            <w:tcW w:w="1064" w:type="pct"/>
            <w:noWrap/>
            <w:hideMark/>
          </w:tcPr>
          <w:p w14:paraId="39AD4477"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ind w:firstLineChars="0" w:firstLine="0"/>
              <w:rPr>
                <w:sz w:val="20"/>
              </w:rPr>
            </w:pPr>
            <w:r w:rsidRPr="004C519C">
              <w:rPr>
                <w:rFonts w:hint="eastAsia"/>
                <w:sz w:val="20"/>
              </w:rPr>
              <w:t>12</w:t>
            </w:r>
          </w:p>
        </w:tc>
        <w:tc>
          <w:tcPr>
            <w:tcW w:w="1064" w:type="pct"/>
            <w:noWrap/>
            <w:hideMark/>
          </w:tcPr>
          <w:p w14:paraId="14C1EB97"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2D416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ind w:firstLineChars="0" w:firstLine="0"/>
              <w:rPr>
                <w:sz w:val="20"/>
              </w:rPr>
            </w:pPr>
            <w:r w:rsidRPr="004C519C">
              <w:rPr>
                <w:rFonts w:hint="eastAsia"/>
                <w:sz w:val="20"/>
              </w:rPr>
              <w:t>13</w:t>
            </w:r>
          </w:p>
        </w:tc>
        <w:tc>
          <w:tcPr>
            <w:tcW w:w="1064" w:type="pct"/>
            <w:noWrap/>
            <w:hideMark/>
          </w:tcPr>
          <w:p w14:paraId="71092B70" w14:textId="72558693"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2D4161">
        <w:trPr>
          <w:trHeight w:hRule="exact" w:val="397"/>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ind w:firstLineChars="0" w:firstLine="0"/>
              <w:rPr>
                <w:sz w:val="20"/>
              </w:rPr>
            </w:pPr>
            <w:r w:rsidRPr="004C519C">
              <w:rPr>
                <w:rFonts w:hint="eastAsia"/>
                <w:sz w:val="20"/>
              </w:rPr>
              <w:t>14</w:t>
            </w:r>
          </w:p>
        </w:tc>
        <w:tc>
          <w:tcPr>
            <w:tcW w:w="1064" w:type="pct"/>
            <w:noWrap/>
            <w:hideMark/>
          </w:tcPr>
          <w:p w14:paraId="30F73295" w14:textId="69F47F99"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ind w:firstLineChars="0" w:firstLine="0"/>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Pr>
        <w:ind w:firstLineChars="0" w:firstLine="0"/>
      </w:pPr>
    </w:p>
    <w:p w14:paraId="32CFDC88" w14:textId="63939FEB" w:rsidR="001B095B" w:rsidRPr="00F3501A"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144948" w:rsidRPr="004C519C">
        <w:rPr>
          <w:noProof/>
          <w:sz w:val="20"/>
        </w:rPr>
        <w:t>2</w:t>
      </w:r>
      <w:r w:rsidR="0071060E" w:rsidRPr="004C519C">
        <w:rPr>
          <w:noProof/>
          <w:sz w:val="20"/>
        </w:rPr>
        <w:fldChar w:fldCharType="end"/>
      </w:r>
      <w:bookmarkEnd w:id="19"/>
      <w:r w:rsidRPr="004C519C">
        <w:rPr>
          <w:sz w:val="20"/>
        </w:rPr>
        <w:t xml:space="preserve"> </w:t>
      </w:r>
      <w:r w:rsidR="00A720C4" w:rsidRPr="00F3501A">
        <w:rPr>
          <w:b w:val="0"/>
          <w:bCs/>
          <w:sz w:val="20"/>
          <w:lang w:eastAsia="zh-CN"/>
        </w:rPr>
        <w:t xml:space="preserve">Flex power </w:t>
      </w:r>
      <w:r w:rsidR="00A720C4" w:rsidRPr="00F3501A">
        <w:rPr>
          <w:rFonts w:hint="eastAsia"/>
          <w:b w:val="0"/>
          <w:bCs/>
          <w:sz w:val="20"/>
          <w:lang w:eastAsia="zh-CN"/>
        </w:rPr>
        <w:t>ch</w:t>
      </w:r>
      <w:r w:rsidR="00A720C4" w:rsidRPr="00F3501A">
        <w:rPr>
          <w:b w:val="0"/>
          <w:bCs/>
          <w:sz w:val="20"/>
          <w:lang w:eastAsia="zh-CN"/>
        </w:rPr>
        <w:t xml:space="preserve">anging events detected from 2022 to July 2024 using </w:t>
      </w:r>
      <w:r w:rsidR="00312450" w:rsidRPr="00F3501A">
        <w:rPr>
          <w:rFonts w:hint="eastAsia"/>
          <w:b w:val="0"/>
          <w:bCs/>
          <w:sz w:val="20"/>
          <w:lang w:eastAsia="zh-CN"/>
        </w:rPr>
        <w:t>A</w:t>
      </w:r>
      <w:r w:rsidR="00312450" w:rsidRPr="00F3501A">
        <w:rPr>
          <w:b w:val="0"/>
          <w:bCs/>
          <w:sz w:val="20"/>
          <w:lang w:eastAsia="zh-CN"/>
        </w:rPr>
        <w:t xml:space="preserve">FPD-DTW </w:t>
      </w:r>
      <w:r w:rsidR="00A720C4" w:rsidRPr="00F3501A">
        <w:rPr>
          <w:b w:val="0"/>
          <w:bCs/>
          <w:sz w:val="20"/>
          <w:lang w:eastAsia="zh-CN"/>
        </w:rPr>
        <w:t>post-processing method</w:t>
      </w:r>
    </w:p>
    <w:tbl>
      <w:tblPr>
        <w:tblStyle w:val="PlainTable2"/>
        <w:tblW w:w="5000" w:type="pct"/>
        <w:tblLook w:val="04A0" w:firstRow="1" w:lastRow="0" w:firstColumn="1" w:lastColumn="0" w:noHBand="0" w:noVBand="1"/>
      </w:tblPr>
      <w:tblGrid>
        <w:gridCol w:w="1005"/>
        <w:gridCol w:w="1311"/>
        <w:gridCol w:w="1005"/>
        <w:gridCol w:w="1190"/>
        <w:gridCol w:w="1007"/>
        <w:gridCol w:w="1311"/>
        <w:gridCol w:w="1007"/>
        <w:gridCol w:w="1190"/>
      </w:tblGrid>
      <w:tr w:rsidR="00AE2C3F" w:rsidRPr="004C519C" w14:paraId="0655AD8F" w14:textId="77777777" w:rsidTr="007A747A">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B58FF43" w14:textId="77777777" w:rsidR="00AE2C3F" w:rsidRPr="004C519C" w:rsidRDefault="00AE2C3F" w:rsidP="00AE2C3F">
            <w:pPr>
              <w:ind w:firstLineChars="0" w:firstLine="0"/>
              <w:rPr>
                <w:sz w:val="20"/>
              </w:rPr>
            </w:pPr>
            <w:r w:rsidRPr="004C519C">
              <w:rPr>
                <w:rFonts w:hint="eastAsia"/>
                <w:sz w:val="20"/>
              </w:rPr>
              <w:t>Event</w:t>
            </w:r>
          </w:p>
        </w:tc>
        <w:tc>
          <w:tcPr>
            <w:tcW w:w="726" w:type="pct"/>
            <w:noWrap/>
            <w:hideMark/>
          </w:tcPr>
          <w:p w14:paraId="40457259" w14:textId="77777777" w:rsidR="00AE2C3F" w:rsidRPr="004C519C" w:rsidRDefault="00AE2C3F" w:rsidP="00AE2C3F">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7" w:type="pct"/>
            <w:noWrap/>
            <w:hideMark/>
          </w:tcPr>
          <w:p w14:paraId="4340A556" w14:textId="77777777" w:rsidR="00AE2C3F" w:rsidRPr="004C519C" w:rsidRDefault="00AE2C3F" w:rsidP="00AE2C3F">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659" w:type="pct"/>
            <w:noWrap/>
            <w:hideMark/>
          </w:tcPr>
          <w:p w14:paraId="2213A864" w14:textId="77777777" w:rsidR="00AE2C3F" w:rsidRPr="004C519C" w:rsidRDefault="00AE2C3F" w:rsidP="00AE2C3F">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8" w:type="pct"/>
            <w:noWrap/>
            <w:hideMark/>
          </w:tcPr>
          <w:p w14:paraId="672FB721" w14:textId="77777777" w:rsidR="00AE2C3F" w:rsidRPr="004C519C" w:rsidRDefault="00AE2C3F" w:rsidP="00AE2C3F">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726" w:type="pct"/>
            <w:noWrap/>
            <w:hideMark/>
          </w:tcPr>
          <w:p w14:paraId="2C914CAC" w14:textId="77777777" w:rsidR="00AE2C3F" w:rsidRPr="004C519C" w:rsidRDefault="00AE2C3F" w:rsidP="00AE2C3F">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558" w:type="pct"/>
            <w:noWrap/>
            <w:hideMark/>
          </w:tcPr>
          <w:p w14:paraId="5D373A99" w14:textId="77777777" w:rsidR="00AE2C3F" w:rsidRPr="004C519C" w:rsidRDefault="00AE2C3F" w:rsidP="00AE2C3F">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659" w:type="pct"/>
            <w:noWrap/>
            <w:hideMark/>
          </w:tcPr>
          <w:p w14:paraId="2ACFF0CD" w14:textId="77777777" w:rsidR="00AE2C3F" w:rsidRPr="004C519C" w:rsidRDefault="00AE2C3F" w:rsidP="00AE2C3F">
            <w:pPr>
              <w:ind w:firstLineChars="0" w:firstLine="0"/>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E2C3F" w:rsidRPr="004C519C" w14:paraId="49FC55EC"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FF00C8F" w14:textId="77777777" w:rsidR="00AE2C3F" w:rsidRPr="004C519C" w:rsidRDefault="00AE2C3F" w:rsidP="00AE2C3F">
            <w:pPr>
              <w:ind w:firstLineChars="0" w:firstLine="0"/>
              <w:rPr>
                <w:sz w:val="20"/>
              </w:rPr>
            </w:pPr>
            <w:r w:rsidRPr="004C519C">
              <w:rPr>
                <w:rFonts w:hint="eastAsia"/>
                <w:sz w:val="20"/>
              </w:rPr>
              <w:t>1</w:t>
            </w:r>
          </w:p>
        </w:tc>
        <w:tc>
          <w:tcPr>
            <w:tcW w:w="726" w:type="pct"/>
            <w:noWrap/>
            <w:hideMark/>
          </w:tcPr>
          <w:p w14:paraId="571E99F9"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5/24</w:t>
            </w:r>
          </w:p>
        </w:tc>
        <w:tc>
          <w:tcPr>
            <w:tcW w:w="557" w:type="pct"/>
            <w:noWrap/>
            <w:hideMark/>
          </w:tcPr>
          <w:p w14:paraId="4C05BEFF"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659" w:type="pct"/>
            <w:noWrap/>
            <w:hideMark/>
          </w:tcPr>
          <w:p w14:paraId="137D18CD"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4/29</w:t>
            </w:r>
          </w:p>
        </w:tc>
        <w:tc>
          <w:tcPr>
            <w:tcW w:w="558" w:type="pct"/>
            <w:noWrap/>
            <w:hideMark/>
          </w:tcPr>
          <w:p w14:paraId="412D33FC"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3</w:t>
            </w:r>
          </w:p>
        </w:tc>
        <w:tc>
          <w:tcPr>
            <w:tcW w:w="726" w:type="pct"/>
            <w:noWrap/>
            <w:hideMark/>
          </w:tcPr>
          <w:p w14:paraId="7E301745"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7</w:t>
            </w:r>
          </w:p>
        </w:tc>
        <w:tc>
          <w:tcPr>
            <w:tcW w:w="558" w:type="pct"/>
            <w:noWrap/>
            <w:hideMark/>
          </w:tcPr>
          <w:p w14:paraId="15F9B246"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9</w:t>
            </w:r>
          </w:p>
        </w:tc>
        <w:tc>
          <w:tcPr>
            <w:tcW w:w="659" w:type="pct"/>
            <w:noWrap/>
            <w:hideMark/>
          </w:tcPr>
          <w:p w14:paraId="2738D2D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31</w:t>
            </w:r>
          </w:p>
        </w:tc>
      </w:tr>
      <w:tr w:rsidR="00AE2C3F" w:rsidRPr="004C519C" w14:paraId="7B3C023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707908D6" w14:textId="77777777" w:rsidR="00AE2C3F" w:rsidRPr="004C519C" w:rsidRDefault="00AE2C3F" w:rsidP="00AE2C3F">
            <w:pPr>
              <w:ind w:firstLineChars="0" w:firstLine="0"/>
              <w:rPr>
                <w:sz w:val="20"/>
              </w:rPr>
            </w:pPr>
            <w:r w:rsidRPr="004C519C">
              <w:rPr>
                <w:rFonts w:hint="eastAsia"/>
                <w:sz w:val="20"/>
              </w:rPr>
              <w:t>2</w:t>
            </w:r>
          </w:p>
        </w:tc>
        <w:tc>
          <w:tcPr>
            <w:tcW w:w="726" w:type="pct"/>
            <w:noWrap/>
            <w:hideMark/>
          </w:tcPr>
          <w:p w14:paraId="6E54EC3B"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5/25</w:t>
            </w:r>
          </w:p>
        </w:tc>
        <w:tc>
          <w:tcPr>
            <w:tcW w:w="557" w:type="pct"/>
            <w:noWrap/>
            <w:hideMark/>
          </w:tcPr>
          <w:p w14:paraId="4AF78241"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659" w:type="pct"/>
            <w:noWrap/>
            <w:hideMark/>
          </w:tcPr>
          <w:p w14:paraId="144CC3F8"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5/1</w:t>
            </w:r>
          </w:p>
        </w:tc>
        <w:tc>
          <w:tcPr>
            <w:tcW w:w="558" w:type="pct"/>
            <w:noWrap/>
            <w:hideMark/>
          </w:tcPr>
          <w:p w14:paraId="6006B817"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4</w:t>
            </w:r>
          </w:p>
        </w:tc>
        <w:tc>
          <w:tcPr>
            <w:tcW w:w="726" w:type="pct"/>
            <w:noWrap/>
            <w:hideMark/>
          </w:tcPr>
          <w:p w14:paraId="7CD130A1"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24</w:t>
            </w:r>
          </w:p>
        </w:tc>
        <w:tc>
          <w:tcPr>
            <w:tcW w:w="558" w:type="pct"/>
            <w:noWrap/>
            <w:hideMark/>
          </w:tcPr>
          <w:p w14:paraId="00438E5F"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0</w:t>
            </w:r>
          </w:p>
        </w:tc>
        <w:tc>
          <w:tcPr>
            <w:tcW w:w="659" w:type="pct"/>
            <w:noWrap/>
            <w:hideMark/>
          </w:tcPr>
          <w:p w14:paraId="3AB98BFB"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w:t>
            </w:r>
          </w:p>
        </w:tc>
      </w:tr>
      <w:tr w:rsidR="00AE2C3F" w:rsidRPr="004C519C" w14:paraId="4D8B149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82EAF28" w14:textId="77777777" w:rsidR="00AE2C3F" w:rsidRPr="004C519C" w:rsidRDefault="00AE2C3F" w:rsidP="00AE2C3F">
            <w:pPr>
              <w:ind w:firstLineChars="0" w:firstLine="0"/>
              <w:rPr>
                <w:sz w:val="20"/>
              </w:rPr>
            </w:pPr>
            <w:r w:rsidRPr="004C519C">
              <w:rPr>
                <w:rFonts w:hint="eastAsia"/>
                <w:sz w:val="20"/>
              </w:rPr>
              <w:t>3</w:t>
            </w:r>
          </w:p>
        </w:tc>
        <w:tc>
          <w:tcPr>
            <w:tcW w:w="726" w:type="pct"/>
            <w:noWrap/>
            <w:hideMark/>
          </w:tcPr>
          <w:p w14:paraId="42027902"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6/13</w:t>
            </w:r>
          </w:p>
        </w:tc>
        <w:tc>
          <w:tcPr>
            <w:tcW w:w="557" w:type="pct"/>
            <w:noWrap/>
            <w:hideMark/>
          </w:tcPr>
          <w:p w14:paraId="73E915A5"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659" w:type="pct"/>
            <w:noWrap/>
            <w:hideMark/>
          </w:tcPr>
          <w:p w14:paraId="4FF04590"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5/16</w:t>
            </w:r>
          </w:p>
        </w:tc>
        <w:tc>
          <w:tcPr>
            <w:tcW w:w="558" w:type="pct"/>
            <w:noWrap/>
            <w:hideMark/>
          </w:tcPr>
          <w:p w14:paraId="4FA9916F"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5</w:t>
            </w:r>
          </w:p>
        </w:tc>
        <w:tc>
          <w:tcPr>
            <w:tcW w:w="726" w:type="pct"/>
            <w:noWrap/>
            <w:hideMark/>
          </w:tcPr>
          <w:p w14:paraId="373D2D49"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25</w:t>
            </w:r>
          </w:p>
        </w:tc>
        <w:tc>
          <w:tcPr>
            <w:tcW w:w="558" w:type="pct"/>
            <w:noWrap/>
            <w:hideMark/>
          </w:tcPr>
          <w:p w14:paraId="40FF1AD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1</w:t>
            </w:r>
          </w:p>
        </w:tc>
        <w:tc>
          <w:tcPr>
            <w:tcW w:w="659" w:type="pct"/>
            <w:noWrap/>
            <w:hideMark/>
          </w:tcPr>
          <w:p w14:paraId="15B4A0D7"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2</w:t>
            </w:r>
          </w:p>
        </w:tc>
      </w:tr>
      <w:tr w:rsidR="00AE2C3F" w:rsidRPr="004C519C" w14:paraId="40270DA2"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BA11548" w14:textId="77777777" w:rsidR="00AE2C3F" w:rsidRPr="004C519C" w:rsidRDefault="00AE2C3F" w:rsidP="00AE2C3F">
            <w:pPr>
              <w:ind w:firstLineChars="0" w:firstLine="0"/>
              <w:rPr>
                <w:sz w:val="20"/>
              </w:rPr>
            </w:pPr>
            <w:r w:rsidRPr="004C519C">
              <w:rPr>
                <w:rFonts w:hint="eastAsia"/>
                <w:sz w:val="20"/>
              </w:rPr>
              <w:t>4</w:t>
            </w:r>
          </w:p>
        </w:tc>
        <w:tc>
          <w:tcPr>
            <w:tcW w:w="726" w:type="pct"/>
            <w:noWrap/>
            <w:hideMark/>
          </w:tcPr>
          <w:p w14:paraId="1DBA48B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6/18</w:t>
            </w:r>
          </w:p>
        </w:tc>
        <w:tc>
          <w:tcPr>
            <w:tcW w:w="557" w:type="pct"/>
            <w:noWrap/>
            <w:hideMark/>
          </w:tcPr>
          <w:p w14:paraId="0E8575EC"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659" w:type="pct"/>
            <w:noWrap/>
            <w:hideMark/>
          </w:tcPr>
          <w:p w14:paraId="31098A7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2</w:t>
            </w:r>
          </w:p>
        </w:tc>
        <w:tc>
          <w:tcPr>
            <w:tcW w:w="558" w:type="pct"/>
            <w:noWrap/>
            <w:hideMark/>
          </w:tcPr>
          <w:p w14:paraId="5612E09C"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6</w:t>
            </w:r>
          </w:p>
        </w:tc>
        <w:tc>
          <w:tcPr>
            <w:tcW w:w="726" w:type="pct"/>
            <w:noWrap/>
            <w:hideMark/>
          </w:tcPr>
          <w:p w14:paraId="2D3F9C89"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26</w:t>
            </w:r>
          </w:p>
        </w:tc>
        <w:tc>
          <w:tcPr>
            <w:tcW w:w="558" w:type="pct"/>
            <w:noWrap/>
            <w:hideMark/>
          </w:tcPr>
          <w:p w14:paraId="7C6501C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2</w:t>
            </w:r>
          </w:p>
        </w:tc>
        <w:tc>
          <w:tcPr>
            <w:tcW w:w="659" w:type="pct"/>
            <w:noWrap/>
            <w:hideMark/>
          </w:tcPr>
          <w:p w14:paraId="4A01BFC7"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5</w:t>
            </w:r>
          </w:p>
        </w:tc>
      </w:tr>
      <w:tr w:rsidR="00AE2C3F" w:rsidRPr="004C519C" w14:paraId="76F705C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542DF9C" w14:textId="77777777" w:rsidR="00AE2C3F" w:rsidRPr="004C519C" w:rsidRDefault="00AE2C3F" w:rsidP="00AE2C3F">
            <w:pPr>
              <w:ind w:firstLineChars="0" w:firstLine="0"/>
              <w:rPr>
                <w:sz w:val="20"/>
              </w:rPr>
            </w:pPr>
            <w:r w:rsidRPr="004C519C">
              <w:rPr>
                <w:rFonts w:hint="eastAsia"/>
                <w:sz w:val="20"/>
              </w:rPr>
              <w:t>5</w:t>
            </w:r>
          </w:p>
        </w:tc>
        <w:tc>
          <w:tcPr>
            <w:tcW w:w="726" w:type="pct"/>
            <w:noWrap/>
            <w:hideMark/>
          </w:tcPr>
          <w:p w14:paraId="618942C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7/11</w:t>
            </w:r>
          </w:p>
        </w:tc>
        <w:tc>
          <w:tcPr>
            <w:tcW w:w="557" w:type="pct"/>
            <w:noWrap/>
            <w:hideMark/>
          </w:tcPr>
          <w:p w14:paraId="69D2D335"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659" w:type="pct"/>
            <w:noWrap/>
            <w:hideMark/>
          </w:tcPr>
          <w:p w14:paraId="57FD8413"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3</w:t>
            </w:r>
          </w:p>
        </w:tc>
        <w:tc>
          <w:tcPr>
            <w:tcW w:w="558" w:type="pct"/>
            <w:noWrap/>
            <w:hideMark/>
          </w:tcPr>
          <w:p w14:paraId="33C0B55A"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7</w:t>
            </w:r>
          </w:p>
        </w:tc>
        <w:tc>
          <w:tcPr>
            <w:tcW w:w="726" w:type="pct"/>
            <w:noWrap/>
            <w:hideMark/>
          </w:tcPr>
          <w:p w14:paraId="02FA1F7B"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1</w:t>
            </w:r>
          </w:p>
        </w:tc>
        <w:tc>
          <w:tcPr>
            <w:tcW w:w="558" w:type="pct"/>
            <w:noWrap/>
            <w:hideMark/>
          </w:tcPr>
          <w:p w14:paraId="509666BB"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3</w:t>
            </w:r>
          </w:p>
        </w:tc>
        <w:tc>
          <w:tcPr>
            <w:tcW w:w="659" w:type="pct"/>
            <w:noWrap/>
            <w:hideMark/>
          </w:tcPr>
          <w:p w14:paraId="34F004DB"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6</w:t>
            </w:r>
          </w:p>
        </w:tc>
      </w:tr>
      <w:tr w:rsidR="00AE2C3F" w:rsidRPr="004C519C" w14:paraId="68B9E41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7DA549F4" w14:textId="77777777" w:rsidR="00AE2C3F" w:rsidRPr="004C519C" w:rsidRDefault="00AE2C3F" w:rsidP="00AE2C3F">
            <w:pPr>
              <w:ind w:firstLineChars="0" w:firstLine="0"/>
              <w:rPr>
                <w:sz w:val="20"/>
              </w:rPr>
            </w:pPr>
            <w:r w:rsidRPr="004C519C">
              <w:rPr>
                <w:rFonts w:hint="eastAsia"/>
                <w:sz w:val="20"/>
              </w:rPr>
              <w:t>6</w:t>
            </w:r>
          </w:p>
        </w:tc>
        <w:tc>
          <w:tcPr>
            <w:tcW w:w="726" w:type="pct"/>
            <w:noWrap/>
            <w:hideMark/>
          </w:tcPr>
          <w:p w14:paraId="49130B5A"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7/12</w:t>
            </w:r>
          </w:p>
        </w:tc>
        <w:tc>
          <w:tcPr>
            <w:tcW w:w="557" w:type="pct"/>
            <w:noWrap/>
            <w:hideMark/>
          </w:tcPr>
          <w:p w14:paraId="7AA76351"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659" w:type="pct"/>
            <w:noWrap/>
            <w:hideMark/>
          </w:tcPr>
          <w:p w14:paraId="029A22A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4</w:t>
            </w:r>
          </w:p>
        </w:tc>
        <w:tc>
          <w:tcPr>
            <w:tcW w:w="558" w:type="pct"/>
            <w:noWrap/>
            <w:hideMark/>
          </w:tcPr>
          <w:p w14:paraId="6E2FF678"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8</w:t>
            </w:r>
          </w:p>
        </w:tc>
        <w:tc>
          <w:tcPr>
            <w:tcW w:w="726" w:type="pct"/>
            <w:noWrap/>
            <w:hideMark/>
          </w:tcPr>
          <w:p w14:paraId="410F545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2</w:t>
            </w:r>
          </w:p>
        </w:tc>
        <w:tc>
          <w:tcPr>
            <w:tcW w:w="558" w:type="pct"/>
            <w:noWrap/>
            <w:hideMark/>
          </w:tcPr>
          <w:p w14:paraId="0422F94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4</w:t>
            </w:r>
          </w:p>
        </w:tc>
        <w:tc>
          <w:tcPr>
            <w:tcW w:w="659" w:type="pct"/>
            <w:noWrap/>
            <w:hideMark/>
          </w:tcPr>
          <w:p w14:paraId="4CC2D032"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9</w:t>
            </w:r>
          </w:p>
        </w:tc>
      </w:tr>
      <w:tr w:rsidR="00AE2C3F" w:rsidRPr="004C519C" w14:paraId="1BCAAC7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E70C6C3" w14:textId="77777777" w:rsidR="00AE2C3F" w:rsidRPr="004C519C" w:rsidRDefault="00AE2C3F" w:rsidP="00AE2C3F">
            <w:pPr>
              <w:ind w:firstLineChars="0" w:firstLine="0"/>
              <w:rPr>
                <w:sz w:val="20"/>
              </w:rPr>
            </w:pPr>
            <w:r w:rsidRPr="004C519C">
              <w:rPr>
                <w:rFonts w:hint="eastAsia"/>
                <w:sz w:val="20"/>
              </w:rPr>
              <w:t>7</w:t>
            </w:r>
          </w:p>
        </w:tc>
        <w:tc>
          <w:tcPr>
            <w:tcW w:w="726" w:type="pct"/>
            <w:noWrap/>
            <w:hideMark/>
          </w:tcPr>
          <w:p w14:paraId="0785F059"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7/16</w:t>
            </w:r>
          </w:p>
        </w:tc>
        <w:tc>
          <w:tcPr>
            <w:tcW w:w="557" w:type="pct"/>
            <w:noWrap/>
            <w:hideMark/>
          </w:tcPr>
          <w:p w14:paraId="38624114"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659" w:type="pct"/>
            <w:noWrap/>
            <w:hideMark/>
          </w:tcPr>
          <w:p w14:paraId="2C675F54"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6</w:t>
            </w:r>
          </w:p>
        </w:tc>
        <w:tc>
          <w:tcPr>
            <w:tcW w:w="558" w:type="pct"/>
            <w:noWrap/>
            <w:hideMark/>
          </w:tcPr>
          <w:p w14:paraId="14C0E2CC"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9</w:t>
            </w:r>
          </w:p>
        </w:tc>
        <w:tc>
          <w:tcPr>
            <w:tcW w:w="726" w:type="pct"/>
            <w:noWrap/>
            <w:hideMark/>
          </w:tcPr>
          <w:p w14:paraId="46C97850"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6</w:t>
            </w:r>
          </w:p>
        </w:tc>
        <w:tc>
          <w:tcPr>
            <w:tcW w:w="558" w:type="pct"/>
            <w:noWrap/>
            <w:hideMark/>
          </w:tcPr>
          <w:p w14:paraId="3A19647D"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5</w:t>
            </w:r>
          </w:p>
        </w:tc>
        <w:tc>
          <w:tcPr>
            <w:tcW w:w="659" w:type="pct"/>
            <w:noWrap/>
            <w:hideMark/>
          </w:tcPr>
          <w:p w14:paraId="7B30D790"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10</w:t>
            </w:r>
          </w:p>
        </w:tc>
      </w:tr>
      <w:tr w:rsidR="00AE2C3F" w:rsidRPr="004C519C" w14:paraId="1C7E743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9465214" w14:textId="77777777" w:rsidR="00AE2C3F" w:rsidRPr="004C519C" w:rsidRDefault="00AE2C3F" w:rsidP="00AE2C3F">
            <w:pPr>
              <w:ind w:firstLineChars="0" w:firstLine="0"/>
              <w:rPr>
                <w:sz w:val="20"/>
              </w:rPr>
            </w:pPr>
            <w:r w:rsidRPr="004C519C">
              <w:rPr>
                <w:rFonts w:hint="eastAsia"/>
                <w:sz w:val="20"/>
              </w:rPr>
              <w:t>8</w:t>
            </w:r>
          </w:p>
        </w:tc>
        <w:tc>
          <w:tcPr>
            <w:tcW w:w="726" w:type="pct"/>
            <w:noWrap/>
            <w:hideMark/>
          </w:tcPr>
          <w:p w14:paraId="29C799B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18</w:t>
            </w:r>
          </w:p>
        </w:tc>
        <w:tc>
          <w:tcPr>
            <w:tcW w:w="557" w:type="pct"/>
            <w:noWrap/>
            <w:hideMark/>
          </w:tcPr>
          <w:p w14:paraId="6961C4A5"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659" w:type="pct"/>
            <w:noWrap/>
            <w:hideMark/>
          </w:tcPr>
          <w:p w14:paraId="66C1D7BD"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6/27</w:t>
            </w:r>
          </w:p>
        </w:tc>
        <w:tc>
          <w:tcPr>
            <w:tcW w:w="558" w:type="pct"/>
            <w:noWrap/>
            <w:hideMark/>
          </w:tcPr>
          <w:p w14:paraId="357E59C8"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0</w:t>
            </w:r>
          </w:p>
        </w:tc>
        <w:tc>
          <w:tcPr>
            <w:tcW w:w="726" w:type="pct"/>
            <w:noWrap/>
            <w:hideMark/>
          </w:tcPr>
          <w:p w14:paraId="4B472B9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7</w:t>
            </w:r>
          </w:p>
        </w:tc>
        <w:tc>
          <w:tcPr>
            <w:tcW w:w="558" w:type="pct"/>
            <w:noWrap/>
            <w:hideMark/>
          </w:tcPr>
          <w:p w14:paraId="04611DB3"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6</w:t>
            </w:r>
          </w:p>
        </w:tc>
        <w:tc>
          <w:tcPr>
            <w:tcW w:w="659" w:type="pct"/>
            <w:noWrap/>
            <w:hideMark/>
          </w:tcPr>
          <w:p w14:paraId="1CBD129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4</w:t>
            </w:r>
          </w:p>
        </w:tc>
      </w:tr>
      <w:tr w:rsidR="00AE2C3F" w:rsidRPr="004C519C" w14:paraId="47F38201"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A3DEBAD" w14:textId="77777777" w:rsidR="00AE2C3F" w:rsidRPr="004C519C" w:rsidRDefault="00AE2C3F" w:rsidP="00AE2C3F">
            <w:pPr>
              <w:ind w:firstLineChars="0" w:firstLine="0"/>
              <w:rPr>
                <w:sz w:val="20"/>
              </w:rPr>
            </w:pPr>
            <w:r w:rsidRPr="004C519C">
              <w:rPr>
                <w:rFonts w:hint="eastAsia"/>
                <w:sz w:val="20"/>
              </w:rPr>
              <w:t>9</w:t>
            </w:r>
          </w:p>
        </w:tc>
        <w:tc>
          <w:tcPr>
            <w:tcW w:w="726" w:type="pct"/>
            <w:noWrap/>
            <w:hideMark/>
          </w:tcPr>
          <w:p w14:paraId="7487296E"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19</w:t>
            </w:r>
          </w:p>
        </w:tc>
        <w:tc>
          <w:tcPr>
            <w:tcW w:w="557" w:type="pct"/>
            <w:noWrap/>
            <w:hideMark/>
          </w:tcPr>
          <w:p w14:paraId="004D5C26"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659" w:type="pct"/>
            <w:noWrap/>
            <w:hideMark/>
          </w:tcPr>
          <w:p w14:paraId="32D4C298"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6/29</w:t>
            </w:r>
          </w:p>
        </w:tc>
        <w:tc>
          <w:tcPr>
            <w:tcW w:w="558" w:type="pct"/>
            <w:noWrap/>
            <w:hideMark/>
          </w:tcPr>
          <w:p w14:paraId="273A222E"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1</w:t>
            </w:r>
          </w:p>
        </w:tc>
        <w:tc>
          <w:tcPr>
            <w:tcW w:w="726" w:type="pct"/>
            <w:noWrap/>
            <w:hideMark/>
          </w:tcPr>
          <w:p w14:paraId="7C3E0238"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1/9</w:t>
            </w:r>
          </w:p>
        </w:tc>
        <w:tc>
          <w:tcPr>
            <w:tcW w:w="558" w:type="pct"/>
            <w:noWrap/>
            <w:hideMark/>
          </w:tcPr>
          <w:p w14:paraId="71E8116E"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7</w:t>
            </w:r>
          </w:p>
        </w:tc>
        <w:tc>
          <w:tcPr>
            <w:tcW w:w="659" w:type="pct"/>
            <w:noWrap/>
            <w:hideMark/>
          </w:tcPr>
          <w:p w14:paraId="6EF1A929"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2/15</w:t>
            </w:r>
          </w:p>
        </w:tc>
      </w:tr>
      <w:tr w:rsidR="00AE2C3F" w:rsidRPr="004C519C" w14:paraId="747D3D55"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3CF40CB" w14:textId="77777777" w:rsidR="00AE2C3F" w:rsidRPr="004C519C" w:rsidRDefault="00AE2C3F" w:rsidP="00AE2C3F">
            <w:pPr>
              <w:ind w:firstLineChars="0" w:firstLine="0"/>
              <w:rPr>
                <w:sz w:val="20"/>
              </w:rPr>
            </w:pPr>
            <w:r w:rsidRPr="004C519C">
              <w:rPr>
                <w:rFonts w:hint="eastAsia"/>
                <w:sz w:val="20"/>
              </w:rPr>
              <w:t>10</w:t>
            </w:r>
          </w:p>
        </w:tc>
        <w:tc>
          <w:tcPr>
            <w:tcW w:w="726" w:type="pct"/>
            <w:noWrap/>
            <w:hideMark/>
          </w:tcPr>
          <w:p w14:paraId="20F5A32F"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0</w:t>
            </w:r>
          </w:p>
        </w:tc>
        <w:tc>
          <w:tcPr>
            <w:tcW w:w="557" w:type="pct"/>
            <w:noWrap/>
            <w:hideMark/>
          </w:tcPr>
          <w:p w14:paraId="0A820A15"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659" w:type="pct"/>
            <w:noWrap/>
            <w:hideMark/>
          </w:tcPr>
          <w:p w14:paraId="39C9907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7/22</w:t>
            </w:r>
          </w:p>
        </w:tc>
        <w:tc>
          <w:tcPr>
            <w:tcW w:w="558" w:type="pct"/>
            <w:noWrap/>
            <w:hideMark/>
          </w:tcPr>
          <w:p w14:paraId="04B7C7A0"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2</w:t>
            </w:r>
          </w:p>
        </w:tc>
        <w:tc>
          <w:tcPr>
            <w:tcW w:w="726" w:type="pct"/>
            <w:noWrap/>
            <w:hideMark/>
          </w:tcPr>
          <w:p w14:paraId="197206EA"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1/10</w:t>
            </w:r>
          </w:p>
        </w:tc>
        <w:tc>
          <w:tcPr>
            <w:tcW w:w="558" w:type="pct"/>
            <w:noWrap/>
            <w:hideMark/>
          </w:tcPr>
          <w:p w14:paraId="468004EA"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88</w:t>
            </w:r>
          </w:p>
        </w:tc>
        <w:tc>
          <w:tcPr>
            <w:tcW w:w="659" w:type="pct"/>
            <w:noWrap/>
            <w:hideMark/>
          </w:tcPr>
          <w:p w14:paraId="384970E8"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2/17</w:t>
            </w:r>
          </w:p>
        </w:tc>
      </w:tr>
      <w:tr w:rsidR="00AE2C3F" w:rsidRPr="004C519C" w14:paraId="0EFE845B"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03A6E9E8" w14:textId="77777777" w:rsidR="00AE2C3F" w:rsidRPr="004C519C" w:rsidRDefault="00AE2C3F" w:rsidP="00AE2C3F">
            <w:pPr>
              <w:ind w:firstLineChars="0" w:firstLine="0"/>
              <w:rPr>
                <w:sz w:val="20"/>
              </w:rPr>
            </w:pPr>
            <w:r w:rsidRPr="004C519C">
              <w:rPr>
                <w:rFonts w:hint="eastAsia"/>
                <w:sz w:val="20"/>
              </w:rPr>
              <w:t>11</w:t>
            </w:r>
          </w:p>
        </w:tc>
        <w:tc>
          <w:tcPr>
            <w:tcW w:w="726" w:type="pct"/>
            <w:noWrap/>
            <w:hideMark/>
          </w:tcPr>
          <w:p w14:paraId="35681EDB"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21</w:t>
            </w:r>
          </w:p>
        </w:tc>
        <w:tc>
          <w:tcPr>
            <w:tcW w:w="557" w:type="pct"/>
            <w:noWrap/>
            <w:hideMark/>
          </w:tcPr>
          <w:p w14:paraId="76748C86"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659" w:type="pct"/>
            <w:noWrap/>
            <w:hideMark/>
          </w:tcPr>
          <w:p w14:paraId="703FF02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7/29</w:t>
            </w:r>
          </w:p>
        </w:tc>
        <w:tc>
          <w:tcPr>
            <w:tcW w:w="558" w:type="pct"/>
            <w:noWrap/>
            <w:hideMark/>
          </w:tcPr>
          <w:p w14:paraId="5FEC2124"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3</w:t>
            </w:r>
          </w:p>
        </w:tc>
        <w:tc>
          <w:tcPr>
            <w:tcW w:w="726" w:type="pct"/>
            <w:noWrap/>
            <w:hideMark/>
          </w:tcPr>
          <w:p w14:paraId="00C0455D"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4</w:t>
            </w:r>
          </w:p>
        </w:tc>
        <w:tc>
          <w:tcPr>
            <w:tcW w:w="558" w:type="pct"/>
            <w:noWrap/>
            <w:hideMark/>
          </w:tcPr>
          <w:p w14:paraId="6B31A7BF"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89</w:t>
            </w:r>
          </w:p>
        </w:tc>
        <w:tc>
          <w:tcPr>
            <w:tcW w:w="659" w:type="pct"/>
            <w:noWrap/>
            <w:hideMark/>
          </w:tcPr>
          <w:p w14:paraId="6AFD359C"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3/5</w:t>
            </w:r>
          </w:p>
        </w:tc>
      </w:tr>
      <w:tr w:rsidR="00AE2C3F" w:rsidRPr="004C519C" w14:paraId="5547717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5285313" w14:textId="77777777" w:rsidR="00AE2C3F" w:rsidRPr="004C519C" w:rsidRDefault="00AE2C3F" w:rsidP="00AE2C3F">
            <w:pPr>
              <w:ind w:firstLineChars="0" w:firstLine="0"/>
              <w:rPr>
                <w:sz w:val="20"/>
              </w:rPr>
            </w:pPr>
            <w:r w:rsidRPr="004C519C">
              <w:rPr>
                <w:rFonts w:hint="eastAsia"/>
                <w:sz w:val="20"/>
              </w:rPr>
              <w:lastRenderedPageBreak/>
              <w:t>12</w:t>
            </w:r>
          </w:p>
        </w:tc>
        <w:tc>
          <w:tcPr>
            <w:tcW w:w="726" w:type="pct"/>
            <w:noWrap/>
            <w:hideMark/>
          </w:tcPr>
          <w:p w14:paraId="0707ECB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2</w:t>
            </w:r>
          </w:p>
        </w:tc>
        <w:tc>
          <w:tcPr>
            <w:tcW w:w="557" w:type="pct"/>
            <w:noWrap/>
            <w:hideMark/>
          </w:tcPr>
          <w:p w14:paraId="56105EFA"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659" w:type="pct"/>
            <w:noWrap/>
            <w:hideMark/>
          </w:tcPr>
          <w:p w14:paraId="4D186F6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2</w:t>
            </w:r>
          </w:p>
        </w:tc>
        <w:tc>
          <w:tcPr>
            <w:tcW w:w="558" w:type="pct"/>
            <w:noWrap/>
            <w:hideMark/>
          </w:tcPr>
          <w:p w14:paraId="3D762F9D"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4</w:t>
            </w:r>
          </w:p>
        </w:tc>
        <w:tc>
          <w:tcPr>
            <w:tcW w:w="726" w:type="pct"/>
            <w:noWrap/>
            <w:hideMark/>
          </w:tcPr>
          <w:p w14:paraId="7A0D5D2B"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2/8</w:t>
            </w:r>
          </w:p>
        </w:tc>
        <w:tc>
          <w:tcPr>
            <w:tcW w:w="558" w:type="pct"/>
            <w:noWrap/>
            <w:hideMark/>
          </w:tcPr>
          <w:p w14:paraId="6DBC313B"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0</w:t>
            </w:r>
          </w:p>
        </w:tc>
        <w:tc>
          <w:tcPr>
            <w:tcW w:w="659" w:type="pct"/>
            <w:noWrap/>
            <w:hideMark/>
          </w:tcPr>
          <w:p w14:paraId="67B992F3"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4/29</w:t>
            </w:r>
          </w:p>
        </w:tc>
      </w:tr>
      <w:tr w:rsidR="00AE2C3F" w:rsidRPr="004C519C" w14:paraId="655C49B7"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30D96988" w14:textId="77777777" w:rsidR="00AE2C3F" w:rsidRPr="004C519C" w:rsidRDefault="00AE2C3F" w:rsidP="00AE2C3F">
            <w:pPr>
              <w:ind w:firstLineChars="0" w:firstLine="0"/>
              <w:rPr>
                <w:sz w:val="20"/>
              </w:rPr>
            </w:pPr>
            <w:r w:rsidRPr="004C519C">
              <w:rPr>
                <w:rFonts w:hint="eastAsia"/>
                <w:sz w:val="20"/>
              </w:rPr>
              <w:t>13</w:t>
            </w:r>
          </w:p>
        </w:tc>
        <w:tc>
          <w:tcPr>
            <w:tcW w:w="726" w:type="pct"/>
            <w:noWrap/>
            <w:hideMark/>
          </w:tcPr>
          <w:p w14:paraId="1FB244D3"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8/23</w:t>
            </w:r>
          </w:p>
        </w:tc>
        <w:tc>
          <w:tcPr>
            <w:tcW w:w="557" w:type="pct"/>
            <w:noWrap/>
            <w:hideMark/>
          </w:tcPr>
          <w:p w14:paraId="150711E5"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659" w:type="pct"/>
            <w:noWrap/>
            <w:hideMark/>
          </w:tcPr>
          <w:p w14:paraId="4B463D5B"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3</w:t>
            </w:r>
          </w:p>
        </w:tc>
        <w:tc>
          <w:tcPr>
            <w:tcW w:w="558" w:type="pct"/>
            <w:noWrap/>
            <w:hideMark/>
          </w:tcPr>
          <w:p w14:paraId="60ACAA9E"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5</w:t>
            </w:r>
          </w:p>
        </w:tc>
        <w:tc>
          <w:tcPr>
            <w:tcW w:w="726" w:type="pct"/>
            <w:noWrap/>
            <w:hideMark/>
          </w:tcPr>
          <w:p w14:paraId="5B1A5214"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11</w:t>
            </w:r>
          </w:p>
        </w:tc>
        <w:tc>
          <w:tcPr>
            <w:tcW w:w="558" w:type="pct"/>
            <w:noWrap/>
            <w:hideMark/>
          </w:tcPr>
          <w:p w14:paraId="1BCBAB93"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1</w:t>
            </w:r>
          </w:p>
        </w:tc>
        <w:tc>
          <w:tcPr>
            <w:tcW w:w="659" w:type="pct"/>
            <w:noWrap/>
            <w:hideMark/>
          </w:tcPr>
          <w:p w14:paraId="6F81E5DD"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4/30</w:t>
            </w:r>
          </w:p>
        </w:tc>
      </w:tr>
      <w:tr w:rsidR="00AE2C3F" w:rsidRPr="004C519C" w14:paraId="436BF7E7"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084EA31" w14:textId="77777777" w:rsidR="00AE2C3F" w:rsidRPr="004C519C" w:rsidRDefault="00AE2C3F" w:rsidP="00AE2C3F">
            <w:pPr>
              <w:ind w:firstLineChars="0" w:firstLine="0"/>
              <w:rPr>
                <w:sz w:val="20"/>
              </w:rPr>
            </w:pPr>
            <w:r w:rsidRPr="004C519C">
              <w:rPr>
                <w:rFonts w:hint="eastAsia"/>
                <w:sz w:val="20"/>
              </w:rPr>
              <w:t>14</w:t>
            </w:r>
          </w:p>
        </w:tc>
        <w:tc>
          <w:tcPr>
            <w:tcW w:w="726" w:type="pct"/>
            <w:noWrap/>
            <w:hideMark/>
          </w:tcPr>
          <w:p w14:paraId="2619252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8/24</w:t>
            </w:r>
          </w:p>
        </w:tc>
        <w:tc>
          <w:tcPr>
            <w:tcW w:w="557" w:type="pct"/>
            <w:noWrap/>
            <w:hideMark/>
          </w:tcPr>
          <w:p w14:paraId="2DB4253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659" w:type="pct"/>
            <w:noWrap/>
            <w:hideMark/>
          </w:tcPr>
          <w:p w14:paraId="730457BD"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4</w:t>
            </w:r>
          </w:p>
        </w:tc>
        <w:tc>
          <w:tcPr>
            <w:tcW w:w="558" w:type="pct"/>
            <w:noWrap/>
            <w:hideMark/>
          </w:tcPr>
          <w:p w14:paraId="08A6E6AC"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6</w:t>
            </w:r>
          </w:p>
        </w:tc>
        <w:tc>
          <w:tcPr>
            <w:tcW w:w="726" w:type="pct"/>
            <w:noWrap/>
            <w:hideMark/>
          </w:tcPr>
          <w:p w14:paraId="05EC1573"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2/12</w:t>
            </w:r>
          </w:p>
        </w:tc>
        <w:tc>
          <w:tcPr>
            <w:tcW w:w="558" w:type="pct"/>
            <w:noWrap/>
            <w:hideMark/>
          </w:tcPr>
          <w:p w14:paraId="4CFFA2C3"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2</w:t>
            </w:r>
          </w:p>
        </w:tc>
        <w:tc>
          <w:tcPr>
            <w:tcW w:w="659" w:type="pct"/>
            <w:noWrap/>
            <w:hideMark/>
          </w:tcPr>
          <w:p w14:paraId="0613DF58"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5/10</w:t>
            </w:r>
          </w:p>
        </w:tc>
      </w:tr>
      <w:tr w:rsidR="00AE2C3F" w:rsidRPr="004C519C" w14:paraId="22C431DB"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01236F5" w14:textId="77777777" w:rsidR="00AE2C3F" w:rsidRPr="004C519C" w:rsidRDefault="00AE2C3F" w:rsidP="00AE2C3F">
            <w:pPr>
              <w:ind w:firstLineChars="0" w:firstLine="0"/>
              <w:rPr>
                <w:sz w:val="20"/>
              </w:rPr>
            </w:pPr>
            <w:r w:rsidRPr="004C519C">
              <w:rPr>
                <w:rFonts w:hint="eastAsia"/>
                <w:sz w:val="20"/>
              </w:rPr>
              <w:t>15</w:t>
            </w:r>
          </w:p>
        </w:tc>
        <w:tc>
          <w:tcPr>
            <w:tcW w:w="726" w:type="pct"/>
            <w:noWrap/>
            <w:hideMark/>
          </w:tcPr>
          <w:p w14:paraId="75D306E7"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6</w:t>
            </w:r>
          </w:p>
        </w:tc>
        <w:tc>
          <w:tcPr>
            <w:tcW w:w="557" w:type="pct"/>
            <w:noWrap/>
            <w:hideMark/>
          </w:tcPr>
          <w:p w14:paraId="3BBCCB12"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659" w:type="pct"/>
            <w:noWrap/>
            <w:hideMark/>
          </w:tcPr>
          <w:p w14:paraId="54C754D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5</w:t>
            </w:r>
          </w:p>
        </w:tc>
        <w:tc>
          <w:tcPr>
            <w:tcW w:w="558" w:type="pct"/>
            <w:noWrap/>
            <w:hideMark/>
          </w:tcPr>
          <w:p w14:paraId="7E0DC99D"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7</w:t>
            </w:r>
          </w:p>
        </w:tc>
        <w:tc>
          <w:tcPr>
            <w:tcW w:w="726" w:type="pct"/>
            <w:noWrap/>
            <w:hideMark/>
          </w:tcPr>
          <w:p w14:paraId="71FC774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2/14</w:t>
            </w:r>
          </w:p>
        </w:tc>
        <w:tc>
          <w:tcPr>
            <w:tcW w:w="558" w:type="pct"/>
            <w:noWrap/>
            <w:hideMark/>
          </w:tcPr>
          <w:p w14:paraId="7D77F61D"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3</w:t>
            </w:r>
          </w:p>
        </w:tc>
        <w:tc>
          <w:tcPr>
            <w:tcW w:w="659" w:type="pct"/>
            <w:noWrap/>
            <w:hideMark/>
          </w:tcPr>
          <w:p w14:paraId="7E29C053"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5/11</w:t>
            </w:r>
          </w:p>
        </w:tc>
      </w:tr>
      <w:tr w:rsidR="00AE2C3F" w:rsidRPr="004C519C" w14:paraId="6DBDDB10"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BB96238" w14:textId="77777777" w:rsidR="00AE2C3F" w:rsidRPr="004C519C" w:rsidRDefault="00AE2C3F" w:rsidP="00AE2C3F">
            <w:pPr>
              <w:ind w:firstLineChars="0" w:firstLine="0"/>
              <w:rPr>
                <w:sz w:val="20"/>
              </w:rPr>
            </w:pPr>
            <w:r w:rsidRPr="004C519C">
              <w:rPr>
                <w:rFonts w:hint="eastAsia"/>
                <w:sz w:val="20"/>
              </w:rPr>
              <w:t>16</w:t>
            </w:r>
          </w:p>
        </w:tc>
        <w:tc>
          <w:tcPr>
            <w:tcW w:w="726" w:type="pct"/>
            <w:noWrap/>
            <w:hideMark/>
          </w:tcPr>
          <w:p w14:paraId="71F9D901"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9/7</w:t>
            </w:r>
          </w:p>
        </w:tc>
        <w:tc>
          <w:tcPr>
            <w:tcW w:w="557" w:type="pct"/>
            <w:noWrap/>
            <w:hideMark/>
          </w:tcPr>
          <w:p w14:paraId="1906F35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2</w:t>
            </w:r>
          </w:p>
        </w:tc>
        <w:tc>
          <w:tcPr>
            <w:tcW w:w="659" w:type="pct"/>
            <w:noWrap/>
            <w:hideMark/>
          </w:tcPr>
          <w:p w14:paraId="3AB189A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6</w:t>
            </w:r>
          </w:p>
        </w:tc>
        <w:tc>
          <w:tcPr>
            <w:tcW w:w="558" w:type="pct"/>
            <w:noWrap/>
            <w:hideMark/>
          </w:tcPr>
          <w:p w14:paraId="47FA7E9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68</w:t>
            </w:r>
          </w:p>
        </w:tc>
        <w:tc>
          <w:tcPr>
            <w:tcW w:w="726" w:type="pct"/>
            <w:noWrap/>
            <w:hideMark/>
          </w:tcPr>
          <w:p w14:paraId="6FD8610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4</w:t>
            </w:r>
          </w:p>
        </w:tc>
        <w:tc>
          <w:tcPr>
            <w:tcW w:w="558" w:type="pct"/>
            <w:noWrap/>
            <w:hideMark/>
          </w:tcPr>
          <w:p w14:paraId="5B0ECCB0"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4</w:t>
            </w:r>
          </w:p>
        </w:tc>
        <w:tc>
          <w:tcPr>
            <w:tcW w:w="659" w:type="pct"/>
            <w:noWrap/>
            <w:hideMark/>
          </w:tcPr>
          <w:p w14:paraId="61CF6E0D"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5/26</w:t>
            </w:r>
          </w:p>
        </w:tc>
      </w:tr>
      <w:tr w:rsidR="00AE2C3F" w:rsidRPr="004C519C" w14:paraId="604DB172"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789D5B2" w14:textId="77777777" w:rsidR="00AE2C3F" w:rsidRPr="004C519C" w:rsidRDefault="00AE2C3F" w:rsidP="00AE2C3F">
            <w:pPr>
              <w:ind w:firstLineChars="0" w:firstLine="0"/>
              <w:rPr>
                <w:sz w:val="20"/>
              </w:rPr>
            </w:pPr>
            <w:r w:rsidRPr="004C519C">
              <w:rPr>
                <w:rFonts w:hint="eastAsia"/>
                <w:sz w:val="20"/>
              </w:rPr>
              <w:t>17</w:t>
            </w:r>
          </w:p>
        </w:tc>
        <w:tc>
          <w:tcPr>
            <w:tcW w:w="726" w:type="pct"/>
            <w:noWrap/>
            <w:hideMark/>
          </w:tcPr>
          <w:p w14:paraId="6DD7E24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10</w:t>
            </w:r>
          </w:p>
        </w:tc>
        <w:tc>
          <w:tcPr>
            <w:tcW w:w="557" w:type="pct"/>
            <w:noWrap/>
            <w:hideMark/>
          </w:tcPr>
          <w:p w14:paraId="0E0FDA97"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3</w:t>
            </w:r>
          </w:p>
        </w:tc>
        <w:tc>
          <w:tcPr>
            <w:tcW w:w="659" w:type="pct"/>
            <w:noWrap/>
            <w:hideMark/>
          </w:tcPr>
          <w:p w14:paraId="114199D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7</w:t>
            </w:r>
          </w:p>
        </w:tc>
        <w:tc>
          <w:tcPr>
            <w:tcW w:w="558" w:type="pct"/>
            <w:noWrap/>
            <w:hideMark/>
          </w:tcPr>
          <w:p w14:paraId="1CB69AEE"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69</w:t>
            </w:r>
          </w:p>
        </w:tc>
        <w:tc>
          <w:tcPr>
            <w:tcW w:w="726" w:type="pct"/>
            <w:noWrap/>
            <w:hideMark/>
          </w:tcPr>
          <w:p w14:paraId="24625230"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7</w:t>
            </w:r>
          </w:p>
        </w:tc>
        <w:tc>
          <w:tcPr>
            <w:tcW w:w="558" w:type="pct"/>
            <w:noWrap/>
            <w:hideMark/>
          </w:tcPr>
          <w:p w14:paraId="6AF7B7FA"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5</w:t>
            </w:r>
          </w:p>
        </w:tc>
        <w:tc>
          <w:tcPr>
            <w:tcW w:w="659" w:type="pct"/>
            <w:noWrap/>
            <w:hideMark/>
          </w:tcPr>
          <w:p w14:paraId="3C59E908"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5/27</w:t>
            </w:r>
          </w:p>
        </w:tc>
      </w:tr>
      <w:tr w:rsidR="00AE2C3F" w:rsidRPr="004C519C" w14:paraId="3F9D5509"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F9D3E94" w14:textId="77777777" w:rsidR="00AE2C3F" w:rsidRPr="004C519C" w:rsidRDefault="00AE2C3F" w:rsidP="00AE2C3F">
            <w:pPr>
              <w:ind w:firstLineChars="0" w:firstLine="0"/>
              <w:rPr>
                <w:sz w:val="20"/>
              </w:rPr>
            </w:pPr>
            <w:r w:rsidRPr="004C519C">
              <w:rPr>
                <w:rFonts w:hint="eastAsia"/>
                <w:sz w:val="20"/>
              </w:rPr>
              <w:t>18</w:t>
            </w:r>
          </w:p>
        </w:tc>
        <w:tc>
          <w:tcPr>
            <w:tcW w:w="726" w:type="pct"/>
            <w:noWrap/>
            <w:hideMark/>
          </w:tcPr>
          <w:p w14:paraId="6E76774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9/18</w:t>
            </w:r>
          </w:p>
        </w:tc>
        <w:tc>
          <w:tcPr>
            <w:tcW w:w="557" w:type="pct"/>
            <w:noWrap/>
            <w:hideMark/>
          </w:tcPr>
          <w:p w14:paraId="51CAAB85"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4</w:t>
            </w:r>
          </w:p>
        </w:tc>
        <w:tc>
          <w:tcPr>
            <w:tcW w:w="659" w:type="pct"/>
            <w:noWrap/>
            <w:hideMark/>
          </w:tcPr>
          <w:p w14:paraId="6722E727"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8/28</w:t>
            </w:r>
          </w:p>
        </w:tc>
        <w:tc>
          <w:tcPr>
            <w:tcW w:w="558" w:type="pct"/>
            <w:noWrap/>
            <w:hideMark/>
          </w:tcPr>
          <w:p w14:paraId="410ABB3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0</w:t>
            </w:r>
          </w:p>
        </w:tc>
        <w:tc>
          <w:tcPr>
            <w:tcW w:w="726" w:type="pct"/>
            <w:noWrap/>
            <w:hideMark/>
          </w:tcPr>
          <w:p w14:paraId="53BC9347"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19</w:t>
            </w:r>
          </w:p>
        </w:tc>
        <w:tc>
          <w:tcPr>
            <w:tcW w:w="558" w:type="pct"/>
            <w:noWrap/>
            <w:hideMark/>
          </w:tcPr>
          <w:p w14:paraId="046AFF63"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6</w:t>
            </w:r>
          </w:p>
        </w:tc>
        <w:tc>
          <w:tcPr>
            <w:tcW w:w="659" w:type="pct"/>
            <w:noWrap/>
            <w:hideMark/>
          </w:tcPr>
          <w:p w14:paraId="17D41E5B"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4</w:t>
            </w:r>
          </w:p>
        </w:tc>
      </w:tr>
      <w:tr w:rsidR="00AE2C3F" w:rsidRPr="004C519C" w14:paraId="79CF29B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1D41B28" w14:textId="77777777" w:rsidR="00AE2C3F" w:rsidRPr="004C519C" w:rsidRDefault="00AE2C3F" w:rsidP="00AE2C3F">
            <w:pPr>
              <w:ind w:firstLineChars="0" w:firstLine="0"/>
              <w:rPr>
                <w:sz w:val="20"/>
              </w:rPr>
            </w:pPr>
            <w:r w:rsidRPr="004C519C">
              <w:rPr>
                <w:rFonts w:hint="eastAsia"/>
                <w:sz w:val="20"/>
              </w:rPr>
              <w:t>19</w:t>
            </w:r>
          </w:p>
        </w:tc>
        <w:tc>
          <w:tcPr>
            <w:tcW w:w="726" w:type="pct"/>
            <w:noWrap/>
            <w:hideMark/>
          </w:tcPr>
          <w:p w14:paraId="11227BB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9/26</w:t>
            </w:r>
          </w:p>
        </w:tc>
        <w:tc>
          <w:tcPr>
            <w:tcW w:w="557" w:type="pct"/>
            <w:noWrap/>
            <w:hideMark/>
          </w:tcPr>
          <w:p w14:paraId="72EFE494"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5</w:t>
            </w:r>
          </w:p>
        </w:tc>
        <w:tc>
          <w:tcPr>
            <w:tcW w:w="659" w:type="pct"/>
            <w:noWrap/>
            <w:hideMark/>
          </w:tcPr>
          <w:p w14:paraId="7820F334"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8/29</w:t>
            </w:r>
          </w:p>
        </w:tc>
        <w:tc>
          <w:tcPr>
            <w:tcW w:w="558" w:type="pct"/>
            <w:noWrap/>
            <w:hideMark/>
          </w:tcPr>
          <w:p w14:paraId="231F1265"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1</w:t>
            </w:r>
          </w:p>
        </w:tc>
        <w:tc>
          <w:tcPr>
            <w:tcW w:w="726" w:type="pct"/>
            <w:noWrap/>
            <w:hideMark/>
          </w:tcPr>
          <w:p w14:paraId="7A1173F2"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0</w:t>
            </w:r>
          </w:p>
        </w:tc>
        <w:tc>
          <w:tcPr>
            <w:tcW w:w="558" w:type="pct"/>
            <w:noWrap/>
            <w:hideMark/>
          </w:tcPr>
          <w:p w14:paraId="0A9A0128"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7</w:t>
            </w:r>
          </w:p>
        </w:tc>
        <w:tc>
          <w:tcPr>
            <w:tcW w:w="659" w:type="pct"/>
            <w:noWrap/>
            <w:hideMark/>
          </w:tcPr>
          <w:p w14:paraId="512B00EB"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7</w:t>
            </w:r>
          </w:p>
        </w:tc>
      </w:tr>
      <w:tr w:rsidR="00AE2C3F" w:rsidRPr="004C519C" w14:paraId="5F15A86C"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B800C01" w14:textId="77777777" w:rsidR="00AE2C3F" w:rsidRPr="004C519C" w:rsidRDefault="00AE2C3F" w:rsidP="00AE2C3F">
            <w:pPr>
              <w:ind w:firstLineChars="0" w:firstLine="0"/>
              <w:rPr>
                <w:sz w:val="20"/>
              </w:rPr>
            </w:pPr>
            <w:r w:rsidRPr="004C519C">
              <w:rPr>
                <w:rFonts w:hint="eastAsia"/>
                <w:sz w:val="20"/>
              </w:rPr>
              <w:t>20</w:t>
            </w:r>
          </w:p>
        </w:tc>
        <w:tc>
          <w:tcPr>
            <w:tcW w:w="726" w:type="pct"/>
            <w:noWrap/>
            <w:hideMark/>
          </w:tcPr>
          <w:p w14:paraId="1A593099"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10/3</w:t>
            </w:r>
          </w:p>
        </w:tc>
        <w:tc>
          <w:tcPr>
            <w:tcW w:w="557" w:type="pct"/>
            <w:noWrap/>
            <w:hideMark/>
          </w:tcPr>
          <w:p w14:paraId="6AAA13D4"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6</w:t>
            </w:r>
          </w:p>
        </w:tc>
        <w:tc>
          <w:tcPr>
            <w:tcW w:w="659" w:type="pct"/>
            <w:noWrap/>
            <w:hideMark/>
          </w:tcPr>
          <w:p w14:paraId="19C79957"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9/21</w:t>
            </w:r>
          </w:p>
        </w:tc>
        <w:tc>
          <w:tcPr>
            <w:tcW w:w="558" w:type="pct"/>
            <w:noWrap/>
            <w:hideMark/>
          </w:tcPr>
          <w:p w14:paraId="1952529C"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2</w:t>
            </w:r>
          </w:p>
        </w:tc>
        <w:tc>
          <w:tcPr>
            <w:tcW w:w="726" w:type="pct"/>
            <w:noWrap/>
            <w:hideMark/>
          </w:tcPr>
          <w:p w14:paraId="0637E06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1</w:t>
            </w:r>
          </w:p>
        </w:tc>
        <w:tc>
          <w:tcPr>
            <w:tcW w:w="558" w:type="pct"/>
            <w:noWrap/>
            <w:hideMark/>
          </w:tcPr>
          <w:p w14:paraId="28A86599"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98</w:t>
            </w:r>
          </w:p>
        </w:tc>
        <w:tc>
          <w:tcPr>
            <w:tcW w:w="659" w:type="pct"/>
            <w:noWrap/>
            <w:hideMark/>
          </w:tcPr>
          <w:p w14:paraId="5F4E6F6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8</w:t>
            </w:r>
          </w:p>
        </w:tc>
      </w:tr>
      <w:tr w:rsidR="00AE2C3F" w:rsidRPr="004C519C" w14:paraId="442F7A65"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5CEB32CA" w14:textId="77777777" w:rsidR="00AE2C3F" w:rsidRPr="004C519C" w:rsidRDefault="00AE2C3F" w:rsidP="00AE2C3F">
            <w:pPr>
              <w:ind w:firstLineChars="0" w:firstLine="0"/>
              <w:rPr>
                <w:sz w:val="20"/>
              </w:rPr>
            </w:pPr>
            <w:r w:rsidRPr="004C519C">
              <w:rPr>
                <w:rFonts w:hint="eastAsia"/>
                <w:sz w:val="20"/>
              </w:rPr>
              <w:t>21</w:t>
            </w:r>
          </w:p>
        </w:tc>
        <w:tc>
          <w:tcPr>
            <w:tcW w:w="726" w:type="pct"/>
            <w:noWrap/>
            <w:hideMark/>
          </w:tcPr>
          <w:p w14:paraId="46085D6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10/6</w:t>
            </w:r>
          </w:p>
        </w:tc>
        <w:tc>
          <w:tcPr>
            <w:tcW w:w="557" w:type="pct"/>
            <w:noWrap/>
            <w:hideMark/>
          </w:tcPr>
          <w:p w14:paraId="49F31E97"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7</w:t>
            </w:r>
          </w:p>
        </w:tc>
        <w:tc>
          <w:tcPr>
            <w:tcW w:w="659" w:type="pct"/>
            <w:noWrap/>
            <w:hideMark/>
          </w:tcPr>
          <w:p w14:paraId="0EE96438"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9/22</w:t>
            </w:r>
          </w:p>
        </w:tc>
        <w:tc>
          <w:tcPr>
            <w:tcW w:w="558" w:type="pct"/>
            <w:noWrap/>
            <w:hideMark/>
          </w:tcPr>
          <w:p w14:paraId="2AB67842"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3</w:t>
            </w:r>
          </w:p>
        </w:tc>
        <w:tc>
          <w:tcPr>
            <w:tcW w:w="726" w:type="pct"/>
            <w:noWrap/>
            <w:hideMark/>
          </w:tcPr>
          <w:p w14:paraId="3530537E"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2</w:t>
            </w:r>
          </w:p>
        </w:tc>
        <w:tc>
          <w:tcPr>
            <w:tcW w:w="558" w:type="pct"/>
            <w:noWrap/>
            <w:hideMark/>
          </w:tcPr>
          <w:p w14:paraId="19FFE89C"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99</w:t>
            </w:r>
          </w:p>
        </w:tc>
        <w:tc>
          <w:tcPr>
            <w:tcW w:w="659" w:type="pct"/>
            <w:noWrap/>
            <w:hideMark/>
          </w:tcPr>
          <w:p w14:paraId="098B685D"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15</w:t>
            </w:r>
          </w:p>
        </w:tc>
      </w:tr>
      <w:tr w:rsidR="00AE2C3F" w:rsidRPr="004C519C" w14:paraId="63E6E4C7"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C7760E3" w14:textId="77777777" w:rsidR="00AE2C3F" w:rsidRPr="004C519C" w:rsidRDefault="00AE2C3F" w:rsidP="00AE2C3F">
            <w:pPr>
              <w:ind w:firstLineChars="0" w:firstLine="0"/>
              <w:rPr>
                <w:sz w:val="20"/>
              </w:rPr>
            </w:pPr>
            <w:r w:rsidRPr="004C519C">
              <w:rPr>
                <w:rFonts w:hint="eastAsia"/>
                <w:sz w:val="20"/>
              </w:rPr>
              <w:t>22</w:t>
            </w:r>
          </w:p>
        </w:tc>
        <w:tc>
          <w:tcPr>
            <w:tcW w:w="726" w:type="pct"/>
            <w:noWrap/>
            <w:hideMark/>
          </w:tcPr>
          <w:p w14:paraId="3ACCC965"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2/12/5</w:t>
            </w:r>
          </w:p>
        </w:tc>
        <w:tc>
          <w:tcPr>
            <w:tcW w:w="557" w:type="pct"/>
            <w:noWrap/>
            <w:hideMark/>
          </w:tcPr>
          <w:p w14:paraId="5D56F4F1"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8</w:t>
            </w:r>
          </w:p>
        </w:tc>
        <w:tc>
          <w:tcPr>
            <w:tcW w:w="659" w:type="pct"/>
            <w:noWrap/>
            <w:hideMark/>
          </w:tcPr>
          <w:p w14:paraId="6BFFA5CD"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9/23</w:t>
            </w:r>
          </w:p>
        </w:tc>
        <w:tc>
          <w:tcPr>
            <w:tcW w:w="558" w:type="pct"/>
            <w:noWrap/>
            <w:hideMark/>
          </w:tcPr>
          <w:p w14:paraId="4988AB0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4</w:t>
            </w:r>
          </w:p>
        </w:tc>
        <w:tc>
          <w:tcPr>
            <w:tcW w:w="726" w:type="pct"/>
            <w:noWrap/>
            <w:hideMark/>
          </w:tcPr>
          <w:p w14:paraId="1B15E145"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3</w:t>
            </w:r>
          </w:p>
        </w:tc>
        <w:tc>
          <w:tcPr>
            <w:tcW w:w="558" w:type="pct"/>
            <w:noWrap/>
            <w:hideMark/>
          </w:tcPr>
          <w:p w14:paraId="316FD09C"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00</w:t>
            </w:r>
          </w:p>
        </w:tc>
        <w:tc>
          <w:tcPr>
            <w:tcW w:w="659" w:type="pct"/>
            <w:noWrap/>
            <w:hideMark/>
          </w:tcPr>
          <w:p w14:paraId="29A2C185"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6/26</w:t>
            </w:r>
          </w:p>
        </w:tc>
      </w:tr>
      <w:tr w:rsidR="00AE2C3F" w:rsidRPr="004C519C" w14:paraId="7CA54B08"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2BE3A1DA" w14:textId="77777777" w:rsidR="00AE2C3F" w:rsidRPr="004C519C" w:rsidRDefault="00AE2C3F" w:rsidP="00AE2C3F">
            <w:pPr>
              <w:ind w:firstLineChars="0" w:firstLine="0"/>
              <w:rPr>
                <w:sz w:val="20"/>
              </w:rPr>
            </w:pPr>
            <w:r w:rsidRPr="004C519C">
              <w:rPr>
                <w:rFonts w:hint="eastAsia"/>
                <w:sz w:val="20"/>
              </w:rPr>
              <w:t>23</w:t>
            </w:r>
          </w:p>
        </w:tc>
        <w:tc>
          <w:tcPr>
            <w:tcW w:w="726" w:type="pct"/>
            <w:noWrap/>
            <w:hideMark/>
          </w:tcPr>
          <w:p w14:paraId="56C4EFD3"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2/12/10</w:t>
            </w:r>
          </w:p>
        </w:tc>
        <w:tc>
          <w:tcPr>
            <w:tcW w:w="557" w:type="pct"/>
            <w:noWrap/>
            <w:hideMark/>
          </w:tcPr>
          <w:p w14:paraId="5C31645E"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9</w:t>
            </w:r>
          </w:p>
        </w:tc>
        <w:tc>
          <w:tcPr>
            <w:tcW w:w="659" w:type="pct"/>
            <w:noWrap/>
            <w:hideMark/>
          </w:tcPr>
          <w:p w14:paraId="6DE44782"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9/24</w:t>
            </w:r>
          </w:p>
        </w:tc>
        <w:tc>
          <w:tcPr>
            <w:tcW w:w="558" w:type="pct"/>
            <w:noWrap/>
            <w:hideMark/>
          </w:tcPr>
          <w:p w14:paraId="69982C80"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5</w:t>
            </w:r>
          </w:p>
        </w:tc>
        <w:tc>
          <w:tcPr>
            <w:tcW w:w="726" w:type="pct"/>
            <w:noWrap/>
            <w:hideMark/>
          </w:tcPr>
          <w:p w14:paraId="0DF02875"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4</w:t>
            </w:r>
          </w:p>
        </w:tc>
        <w:tc>
          <w:tcPr>
            <w:tcW w:w="558" w:type="pct"/>
            <w:noWrap/>
            <w:hideMark/>
          </w:tcPr>
          <w:p w14:paraId="514CD0F1"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01</w:t>
            </w:r>
          </w:p>
        </w:tc>
        <w:tc>
          <w:tcPr>
            <w:tcW w:w="659" w:type="pct"/>
            <w:noWrap/>
            <w:hideMark/>
          </w:tcPr>
          <w:p w14:paraId="0AF88F7C"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6/27</w:t>
            </w:r>
          </w:p>
        </w:tc>
      </w:tr>
      <w:tr w:rsidR="00AE2C3F" w:rsidRPr="004C519C" w14:paraId="779108CB"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6C3C5A94" w14:textId="77777777" w:rsidR="00AE2C3F" w:rsidRPr="004C519C" w:rsidRDefault="00AE2C3F" w:rsidP="00AE2C3F">
            <w:pPr>
              <w:ind w:firstLineChars="0" w:firstLine="0"/>
              <w:rPr>
                <w:sz w:val="20"/>
              </w:rPr>
            </w:pPr>
            <w:r w:rsidRPr="004C519C">
              <w:rPr>
                <w:rFonts w:hint="eastAsia"/>
                <w:sz w:val="20"/>
              </w:rPr>
              <w:t>24</w:t>
            </w:r>
          </w:p>
        </w:tc>
        <w:tc>
          <w:tcPr>
            <w:tcW w:w="726" w:type="pct"/>
            <w:noWrap/>
            <w:hideMark/>
          </w:tcPr>
          <w:p w14:paraId="626BD686"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4/24</w:t>
            </w:r>
          </w:p>
        </w:tc>
        <w:tc>
          <w:tcPr>
            <w:tcW w:w="557" w:type="pct"/>
            <w:noWrap/>
            <w:hideMark/>
          </w:tcPr>
          <w:p w14:paraId="5E11CF22"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0</w:t>
            </w:r>
          </w:p>
        </w:tc>
        <w:tc>
          <w:tcPr>
            <w:tcW w:w="659" w:type="pct"/>
            <w:noWrap/>
            <w:hideMark/>
          </w:tcPr>
          <w:p w14:paraId="6C44403D"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3</w:t>
            </w:r>
          </w:p>
        </w:tc>
        <w:tc>
          <w:tcPr>
            <w:tcW w:w="558" w:type="pct"/>
            <w:noWrap/>
            <w:hideMark/>
          </w:tcPr>
          <w:p w14:paraId="11614BCA"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6</w:t>
            </w:r>
          </w:p>
        </w:tc>
        <w:tc>
          <w:tcPr>
            <w:tcW w:w="726" w:type="pct"/>
            <w:noWrap/>
            <w:hideMark/>
          </w:tcPr>
          <w:p w14:paraId="5CA53FF3"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25</w:t>
            </w:r>
          </w:p>
        </w:tc>
        <w:tc>
          <w:tcPr>
            <w:tcW w:w="558" w:type="pct"/>
            <w:noWrap/>
            <w:hideMark/>
          </w:tcPr>
          <w:p w14:paraId="4A9336A0"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02</w:t>
            </w:r>
          </w:p>
        </w:tc>
        <w:tc>
          <w:tcPr>
            <w:tcW w:w="659" w:type="pct"/>
            <w:noWrap/>
            <w:hideMark/>
          </w:tcPr>
          <w:p w14:paraId="0CA380CE"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7/25</w:t>
            </w:r>
          </w:p>
        </w:tc>
      </w:tr>
      <w:tr w:rsidR="00AE2C3F" w:rsidRPr="004C519C" w14:paraId="77924C1E" w14:textId="77777777" w:rsidTr="007A747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120B4929" w14:textId="77777777" w:rsidR="00AE2C3F" w:rsidRPr="004C519C" w:rsidRDefault="00AE2C3F" w:rsidP="00AE2C3F">
            <w:pPr>
              <w:ind w:firstLineChars="0" w:firstLine="0"/>
              <w:rPr>
                <w:sz w:val="20"/>
              </w:rPr>
            </w:pPr>
            <w:r w:rsidRPr="004C519C">
              <w:rPr>
                <w:rFonts w:hint="eastAsia"/>
                <w:sz w:val="20"/>
              </w:rPr>
              <w:t>25</w:t>
            </w:r>
          </w:p>
        </w:tc>
        <w:tc>
          <w:tcPr>
            <w:tcW w:w="726" w:type="pct"/>
            <w:noWrap/>
            <w:hideMark/>
          </w:tcPr>
          <w:p w14:paraId="560275A5"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4/25</w:t>
            </w:r>
          </w:p>
        </w:tc>
        <w:tc>
          <w:tcPr>
            <w:tcW w:w="557" w:type="pct"/>
            <w:noWrap/>
            <w:hideMark/>
          </w:tcPr>
          <w:p w14:paraId="37682D48"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51</w:t>
            </w:r>
          </w:p>
        </w:tc>
        <w:tc>
          <w:tcPr>
            <w:tcW w:w="659" w:type="pct"/>
            <w:noWrap/>
            <w:hideMark/>
          </w:tcPr>
          <w:p w14:paraId="329E040A"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3/10/4</w:t>
            </w:r>
          </w:p>
        </w:tc>
        <w:tc>
          <w:tcPr>
            <w:tcW w:w="558" w:type="pct"/>
            <w:noWrap/>
            <w:hideMark/>
          </w:tcPr>
          <w:p w14:paraId="730DC826"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77</w:t>
            </w:r>
          </w:p>
        </w:tc>
        <w:tc>
          <w:tcPr>
            <w:tcW w:w="726" w:type="pct"/>
            <w:noWrap/>
            <w:hideMark/>
          </w:tcPr>
          <w:p w14:paraId="72C455CF"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1/26</w:t>
            </w:r>
          </w:p>
        </w:tc>
        <w:tc>
          <w:tcPr>
            <w:tcW w:w="558" w:type="pct"/>
            <w:noWrap/>
            <w:hideMark/>
          </w:tcPr>
          <w:p w14:paraId="711CD7B7"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03</w:t>
            </w:r>
          </w:p>
        </w:tc>
        <w:tc>
          <w:tcPr>
            <w:tcW w:w="659" w:type="pct"/>
            <w:noWrap/>
            <w:hideMark/>
          </w:tcPr>
          <w:p w14:paraId="7A8C6882" w14:textId="77777777" w:rsidR="00AE2C3F" w:rsidRPr="004C519C" w:rsidRDefault="00AE2C3F" w:rsidP="00AE2C3F">
            <w:pPr>
              <w:ind w:firstLineChars="0" w:firstLine="0"/>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4/7/26</w:t>
            </w:r>
          </w:p>
        </w:tc>
      </w:tr>
      <w:tr w:rsidR="00AE2C3F" w:rsidRPr="004C519C" w14:paraId="01D78B00" w14:textId="77777777" w:rsidTr="007A747A">
        <w:trPr>
          <w:trHeight w:hRule="exact" w:val="397"/>
        </w:trPr>
        <w:tc>
          <w:tcPr>
            <w:cnfStyle w:val="001000000000" w:firstRow="0" w:lastRow="0" w:firstColumn="1" w:lastColumn="0" w:oddVBand="0" w:evenVBand="0" w:oddHBand="0" w:evenHBand="0" w:firstRowFirstColumn="0" w:firstRowLastColumn="0" w:lastRowFirstColumn="0" w:lastRowLastColumn="0"/>
            <w:tcW w:w="557" w:type="pct"/>
            <w:noWrap/>
            <w:hideMark/>
          </w:tcPr>
          <w:p w14:paraId="427F15B5" w14:textId="77777777" w:rsidR="00AE2C3F" w:rsidRPr="004C519C" w:rsidRDefault="00AE2C3F" w:rsidP="00AE2C3F">
            <w:pPr>
              <w:ind w:firstLineChars="0" w:firstLine="0"/>
              <w:rPr>
                <w:sz w:val="20"/>
              </w:rPr>
            </w:pPr>
            <w:r w:rsidRPr="004C519C">
              <w:rPr>
                <w:rFonts w:hint="eastAsia"/>
                <w:sz w:val="20"/>
              </w:rPr>
              <w:t>26</w:t>
            </w:r>
          </w:p>
        </w:tc>
        <w:tc>
          <w:tcPr>
            <w:tcW w:w="726" w:type="pct"/>
            <w:noWrap/>
            <w:hideMark/>
          </w:tcPr>
          <w:p w14:paraId="20708F81"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4/28</w:t>
            </w:r>
          </w:p>
        </w:tc>
        <w:tc>
          <w:tcPr>
            <w:tcW w:w="557" w:type="pct"/>
            <w:noWrap/>
            <w:hideMark/>
          </w:tcPr>
          <w:p w14:paraId="193E1E09"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52</w:t>
            </w:r>
          </w:p>
        </w:tc>
        <w:tc>
          <w:tcPr>
            <w:tcW w:w="659" w:type="pct"/>
            <w:noWrap/>
            <w:hideMark/>
          </w:tcPr>
          <w:p w14:paraId="7F12EE65"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3/10/6</w:t>
            </w:r>
          </w:p>
        </w:tc>
        <w:tc>
          <w:tcPr>
            <w:tcW w:w="558" w:type="pct"/>
            <w:noWrap/>
            <w:hideMark/>
          </w:tcPr>
          <w:p w14:paraId="1450A290"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78</w:t>
            </w:r>
          </w:p>
        </w:tc>
        <w:tc>
          <w:tcPr>
            <w:tcW w:w="726" w:type="pct"/>
            <w:noWrap/>
            <w:hideMark/>
          </w:tcPr>
          <w:p w14:paraId="74792A2D"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4/1/30</w:t>
            </w:r>
          </w:p>
        </w:tc>
        <w:tc>
          <w:tcPr>
            <w:tcW w:w="558" w:type="pct"/>
            <w:noWrap/>
            <w:hideMark/>
          </w:tcPr>
          <w:p w14:paraId="67540591"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b/>
                <w:bCs/>
                <w:sz w:val="20"/>
              </w:rPr>
            </w:pPr>
          </w:p>
        </w:tc>
        <w:tc>
          <w:tcPr>
            <w:tcW w:w="659" w:type="pct"/>
            <w:noWrap/>
            <w:hideMark/>
          </w:tcPr>
          <w:p w14:paraId="1D668A62" w14:textId="77777777" w:rsidR="00AE2C3F" w:rsidRPr="004C519C" w:rsidRDefault="00AE2C3F" w:rsidP="00AE2C3F">
            <w:pPr>
              <w:ind w:firstLineChars="0" w:firstLine="0"/>
              <w:cnfStyle w:val="000000000000" w:firstRow="0" w:lastRow="0" w:firstColumn="0" w:lastColumn="0" w:oddVBand="0" w:evenVBand="0" w:oddHBand="0" w:evenHBand="0" w:firstRowFirstColumn="0" w:firstRowLastColumn="0" w:lastRowFirstColumn="0" w:lastRowLastColumn="0"/>
              <w:rPr>
                <w:sz w:val="20"/>
              </w:rPr>
            </w:pPr>
          </w:p>
        </w:tc>
      </w:tr>
    </w:tbl>
    <w:p w14:paraId="66A7DD68" w14:textId="308A49C5" w:rsidR="002C1FD7" w:rsidRPr="004C519C" w:rsidRDefault="002C1FD7" w:rsidP="002C1FD7">
      <w:pPr>
        <w:pStyle w:val="Heading2"/>
        <w:ind w:firstLine="408"/>
        <w:rPr>
          <w:rFonts w:ascii="Times New Roman" w:hAnsi="Times New Roman"/>
          <w:sz w:val="20"/>
        </w:rPr>
      </w:pPr>
      <w:bookmarkStart w:id="20" w:name="real-time-process-detection"/>
      <w:r w:rsidRPr="004C519C">
        <w:rPr>
          <w:rFonts w:ascii="Times New Roman" w:hAnsi="Times New Roman"/>
          <w:sz w:val="20"/>
        </w:rPr>
        <w:t>Real-time detection</w:t>
      </w:r>
    </w:p>
    <w:bookmarkEnd w:id="20"/>
    <w:p w14:paraId="1611D6FE" w14:textId="5BA6A508" w:rsidR="009D3EBB" w:rsidRDefault="00A76A36" w:rsidP="00F47C47">
      <w:pPr>
        <w:pStyle w:val="MainText"/>
        <w:ind w:firstLine="0"/>
      </w:pPr>
      <w:r w:rsidRPr="00A76A36">
        <w:t>To ensure full-day signal coverage for real-time detection, we utilized data from 10 stations collected between June 1–7, 2024</w:t>
      </w:r>
      <w:r w:rsidR="007A6A88" w:rsidRPr="004C519C">
        <w:t>.</w:t>
      </w:r>
      <w:r w:rsidR="006353B4" w:rsidRPr="004C519C">
        <w:t xml:space="preserve"> </w:t>
      </w:r>
      <w:r w:rsidR="00DC6452" w:rsidRPr="004C519C">
        <w:rPr>
          <w:rFonts w:hint="eastAsia"/>
          <w:lang w:eastAsia="zh-CN"/>
        </w:rPr>
        <w:t>F</w:t>
      </w:r>
      <w:r w:rsidR="00DC6452" w:rsidRPr="004C519C">
        <w:t xml:space="preserve">igure </w:t>
      </w:r>
      <w:r w:rsidR="001E47C5" w:rsidRPr="004C519C">
        <w:fldChar w:fldCharType="begin"/>
      </w:r>
      <w:r w:rsidR="001E47C5" w:rsidRPr="004C519C">
        <w:instrText xml:space="preserve"> REF _Ref182346722 </w:instrText>
      </w:r>
      <w:r w:rsidR="00DC6452" w:rsidRPr="004C519C">
        <w:instrText>\# 0 \h</w:instrText>
      </w:r>
      <w:r w:rsidR="001E47C5" w:rsidRPr="004C519C">
        <w:instrText xml:space="preserve"> </w:instrText>
      </w:r>
      <w:r w:rsidR="004C519C">
        <w:instrText xml:space="preserve"> \* MERGEFORMAT </w:instrText>
      </w:r>
      <w:r w:rsidR="001E47C5" w:rsidRPr="004C519C">
        <w:fldChar w:fldCharType="separate"/>
      </w:r>
      <w:r w:rsidR="00144948" w:rsidRPr="004C519C">
        <w:t>11</w:t>
      </w:r>
      <w:r w:rsidR="001E47C5" w:rsidRPr="004C519C">
        <w:fldChar w:fldCharType="end"/>
      </w:r>
      <w:r w:rsidR="001E47C5" w:rsidRPr="004C519C">
        <w:t xml:space="preserve"> </w:t>
      </w:r>
      <w:r w:rsidR="00E7776E" w:rsidRPr="00E7776E">
        <w:t>presents the AFPD-DTW real-time detection results, where TP, TN, FP, and FN are represented by blue, green, red, and orange, respectively</w:t>
      </w:r>
      <w:r w:rsidR="00E06FB2" w:rsidRPr="004C519C">
        <w:t>. Throughout the seven-day detection period, minimal FP and FN occurrences were observed</w:t>
      </w:r>
      <w:r w:rsidR="002C1FD7" w:rsidRPr="004C519C">
        <w:t>.</w:t>
      </w:r>
      <w:r w:rsidR="000452F8" w:rsidRPr="004C519C">
        <w:rPr>
          <w:rFonts w:hint="eastAsia"/>
          <w:lang w:eastAsia="zh-CN"/>
        </w:rPr>
        <w:t xml:space="preserve"> </w:t>
      </w:r>
      <w:r w:rsidR="00D607C2" w:rsidRPr="004C519C">
        <w:t xml:space="preserve">Performance analysis based on </w:t>
      </w:r>
      <w:r w:rsidR="00830AD8" w:rsidRPr="004C519C">
        <w:fldChar w:fldCharType="begin"/>
      </w:r>
      <w:r w:rsidR="00830AD8" w:rsidRPr="004C519C">
        <w:instrText xml:space="preserve"> REF _Ref182346855 \h </w:instrText>
      </w:r>
      <w:r w:rsidR="004C519C">
        <w:instrText xml:space="preserve"> \* MERGEFORMAT </w:instrText>
      </w:r>
      <w:r w:rsidR="00830AD8" w:rsidRPr="004C519C">
        <w:fldChar w:fldCharType="separate"/>
      </w:r>
      <w:r w:rsidR="00144948" w:rsidRPr="004C519C">
        <w:t xml:space="preserve">Table </w:t>
      </w:r>
      <w:r w:rsidR="00144948" w:rsidRPr="004C519C">
        <w:rPr>
          <w:noProof/>
        </w:rPr>
        <w:t>3</w:t>
      </w:r>
      <w:r w:rsidR="00830AD8" w:rsidRPr="004C519C">
        <w:fldChar w:fldCharType="end"/>
      </w:r>
      <w:r w:rsidR="00830AD8" w:rsidRPr="004C519C">
        <w:t xml:space="preserve"> </w:t>
      </w:r>
      <w:r w:rsidR="00C2379A" w:rsidRPr="004C519C">
        <w:t>d</w:t>
      </w:r>
      <w:r w:rsidR="00D607C2" w:rsidRPr="004C519C">
        <w:t xml:space="preserve">emonstrates the high reliability of </w:t>
      </w:r>
      <w:r w:rsidR="00312450" w:rsidRPr="004C519C">
        <w:rPr>
          <w:rFonts w:hint="eastAsia"/>
          <w:lang w:eastAsia="zh-CN"/>
        </w:rPr>
        <w:t>A</w:t>
      </w:r>
      <w:r w:rsidR="00312450" w:rsidRPr="004C519C">
        <w:rPr>
          <w:lang w:eastAsia="zh-CN"/>
        </w:rPr>
        <w:t>FPD-DTW</w:t>
      </w:r>
      <w:r w:rsidR="00312450" w:rsidRPr="004C519C">
        <w:t xml:space="preserve"> </w:t>
      </w:r>
      <w:r w:rsidR="00D607C2" w:rsidRPr="004C519C">
        <w:t xml:space="preserve">in real-time detection. </w:t>
      </w:r>
      <w:r w:rsidR="00AA33F4" w:rsidRPr="00AA33F4">
        <w:t xml:space="preserve">Across all PRNs, TPR values exceed 0.996, with G15 achieving the highest at 0.9993079. FPR values remain exceptionally low, with G01, G05, G06, G25, and G31 exhibiting zero false positives. Detection accuracy is consistently high, ranging from 0.9973709 to 0.9996528, with G12 demonstrating the highest accuracy. Precision is particularly robust, with multiple satellites achieving 1.0 and the lowest precision still exceeding 0.9995. On average, AFPD-DTW achieves a TPR of 0.9986, FPR of </w:t>
      </w:r>
      <w:r w:rsidR="00AA33F4" w:rsidRPr="00AA33F4">
        <w:lastRenderedPageBreak/>
        <w:t>0.000526, accuracy of 0.9988, and precision of 0.9998, demonstrating its exceptional performance in real-time flex power detection</w:t>
      </w:r>
      <w:r w:rsidR="002C1FD7" w:rsidRPr="004C519C">
        <w:t>.</w:t>
      </w:r>
      <w:r w:rsidR="00EA6D9A" w:rsidRPr="004C519C">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489D87C7">
            <wp:extent cx="3024000" cy="2364179"/>
            <wp:effectExtent l="0" t="0" r="508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24000" cy="2364179"/>
                    </a:xfrm>
                    <a:prstGeom prst="rect">
                      <a:avLst/>
                    </a:prstGeom>
                    <a:noFill/>
                    <a:ln>
                      <a:noFill/>
                    </a:ln>
                  </pic:spPr>
                </pic:pic>
              </a:graphicData>
            </a:graphic>
          </wp:inline>
        </w:drawing>
      </w:r>
    </w:p>
    <w:p w14:paraId="02D98188" w14:textId="761CFF24"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Pr="004C519C">
        <w:rPr>
          <w:noProof/>
          <w:sz w:val="20"/>
        </w:rPr>
        <w:t>11</w:t>
      </w:r>
      <w:r w:rsidRPr="004C519C">
        <w:rPr>
          <w:noProof/>
          <w:sz w:val="20"/>
        </w:rPr>
        <w:fldChar w:fldCharType="end"/>
      </w:r>
      <w:bookmarkEnd w:id="21"/>
      <w:r w:rsidRPr="004C519C">
        <w:rPr>
          <w:sz w:val="20"/>
        </w:rPr>
        <w:t xml:space="preserve"> </w:t>
      </w:r>
      <w:r w:rsidRPr="00F3501A">
        <w:rPr>
          <w:b w:val="0"/>
          <w:bCs/>
          <w:sz w:val="20"/>
          <w:lang w:eastAsia="zh-CN"/>
        </w:rPr>
        <w:t xml:space="preserve">Results of </w:t>
      </w:r>
      <w:r w:rsidRPr="00F3501A">
        <w:rPr>
          <w:rFonts w:hint="eastAsia"/>
          <w:b w:val="0"/>
          <w:bCs/>
          <w:sz w:val="20"/>
          <w:lang w:eastAsia="zh-CN"/>
        </w:rPr>
        <w:t>A</w:t>
      </w:r>
      <w:r w:rsidRPr="00F3501A">
        <w:rPr>
          <w:b w:val="0"/>
          <w:bCs/>
          <w:sz w:val="20"/>
          <w:lang w:eastAsia="zh-CN"/>
        </w:rPr>
        <w:t>FPD-DTW real-time detection for GPS satellites from June 1 to 8, 2024</w:t>
      </w:r>
    </w:p>
    <w:p w14:paraId="7B03FCF8" w14:textId="0CE60490" w:rsidR="002C1FD7" w:rsidRPr="004C519C" w:rsidRDefault="00001947" w:rsidP="002359CB">
      <w:pPr>
        <w:pStyle w:val="MainText"/>
      </w:pPr>
      <w:r w:rsidRPr="004C519C">
        <w:t xml:space="preserve">Meanwhile, </w:t>
      </w:r>
      <w:r w:rsidR="00C150CE" w:rsidRPr="004C519C">
        <w:fldChar w:fldCharType="begin"/>
      </w:r>
      <w:r w:rsidR="00C150CE" w:rsidRPr="004C519C">
        <w:instrText xml:space="preserve"> REF _Ref182346722 \h </w:instrText>
      </w:r>
      <w:r w:rsidR="004C519C">
        <w:instrText xml:space="preserve"> \* MERGEFORMAT </w:instrText>
      </w:r>
      <w:r w:rsidR="00C150CE" w:rsidRPr="004C519C">
        <w:fldChar w:fldCharType="separate"/>
      </w:r>
      <w:r w:rsidR="00144948" w:rsidRPr="004C519C">
        <w:t xml:space="preserve">Fig. </w:t>
      </w:r>
      <w:r w:rsidR="00144948" w:rsidRPr="004C519C">
        <w:rPr>
          <w:noProof/>
        </w:rPr>
        <w:t>11</w:t>
      </w:r>
      <w:r w:rsidR="00C150CE" w:rsidRPr="004C519C">
        <w:fldChar w:fldCharType="end"/>
      </w:r>
      <w:r w:rsidR="00C150CE" w:rsidRPr="004C519C">
        <w:t xml:space="preserve"> </w:t>
      </w:r>
      <w:r w:rsidR="00736ECD" w:rsidRPr="00736ECD">
        <w:t>highlights distinct variations in flex power modes over time</w:t>
      </w:r>
      <w:r w:rsidRPr="004C519C">
        <w:t xml:space="preserve">. </w:t>
      </w:r>
      <w:r w:rsidR="00FB2B0F" w:rsidRPr="00FB2B0F">
        <w:t>During the detection period, two primary modes were observed: Mode 1 operated on June 1–3 at 23:59:30 and June 7, while Mode 2 was active on June 4–6 at 23:59:30</w:t>
      </w:r>
      <w:r w:rsidRPr="004C519C">
        <w:t xml:space="preserve">. </w:t>
      </w:r>
      <w:r w:rsidR="00736B83" w:rsidRPr="00736B83">
        <w:t xml:space="preserve">As summarized in </w:t>
      </w:r>
      <w:r w:rsidR="00304DB4" w:rsidRPr="004C519C">
        <w:fldChar w:fldCharType="begin"/>
      </w:r>
      <w:r w:rsidR="00304DB4" w:rsidRPr="004C519C">
        <w:instrText xml:space="preserve"> REF _Ref182346738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4</w:t>
      </w:r>
      <w:r w:rsidR="00304DB4" w:rsidRPr="004C519C">
        <w:fldChar w:fldCharType="end"/>
      </w:r>
      <w:r w:rsidR="00304DB4" w:rsidRPr="004C519C">
        <w:t xml:space="preserve"> a</w:t>
      </w:r>
      <w:r w:rsidR="00304DB4" w:rsidRPr="004C519C">
        <w:rPr>
          <w:rFonts w:hint="eastAsia"/>
          <w:lang w:eastAsia="zh-CN"/>
        </w:rPr>
        <w:t>n</w:t>
      </w:r>
      <w:r w:rsidRPr="004C519C">
        <w:t xml:space="preserve">d </w:t>
      </w:r>
      <w:r w:rsidR="00304DB4" w:rsidRPr="004C519C">
        <w:fldChar w:fldCharType="begin"/>
      </w:r>
      <w:r w:rsidR="00304DB4" w:rsidRPr="004C519C">
        <w:instrText xml:space="preserve"> REF _Ref182346745 \h </w:instrText>
      </w:r>
      <w:r w:rsidR="004C519C">
        <w:instrText xml:space="preserve"> \* MERGEFORMAT </w:instrText>
      </w:r>
      <w:r w:rsidR="00304DB4" w:rsidRPr="004C519C">
        <w:fldChar w:fldCharType="separate"/>
      </w:r>
      <w:r w:rsidR="00144948" w:rsidRPr="004C519C">
        <w:t xml:space="preserve">Table </w:t>
      </w:r>
      <w:r w:rsidR="00144948" w:rsidRPr="004C519C">
        <w:rPr>
          <w:noProof/>
        </w:rPr>
        <w:t>5</w:t>
      </w:r>
      <w:r w:rsidR="00304DB4" w:rsidRPr="004C519C">
        <w:fldChar w:fldCharType="end"/>
      </w:r>
      <w:r w:rsidR="00736B83" w:rsidRPr="00736B83">
        <w:t>, the start and end timestamps for these modes make them easily distinguishable</w:t>
      </w:r>
      <w:r w:rsidRPr="004C519C">
        <w:t xml:space="preserve">. </w:t>
      </w:r>
      <w:r w:rsidR="004C2FFD" w:rsidRPr="004C2FFD">
        <w:t>Mode 1 exhibited regional activation, covering 30°W to 150°E (Asia, Europe, Africa, and Oceania) without specific activation centers (</w:t>
      </w:r>
      <w:r w:rsidR="003F1CF7">
        <w:fldChar w:fldCharType="begin"/>
      </w:r>
      <w:r w:rsidR="003F1CF7">
        <w:instrText xml:space="preserve"> REF _Ref182346774 \h </w:instrText>
      </w:r>
      <w:r w:rsidR="003F1CF7">
        <w:fldChar w:fldCharType="separate"/>
      </w:r>
      <w:r w:rsidR="003F1CF7" w:rsidRPr="004C519C">
        <w:t xml:space="preserve">Fig. </w:t>
      </w:r>
      <w:r w:rsidR="003F1CF7" w:rsidRPr="004C519C">
        <w:rPr>
          <w:noProof/>
        </w:rPr>
        <w:t>12</w:t>
      </w:r>
      <w:r w:rsidR="003F1CF7">
        <w:fldChar w:fldCharType="end"/>
      </w:r>
      <w:r w:rsidR="004C2FFD" w:rsidRPr="004C2FFD">
        <w:t>). In contrast, Mode 2 provided global coverage (</w:t>
      </w:r>
      <w:r w:rsidR="003F1CF7">
        <w:fldChar w:fldCharType="begin"/>
      </w:r>
      <w:r w:rsidR="003F1CF7">
        <w:instrText xml:space="preserve"> REF _Ref182380621 \h </w:instrText>
      </w:r>
      <w:r w:rsidR="003F1CF7">
        <w:fldChar w:fldCharType="separate"/>
      </w:r>
      <w:r w:rsidR="003F1CF7" w:rsidRPr="004C519C">
        <w:t xml:space="preserve">Fig. </w:t>
      </w:r>
      <w:r w:rsidR="003F1CF7" w:rsidRPr="004C519C">
        <w:rPr>
          <w:noProof/>
        </w:rPr>
        <w:t>13</w:t>
      </w:r>
      <w:r w:rsidR="003F1CF7">
        <w:fldChar w:fldCharType="end"/>
      </w:r>
      <w:r w:rsidR="004C2FFD" w:rsidRPr="004C2FFD">
        <w:t>).</w:t>
      </w:r>
    </w:p>
    <w:p w14:paraId="0BAC003F" w14:textId="77777777" w:rsidR="005F51B8" w:rsidRDefault="005F51B8" w:rsidP="00972302">
      <w:pPr>
        <w:pStyle w:val="BodyText"/>
        <w:ind w:firstLine="0"/>
      </w:pPr>
    </w:p>
    <w:p w14:paraId="39299247" w14:textId="49EADDC3"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144948" w:rsidRPr="004C519C">
        <w:rPr>
          <w:noProof/>
          <w:sz w:val="20"/>
        </w:rPr>
        <w:t>3</w:t>
      </w:r>
      <w:r w:rsidR="0071060E" w:rsidRPr="004C519C">
        <w:rPr>
          <w:noProof/>
          <w:sz w:val="20"/>
        </w:rPr>
        <w:fldChar w:fldCharType="end"/>
      </w:r>
      <w:bookmarkEnd w:id="22"/>
      <w:r w:rsidR="006E23EC" w:rsidRPr="004C519C">
        <w:rPr>
          <w:sz w:val="20"/>
        </w:rPr>
        <w:t xml:space="preserve"> </w:t>
      </w:r>
      <w:r w:rsidR="003123A0" w:rsidRPr="00F3501A">
        <w:rPr>
          <w:b w:val="0"/>
          <w:bCs/>
          <w:sz w:val="20"/>
        </w:rPr>
        <w:t>Real-time detection performance on IIR-M and IIF satellites</w:t>
      </w:r>
      <w:r w:rsidR="006E23EC" w:rsidRPr="00F3501A">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154966" w:rsidRPr="004C519C" w14:paraId="5070F172" w14:textId="77777777" w:rsidTr="00B04C0F">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B04C0F">
            <w:pPr>
              <w:pStyle w:val="BodyText"/>
              <w:ind w:firstLine="0"/>
              <w:jc w:val="both"/>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B04C0F">
            <w:pPr>
              <w:pStyle w:val="BodyText"/>
              <w:ind w:firstLine="0"/>
              <w:jc w:val="both"/>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154966" w:rsidRPr="004C519C" w14:paraId="7DBCA65C"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B04C0F">
            <w:pPr>
              <w:pStyle w:val="BodyText"/>
              <w:ind w:firstLine="0"/>
              <w:jc w:val="both"/>
              <w:rPr>
                <w:sz w:val="20"/>
                <w:szCs w:val="20"/>
              </w:rPr>
            </w:pPr>
            <w:r w:rsidRPr="004C519C">
              <w:rPr>
                <w:sz w:val="20"/>
                <w:szCs w:val="20"/>
              </w:rPr>
              <w:t>G01</w:t>
            </w:r>
          </w:p>
        </w:tc>
        <w:tc>
          <w:tcPr>
            <w:tcW w:w="783" w:type="dxa"/>
            <w:noWrap/>
            <w:vAlign w:val="center"/>
            <w:hideMark/>
          </w:tcPr>
          <w:p w14:paraId="437473F8" w14:textId="7BD513F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9</w:t>
            </w:r>
          </w:p>
        </w:tc>
        <w:tc>
          <w:tcPr>
            <w:tcW w:w="806" w:type="dxa"/>
            <w:noWrap/>
            <w:vAlign w:val="center"/>
            <w:hideMark/>
          </w:tcPr>
          <w:p w14:paraId="6591D7AB" w14:textId="386C52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270BAE83" w14:textId="2EB0B15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38" w:type="dxa"/>
            <w:noWrap/>
            <w:vAlign w:val="center"/>
            <w:hideMark/>
          </w:tcPr>
          <w:p w14:paraId="0632A6F1" w14:textId="4B8FA1D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03B2CB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60412D31"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9</w:t>
            </w:r>
          </w:p>
        </w:tc>
        <w:tc>
          <w:tcPr>
            <w:tcW w:w="896" w:type="dxa"/>
            <w:noWrap/>
            <w:vAlign w:val="center"/>
            <w:hideMark/>
          </w:tcPr>
          <w:p w14:paraId="27B6C65D" w14:textId="3F6F9A7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9E4A3D8" w14:textId="37850BF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2</w:t>
            </w:r>
          </w:p>
        </w:tc>
        <w:tc>
          <w:tcPr>
            <w:tcW w:w="1006" w:type="dxa"/>
            <w:noWrap/>
            <w:vAlign w:val="center"/>
            <w:hideMark/>
          </w:tcPr>
          <w:p w14:paraId="436E68F0" w14:textId="0628C29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247510D7"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B04C0F">
            <w:pPr>
              <w:pStyle w:val="BodyText"/>
              <w:ind w:firstLine="0"/>
              <w:jc w:val="both"/>
              <w:rPr>
                <w:sz w:val="20"/>
                <w:szCs w:val="20"/>
              </w:rPr>
            </w:pPr>
            <w:r w:rsidRPr="004C519C">
              <w:rPr>
                <w:sz w:val="20"/>
                <w:szCs w:val="20"/>
              </w:rPr>
              <w:t>G03</w:t>
            </w:r>
          </w:p>
        </w:tc>
        <w:tc>
          <w:tcPr>
            <w:tcW w:w="783" w:type="dxa"/>
            <w:noWrap/>
            <w:vAlign w:val="center"/>
            <w:hideMark/>
          </w:tcPr>
          <w:p w14:paraId="48117EE8" w14:textId="64BD2B9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5</w:t>
            </w:r>
          </w:p>
        </w:tc>
        <w:tc>
          <w:tcPr>
            <w:tcW w:w="806" w:type="dxa"/>
            <w:noWrap/>
            <w:vAlign w:val="center"/>
            <w:hideMark/>
          </w:tcPr>
          <w:p w14:paraId="623E74D4" w14:textId="483DFD7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1114CE19" w14:textId="0D30E41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38" w:type="dxa"/>
            <w:noWrap/>
            <w:vAlign w:val="center"/>
            <w:hideMark/>
          </w:tcPr>
          <w:p w14:paraId="663349D4" w14:textId="27AB32D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A4456C"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6DCAAFA2"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1FCBB1D8" w14:textId="13C0BCE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647261B7" w14:textId="641BEF3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1B96CE" w14:textId="1EB4F02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56D8D23A"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B04C0F">
            <w:pPr>
              <w:pStyle w:val="BodyText"/>
              <w:ind w:firstLine="0"/>
              <w:jc w:val="both"/>
              <w:rPr>
                <w:sz w:val="20"/>
                <w:szCs w:val="20"/>
              </w:rPr>
            </w:pPr>
            <w:r w:rsidRPr="004C519C">
              <w:rPr>
                <w:sz w:val="20"/>
                <w:szCs w:val="20"/>
              </w:rPr>
              <w:t>G05</w:t>
            </w:r>
          </w:p>
        </w:tc>
        <w:tc>
          <w:tcPr>
            <w:tcW w:w="783" w:type="dxa"/>
            <w:noWrap/>
            <w:vAlign w:val="center"/>
            <w:hideMark/>
          </w:tcPr>
          <w:p w14:paraId="226650EC" w14:textId="1E6D62C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06" w:type="dxa"/>
            <w:noWrap/>
            <w:vAlign w:val="center"/>
            <w:hideMark/>
          </w:tcPr>
          <w:p w14:paraId="4A3B3E95" w14:textId="657353FE"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5DDCB397" w14:textId="146A201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76E2A369" w14:textId="465E3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6FA3E123"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28641FC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0</w:t>
            </w:r>
          </w:p>
        </w:tc>
        <w:tc>
          <w:tcPr>
            <w:tcW w:w="896" w:type="dxa"/>
            <w:noWrap/>
            <w:vAlign w:val="center"/>
            <w:hideMark/>
          </w:tcPr>
          <w:p w14:paraId="27C7CF66" w14:textId="2423E1B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376C4303" w14:textId="0F97342D"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4F53A474" w14:textId="36B95E2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00</w:t>
            </w:r>
          </w:p>
        </w:tc>
      </w:tr>
      <w:tr w:rsidR="00154966" w:rsidRPr="004C519C" w14:paraId="12D29B4E"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B04C0F">
            <w:pPr>
              <w:pStyle w:val="BodyText"/>
              <w:ind w:firstLine="0"/>
              <w:jc w:val="both"/>
              <w:rPr>
                <w:sz w:val="20"/>
                <w:szCs w:val="20"/>
              </w:rPr>
            </w:pPr>
            <w:r w:rsidRPr="004C519C">
              <w:rPr>
                <w:sz w:val="20"/>
                <w:szCs w:val="20"/>
              </w:rPr>
              <w:t>G06</w:t>
            </w:r>
          </w:p>
        </w:tc>
        <w:tc>
          <w:tcPr>
            <w:tcW w:w="783" w:type="dxa"/>
            <w:noWrap/>
            <w:vAlign w:val="center"/>
            <w:hideMark/>
          </w:tcPr>
          <w:p w14:paraId="172190AC" w14:textId="005D62F9"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06" w:type="dxa"/>
            <w:noWrap/>
            <w:vAlign w:val="center"/>
            <w:hideMark/>
          </w:tcPr>
          <w:p w14:paraId="7DB7C995" w14:textId="19AAA06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104" w:type="dxa"/>
            <w:noWrap/>
            <w:vAlign w:val="center"/>
            <w:hideMark/>
          </w:tcPr>
          <w:p w14:paraId="0EBD54B0" w14:textId="41D8873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38" w:type="dxa"/>
            <w:noWrap/>
            <w:vAlign w:val="center"/>
            <w:hideMark/>
          </w:tcPr>
          <w:p w14:paraId="1066ABA6" w14:textId="2AC8B54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c>
          <w:tcPr>
            <w:tcW w:w="916" w:type="dxa"/>
            <w:noWrap/>
            <w:vAlign w:val="center"/>
            <w:hideMark/>
          </w:tcPr>
          <w:p w14:paraId="4DD3AC43"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70DF8F2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0D53976C" w14:textId="4B84B37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028" w:type="dxa"/>
            <w:noWrap/>
            <w:vAlign w:val="center"/>
            <w:hideMark/>
          </w:tcPr>
          <w:p w14:paraId="5AE4B7DD" w14:textId="3CE6FC9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1006" w:type="dxa"/>
            <w:noWrap/>
            <w:vAlign w:val="center"/>
            <w:hideMark/>
          </w:tcPr>
          <w:p w14:paraId="136E8AE1" w14:textId="0475AE9D"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r>
      <w:tr w:rsidR="00154966" w:rsidRPr="004C519C" w14:paraId="0D521ED6"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B04C0F">
            <w:pPr>
              <w:pStyle w:val="BodyText"/>
              <w:ind w:firstLine="0"/>
              <w:jc w:val="both"/>
              <w:rPr>
                <w:sz w:val="20"/>
                <w:szCs w:val="20"/>
              </w:rPr>
            </w:pPr>
            <w:r w:rsidRPr="004C519C">
              <w:rPr>
                <w:sz w:val="20"/>
                <w:szCs w:val="20"/>
              </w:rPr>
              <w:lastRenderedPageBreak/>
              <w:t>G07</w:t>
            </w:r>
          </w:p>
        </w:tc>
        <w:tc>
          <w:tcPr>
            <w:tcW w:w="783" w:type="dxa"/>
            <w:noWrap/>
            <w:vAlign w:val="center"/>
            <w:hideMark/>
          </w:tcPr>
          <w:p w14:paraId="7A25CB80" w14:textId="31B86A8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5</w:t>
            </w:r>
          </w:p>
        </w:tc>
        <w:tc>
          <w:tcPr>
            <w:tcW w:w="806" w:type="dxa"/>
            <w:noWrap/>
            <w:vAlign w:val="center"/>
            <w:hideMark/>
          </w:tcPr>
          <w:p w14:paraId="16FCDBCC" w14:textId="0ADB2D9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0</w:t>
            </w:r>
          </w:p>
        </w:tc>
        <w:tc>
          <w:tcPr>
            <w:tcW w:w="1104" w:type="dxa"/>
            <w:noWrap/>
            <w:vAlign w:val="center"/>
            <w:hideMark/>
          </w:tcPr>
          <w:p w14:paraId="7D88E2F8" w14:textId="1571837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4</w:t>
            </w:r>
          </w:p>
        </w:tc>
        <w:tc>
          <w:tcPr>
            <w:tcW w:w="1038" w:type="dxa"/>
            <w:noWrap/>
            <w:vAlign w:val="center"/>
            <w:hideMark/>
          </w:tcPr>
          <w:p w14:paraId="07783756" w14:textId="3ECDB5F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29EF9FCE"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74C9912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896" w:type="dxa"/>
            <w:noWrap/>
            <w:vAlign w:val="center"/>
            <w:hideMark/>
          </w:tcPr>
          <w:p w14:paraId="6D8091C9" w14:textId="73D169C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6</w:t>
            </w:r>
          </w:p>
        </w:tc>
        <w:tc>
          <w:tcPr>
            <w:tcW w:w="1028" w:type="dxa"/>
            <w:noWrap/>
            <w:vAlign w:val="center"/>
            <w:hideMark/>
          </w:tcPr>
          <w:p w14:paraId="7865BA50" w14:textId="43D368D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2</w:t>
            </w:r>
          </w:p>
        </w:tc>
        <w:tc>
          <w:tcPr>
            <w:tcW w:w="1006" w:type="dxa"/>
            <w:noWrap/>
            <w:vAlign w:val="center"/>
            <w:hideMark/>
          </w:tcPr>
          <w:p w14:paraId="71A97749" w14:textId="20698B1F"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r>
      <w:tr w:rsidR="00154966" w:rsidRPr="004C519C" w14:paraId="452256BA"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B04C0F">
            <w:pPr>
              <w:pStyle w:val="BodyText"/>
              <w:ind w:firstLine="0"/>
              <w:jc w:val="both"/>
              <w:rPr>
                <w:sz w:val="20"/>
                <w:szCs w:val="20"/>
              </w:rPr>
            </w:pPr>
            <w:r w:rsidRPr="004C519C">
              <w:rPr>
                <w:sz w:val="20"/>
                <w:szCs w:val="20"/>
              </w:rPr>
              <w:t>G08</w:t>
            </w:r>
          </w:p>
        </w:tc>
        <w:tc>
          <w:tcPr>
            <w:tcW w:w="783" w:type="dxa"/>
            <w:noWrap/>
            <w:vAlign w:val="center"/>
            <w:hideMark/>
          </w:tcPr>
          <w:p w14:paraId="1A5B30CF" w14:textId="0C0AF2A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9</w:t>
            </w:r>
          </w:p>
        </w:tc>
        <w:tc>
          <w:tcPr>
            <w:tcW w:w="806" w:type="dxa"/>
            <w:noWrap/>
            <w:vAlign w:val="center"/>
            <w:hideMark/>
          </w:tcPr>
          <w:p w14:paraId="376C253B" w14:textId="1B0B30E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4ADD0C78" w14:textId="175FF80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2</w:t>
            </w:r>
          </w:p>
        </w:tc>
        <w:tc>
          <w:tcPr>
            <w:tcW w:w="1038" w:type="dxa"/>
            <w:noWrap/>
            <w:vAlign w:val="center"/>
            <w:hideMark/>
          </w:tcPr>
          <w:p w14:paraId="1D342EBD" w14:textId="57BA9315"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c>
          <w:tcPr>
            <w:tcW w:w="916" w:type="dxa"/>
            <w:noWrap/>
            <w:vAlign w:val="center"/>
            <w:hideMark/>
          </w:tcPr>
          <w:p w14:paraId="75F1C5A6"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2BA9807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896" w:type="dxa"/>
            <w:noWrap/>
            <w:vAlign w:val="center"/>
            <w:hideMark/>
          </w:tcPr>
          <w:p w14:paraId="2A92A38C" w14:textId="20B24E6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5698E9E8" w14:textId="73762126"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7</w:t>
            </w:r>
          </w:p>
        </w:tc>
        <w:tc>
          <w:tcPr>
            <w:tcW w:w="1006" w:type="dxa"/>
            <w:noWrap/>
            <w:vAlign w:val="center"/>
            <w:hideMark/>
          </w:tcPr>
          <w:p w14:paraId="43523E06" w14:textId="15E2B24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r>
      <w:tr w:rsidR="00154966" w:rsidRPr="004C519C" w14:paraId="76BF76B1"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B04C0F">
            <w:pPr>
              <w:pStyle w:val="BodyText"/>
              <w:ind w:firstLine="0"/>
              <w:jc w:val="both"/>
              <w:rPr>
                <w:sz w:val="20"/>
                <w:szCs w:val="20"/>
              </w:rPr>
            </w:pPr>
            <w:r w:rsidRPr="004C519C">
              <w:rPr>
                <w:sz w:val="20"/>
                <w:szCs w:val="20"/>
              </w:rPr>
              <w:t>G09</w:t>
            </w:r>
          </w:p>
        </w:tc>
        <w:tc>
          <w:tcPr>
            <w:tcW w:w="783" w:type="dxa"/>
            <w:noWrap/>
            <w:vAlign w:val="center"/>
            <w:hideMark/>
          </w:tcPr>
          <w:p w14:paraId="5180756B" w14:textId="34DF2BC9"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48255EEA" w14:textId="709F828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9</w:t>
            </w:r>
          </w:p>
        </w:tc>
        <w:tc>
          <w:tcPr>
            <w:tcW w:w="1104" w:type="dxa"/>
            <w:noWrap/>
            <w:vAlign w:val="center"/>
            <w:hideMark/>
          </w:tcPr>
          <w:p w14:paraId="5CB71711" w14:textId="325E69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3</w:t>
            </w:r>
          </w:p>
        </w:tc>
        <w:tc>
          <w:tcPr>
            <w:tcW w:w="1038" w:type="dxa"/>
            <w:noWrap/>
            <w:vAlign w:val="center"/>
            <w:hideMark/>
          </w:tcPr>
          <w:p w14:paraId="76FCBBC4" w14:textId="6B0051D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58BC512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0650A8FC"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7F56327B" w14:textId="5F6F7308"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8</w:t>
            </w:r>
          </w:p>
        </w:tc>
        <w:tc>
          <w:tcPr>
            <w:tcW w:w="1028" w:type="dxa"/>
            <w:noWrap/>
            <w:vAlign w:val="center"/>
            <w:hideMark/>
          </w:tcPr>
          <w:p w14:paraId="28DB9B23" w14:textId="519CEF8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1</w:t>
            </w:r>
          </w:p>
        </w:tc>
        <w:tc>
          <w:tcPr>
            <w:tcW w:w="1006" w:type="dxa"/>
            <w:noWrap/>
            <w:vAlign w:val="center"/>
            <w:hideMark/>
          </w:tcPr>
          <w:p w14:paraId="0BDB4A56" w14:textId="0C9E881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r>
      <w:tr w:rsidR="00154966" w:rsidRPr="004C519C" w14:paraId="161E40B4"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B04C0F">
            <w:pPr>
              <w:pStyle w:val="BodyText"/>
              <w:ind w:firstLine="0"/>
              <w:jc w:val="both"/>
              <w:rPr>
                <w:sz w:val="20"/>
                <w:szCs w:val="20"/>
              </w:rPr>
            </w:pPr>
            <w:r w:rsidRPr="004C519C">
              <w:rPr>
                <w:sz w:val="20"/>
                <w:szCs w:val="20"/>
              </w:rPr>
              <w:t>G10</w:t>
            </w:r>
          </w:p>
        </w:tc>
        <w:tc>
          <w:tcPr>
            <w:tcW w:w="783" w:type="dxa"/>
            <w:noWrap/>
            <w:vAlign w:val="center"/>
            <w:hideMark/>
          </w:tcPr>
          <w:p w14:paraId="7625025E" w14:textId="38D7464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66</w:t>
            </w:r>
          </w:p>
        </w:tc>
        <w:tc>
          <w:tcPr>
            <w:tcW w:w="806" w:type="dxa"/>
            <w:noWrap/>
            <w:vAlign w:val="center"/>
            <w:hideMark/>
          </w:tcPr>
          <w:p w14:paraId="04D8C198" w14:textId="35AFD18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4</w:t>
            </w:r>
          </w:p>
        </w:tc>
        <w:tc>
          <w:tcPr>
            <w:tcW w:w="1104" w:type="dxa"/>
            <w:noWrap/>
            <w:vAlign w:val="center"/>
            <w:hideMark/>
          </w:tcPr>
          <w:p w14:paraId="0A8797FF" w14:textId="3507248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4</w:t>
            </w:r>
          </w:p>
        </w:tc>
        <w:tc>
          <w:tcPr>
            <w:tcW w:w="1038" w:type="dxa"/>
            <w:noWrap/>
            <w:vAlign w:val="center"/>
            <w:hideMark/>
          </w:tcPr>
          <w:p w14:paraId="0EDED8D2" w14:textId="6E11371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630B932" w14:textId="77777777"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257C5F34"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60D3227E" w14:textId="2F5D178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0</w:t>
            </w:r>
          </w:p>
        </w:tc>
        <w:tc>
          <w:tcPr>
            <w:tcW w:w="1028" w:type="dxa"/>
            <w:noWrap/>
            <w:vAlign w:val="center"/>
            <w:hideMark/>
          </w:tcPr>
          <w:p w14:paraId="1EDF286C" w14:textId="215D1E8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3</w:t>
            </w:r>
          </w:p>
        </w:tc>
        <w:tc>
          <w:tcPr>
            <w:tcW w:w="1006" w:type="dxa"/>
            <w:noWrap/>
            <w:vAlign w:val="center"/>
            <w:hideMark/>
          </w:tcPr>
          <w:p w14:paraId="721E793E" w14:textId="0C697551"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00</w:t>
            </w:r>
          </w:p>
        </w:tc>
      </w:tr>
      <w:tr w:rsidR="00154966" w:rsidRPr="004C519C" w14:paraId="6C72E58F" w14:textId="77777777" w:rsidTr="00B04C0F">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B04C0F">
            <w:pPr>
              <w:pStyle w:val="BodyText"/>
              <w:ind w:firstLine="0"/>
              <w:jc w:val="both"/>
              <w:rPr>
                <w:sz w:val="20"/>
                <w:szCs w:val="20"/>
              </w:rPr>
            </w:pPr>
            <w:r w:rsidRPr="004C519C">
              <w:rPr>
                <w:sz w:val="20"/>
                <w:szCs w:val="20"/>
              </w:rPr>
              <w:t>G12</w:t>
            </w:r>
          </w:p>
        </w:tc>
        <w:tc>
          <w:tcPr>
            <w:tcW w:w="783" w:type="dxa"/>
            <w:noWrap/>
            <w:vAlign w:val="center"/>
            <w:hideMark/>
          </w:tcPr>
          <w:p w14:paraId="4FFA487E" w14:textId="44C66E7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8</w:t>
            </w:r>
          </w:p>
        </w:tc>
        <w:tc>
          <w:tcPr>
            <w:tcW w:w="806" w:type="dxa"/>
            <w:noWrap/>
            <w:vAlign w:val="center"/>
            <w:hideMark/>
          </w:tcPr>
          <w:p w14:paraId="4FBBDCDE" w14:textId="0B8843AB"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07</w:t>
            </w:r>
          </w:p>
        </w:tc>
        <w:tc>
          <w:tcPr>
            <w:tcW w:w="1104" w:type="dxa"/>
            <w:noWrap/>
            <w:vAlign w:val="center"/>
            <w:hideMark/>
          </w:tcPr>
          <w:p w14:paraId="75151B58" w14:textId="05989D5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1038" w:type="dxa"/>
            <w:noWrap/>
            <w:vAlign w:val="center"/>
            <w:hideMark/>
          </w:tcPr>
          <w:p w14:paraId="45C6F1FC" w14:textId="4AD8B825"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7</w:t>
            </w:r>
          </w:p>
        </w:tc>
        <w:tc>
          <w:tcPr>
            <w:tcW w:w="916" w:type="dxa"/>
            <w:noWrap/>
            <w:vAlign w:val="center"/>
            <w:hideMark/>
          </w:tcPr>
          <w:p w14:paraId="7C3E237D" w14:textId="77777777"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771D3D5A"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77</w:t>
            </w:r>
          </w:p>
        </w:tc>
        <w:tc>
          <w:tcPr>
            <w:tcW w:w="896" w:type="dxa"/>
            <w:noWrap/>
            <w:vAlign w:val="center"/>
            <w:hideMark/>
          </w:tcPr>
          <w:p w14:paraId="357DDDD0" w14:textId="37C7A4B3"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012</w:t>
            </w:r>
          </w:p>
        </w:tc>
        <w:tc>
          <w:tcPr>
            <w:tcW w:w="1028" w:type="dxa"/>
            <w:noWrap/>
            <w:vAlign w:val="center"/>
            <w:hideMark/>
          </w:tcPr>
          <w:p w14:paraId="38B354B2" w14:textId="01063C60"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80</w:t>
            </w:r>
          </w:p>
        </w:tc>
        <w:tc>
          <w:tcPr>
            <w:tcW w:w="1006" w:type="dxa"/>
            <w:noWrap/>
            <w:vAlign w:val="center"/>
            <w:hideMark/>
          </w:tcPr>
          <w:p w14:paraId="52C50C3A" w14:textId="6746DE14" w:rsidR="00154966" w:rsidRPr="004C519C" w:rsidRDefault="00154966" w:rsidP="00B04C0F">
            <w:pPr>
              <w:pStyle w:val="BodyText"/>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9996</w:t>
            </w:r>
          </w:p>
        </w:tc>
      </w:tr>
      <w:tr w:rsidR="00154966" w:rsidRPr="004C519C" w14:paraId="6138B650" w14:textId="77777777" w:rsidTr="00B04C0F">
        <w:trPr>
          <w:trHeight w:hRule="exact" w:val="454"/>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B04C0F">
            <w:pPr>
              <w:pStyle w:val="BodyText"/>
              <w:ind w:firstLine="0"/>
              <w:jc w:val="both"/>
              <w:rPr>
                <w:sz w:val="20"/>
                <w:szCs w:val="20"/>
              </w:rPr>
            </w:pPr>
            <w:r w:rsidRPr="004C519C">
              <w:rPr>
                <w:sz w:val="20"/>
                <w:szCs w:val="20"/>
              </w:rPr>
              <w:t>G15</w:t>
            </w:r>
          </w:p>
        </w:tc>
        <w:tc>
          <w:tcPr>
            <w:tcW w:w="783" w:type="dxa"/>
            <w:noWrap/>
            <w:vAlign w:val="center"/>
            <w:hideMark/>
          </w:tcPr>
          <w:p w14:paraId="64696CC8" w14:textId="24C28FB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3</w:t>
            </w:r>
          </w:p>
        </w:tc>
        <w:tc>
          <w:tcPr>
            <w:tcW w:w="806" w:type="dxa"/>
            <w:noWrap/>
            <w:vAlign w:val="center"/>
            <w:hideMark/>
          </w:tcPr>
          <w:p w14:paraId="3B7F2280" w14:textId="57112F3C"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2</w:t>
            </w:r>
          </w:p>
        </w:tc>
        <w:tc>
          <w:tcPr>
            <w:tcW w:w="1104" w:type="dxa"/>
            <w:noWrap/>
            <w:vAlign w:val="center"/>
            <w:hideMark/>
          </w:tcPr>
          <w:p w14:paraId="175B6D48" w14:textId="494DE803"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5</w:t>
            </w:r>
          </w:p>
        </w:tc>
        <w:tc>
          <w:tcPr>
            <w:tcW w:w="1038" w:type="dxa"/>
            <w:noWrap/>
            <w:vAlign w:val="center"/>
            <w:hideMark/>
          </w:tcPr>
          <w:p w14:paraId="297C2266" w14:textId="4CCAA56A"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9</w:t>
            </w:r>
          </w:p>
        </w:tc>
        <w:tc>
          <w:tcPr>
            <w:tcW w:w="916" w:type="dxa"/>
            <w:noWrap/>
            <w:vAlign w:val="center"/>
            <w:hideMark/>
          </w:tcPr>
          <w:p w14:paraId="1A406239" w14:textId="59D17DD8"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1538A3AF"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6</w:t>
            </w:r>
          </w:p>
        </w:tc>
        <w:tc>
          <w:tcPr>
            <w:tcW w:w="896" w:type="dxa"/>
            <w:noWrap/>
            <w:vAlign w:val="center"/>
            <w:hideMark/>
          </w:tcPr>
          <w:p w14:paraId="5C9B6C99" w14:textId="38EC31B0"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0005</w:t>
            </w:r>
          </w:p>
        </w:tc>
        <w:tc>
          <w:tcPr>
            <w:tcW w:w="1028" w:type="dxa"/>
            <w:noWrap/>
            <w:vAlign w:val="center"/>
            <w:hideMark/>
          </w:tcPr>
          <w:p w14:paraId="51A20BE3" w14:textId="583B00DB"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88</w:t>
            </w:r>
          </w:p>
        </w:tc>
        <w:tc>
          <w:tcPr>
            <w:tcW w:w="1006" w:type="dxa"/>
            <w:noWrap/>
            <w:vAlign w:val="center"/>
            <w:hideMark/>
          </w:tcPr>
          <w:p w14:paraId="50AEE94B" w14:textId="6A9CBC2E" w:rsidR="00154966" w:rsidRPr="004C519C" w:rsidRDefault="00154966" w:rsidP="00B04C0F">
            <w:pPr>
              <w:pStyle w:val="BodyText"/>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9998</w:t>
            </w:r>
          </w:p>
        </w:tc>
      </w:tr>
    </w:tbl>
    <w:p w14:paraId="064046B9" w14:textId="77777777" w:rsidR="00175052" w:rsidRDefault="00175052" w:rsidP="00154966">
      <w:pPr>
        <w:pStyle w:val="BodyText"/>
        <w:ind w:firstLine="0"/>
      </w:pPr>
    </w:p>
    <w:p w14:paraId="0B4B3989" w14:textId="59AF6899"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144948" w:rsidRPr="004C519C">
        <w:rPr>
          <w:noProof/>
          <w:sz w:val="20"/>
        </w:rPr>
        <w:t>4</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2F7DC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71" w:type="pct"/>
            <w:noWrap/>
            <w:hideMark/>
          </w:tcPr>
          <w:p w14:paraId="3C3E571A"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PRN</w:t>
            </w:r>
          </w:p>
        </w:tc>
        <w:tc>
          <w:tcPr>
            <w:tcW w:w="1130" w:type="pct"/>
            <w:noWrap/>
            <w:hideMark/>
          </w:tcPr>
          <w:p w14:paraId="3EA050FE" w14:textId="77777777" w:rsidR="00175052" w:rsidRPr="00A42C08" w:rsidRDefault="00175052" w:rsidP="00175052">
            <w:pPr>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Block</w:t>
            </w:r>
          </w:p>
        </w:tc>
        <w:tc>
          <w:tcPr>
            <w:tcW w:w="1450" w:type="pct"/>
            <w:noWrap/>
            <w:hideMark/>
          </w:tcPr>
          <w:p w14:paraId="2750043B" w14:textId="77777777" w:rsidR="00175052" w:rsidRPr="00A42C08" w:rsidRDefault="00175052" w:rsidP="00175052">
            <w:pPr>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Start</w:t>
            </w:r>
          </w:p>
        </w:tc>
        <w:tc>
          <w:tcPr>
            <w:tcW w:w="1449" w:type="pct"/>
            <w:noWrap/>
            <w:hideMark/>
          </w:tcPr>
          <w:p w14:paraId="43BF0AC0" w14:textId="77777777" w:rsidR="00175052" w:rsidRPr="00A42C08" w:rsidRDefault="00175052" w:rsidP="00175052">
            <w:pPr>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End</w:t>
            </w:r>
          </w:p>
        </w:tc>
      </w:tr>
      <w:tr w:rsidR="00175052" w:rsidRPr="00A42C08" w14:paraId="0A75B5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549118A"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1</w:t>
            </w:r>
          </w:p>
        </w:tc>
        <w:tc>
          <w:tcPr>
            <w:tcW w:w="1130" w:type="pct"/>
            <w:noWrap/>
            <w:hideMark/>
          </w:tcPr>
          <w:p w14:paraId="6F32BE2F"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08B7163A"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7:12:00</w:t>
            </w:r>
          </w:p>
        </w:tc>
        <w:tc>
          <w:tcPr>
            <w:tcW w:w="1449" w:type="pct"/>
            <w:noWrap/>
            <w:hideMark/>
          </w:tcPr>
          <w:p w14:paraId="72DC5A00"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8:59:30</w:t>
            </w:r>
          </w:p>
        </w:tc>
      </w:tr>
      <w:tr w:rsidR="00175052" w:rsidRPr="00A42C08" w14:paraId="66E8D64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0B82142"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3</w:t>
            </w:r>
          </w:p>
        </w:tc>
        <w:tc>
          <w:tcPr>
            <w:tcW w:w="1130" w:type="pct"/>
            <w:noWrap/>
            <w:hideMark/>
          </w:tcPr>
          <w:p w14:paraId="12E0D139"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55C72EEE"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55603547"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2:00:30</w:t>
            </w:r>
          </w:p>
        </w:tc>
      </w:tr>
      <w:tr w:rsidR="00175052" w:rsidRPr="00A42C08" w14:paraId="2129FF7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D7275A9"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7B188984"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776084D6"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4:00:30</w:t>
            </w:r>
          </w:p>
        </w:tc>
        <w:tc>
          <w:tcPr>
            <w:tcW w:w="1449" w:type="pct"/>
            <w:noWrap/>
            <w:hideMark/>
          </w:tcPr>
          <w:p w14:paraId="4CD4F78F"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29056222"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33B56BE"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5</w:t>
            </w:r>
          </w:p>
        </w:tc>
        <w:tc>
          <w:tcPr>
            <w:tcW w:w="1130" w:type="pct"/>
            <w:noWrap/>
            <w:hideMark/>
          </w:tcPr>
          <w:p w14:paraId="767BAC49"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R-M</w:t>
            </w:r>
          </w:p>
        </w:tc>
        <w:tc>
          <w:tcPr>
            <w:tcW w:w="1450" w:type="pct"/>
            <w:noWrap/>
            <w:hideMark/>
          </w:tcPr>
          <w:p w14:paraId="018D50A1"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255AD761"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9:35:30</w:t>
            </w:r>
          </w:p>
        </w:tc>
      </w:tr>
      <w:tr w:rsidR="00175052" w:rsidRPr="00A42C08" w14:paraId="6AEECF9C"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E9272AD"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63464182"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194BF48A"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1:36:00</w:t>
            </w:r>
          </w:p>
        </w:tc>
        <w:tc>
          <w:tcPr>
            <w:tcW w:w="1449" w:type="pct"/>
            <w:noWrap/>
            <w:hideMark/>
          </w:tcPr>
          <w:p w14:paraId="11F12395"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4EAFE277"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69F949F"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6</w:t>
            </w:r>
          </w:p>
        </w:tc>
        <w:tc>
          <w:tcPr>
            <w:tcW w:w="1130" w:type="pct"/>
            <w:noWrap/>
            <w:hideMark/>
          </w:tcPr>
          <w:p w14:paraId="131588D5"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3C2F0A87"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73B3AAE4"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5:48:00</w:t>
            </w:r>
          </w:p>
        </w:tc>
      </w:tr>
      <w:tr w:rsidR="00175052" w:rsidRPr="00A42C08" w14:paraId="38AB1A5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C8FCFF6"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4429FD50"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19E7C3F3"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7:49:00</w:t>
            </w:r>
          </w:p>
        </w:tc>
        <w:tc>
          <w:tcPr>
            <w:tcW w:w="1449" w:type="pct"/>
            <w:noWrap/>
            <w:hideMark/>
          </w:tcPr>
          <w:p w14:paraId="6B550B9B"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4C9A9C93"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71E5E24"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7</w:t>
            </w:r>
          </w:p>
        </w:tc>
        <w:tc>
          <w:tcPr>
            <w:tcW w:w="1130" w:type="pct"/>
            <w:noWrap/>
            <w:hideMark/>
          </w:tcPr>
          <w:p w14:paraId="030E3917"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R-M</w:t>
            </w:r>
          </w:p>
        </w:tc>
        <w:tc>
          <w:tcPr>
            <w:tcW w:w="1450" w:type="pct"/>
            <w:noWrap/>
            <w:hideMark/>
          </w:tcPr>
          <w:p w14:paraId="53B0C8B3"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40104E5A"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3:24:00</w:t>
            </w:r>
          </w:p>
        </w:tc>
      </w:tr>
      <w:tr w:rsidR="00175052" w:rsidRPr="00A42C08" w14:paraId="304AA0C4"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27590FC"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53480EBA"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0E69E717"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5:24:00</w:t>
            </w:r>
          </w:p>
        </w:tc>
        <w:tc>
          <w:tcPr>
            <w:tcW w:w="1449" w:type="pct"/>
            <w:noWrap/>
            <w:hideMark/>
          </w:tcPr>
          <w:p w14:paraId="0FD317F4"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5C790BB8"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A0650BA"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8</w:t>
            </w:r>
          </w:p>
        </w:tc>
        <w:tc>
          <w:tcPr>
            <w:tcW w:w="1130" w:type="pct"/>
            <w:noWrap/>
            <w:hideMark/>
          </w:tcPr>
          <w:p w14:paraId="1F53BB07"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6A3AABA5"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1:13:00</w:t>
            </w:r>
          </w:p>
        </w:tc>
        <w:tc>
          <w:tcPr>
            <w:tcW w:w="1449" w:type="pct"/>
            <w:noWrap/>
            <w:hideMark/>
          </w:tcPr>
          <w:p w14:paraId="67D7CA4E"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4A81AE47"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AC37593"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9</w:t>
            </w:r>
          </w:p>
        </w:tc>
        <w:tc>
          <w:tcPr>
            <w:tcW w:w="1130" w:type="pct"/>
            <w:noWrap/>
            <w:hideMark/>
          </w:tcPr>
          <w:p w14:paraId="2782592D"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4EA3E5D8"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00B568CA"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2:24:00</w:t>
            </w:r>
          </w:p>
        </w:tc>
      </w:tr>
      <w:tr w:rsidR="00175052" w:rsidRPr="00A42C08" w14:paraId="44BFE28E"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C07A9AA"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7D04DC2F"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3E7FF9F9"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4:24:30</w:t>
            </w:r>
          </w:p>
        </w:tc>
        <w:tc>
          <w:tcPr>
            <w:tcW w:w="1449" w:type="pct"/>
            <w:noWrap/>
            <w:hideMark/>
          </w:tcPr>
          <w:p w14:paraId="4EA5ABE2"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0387709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063392E"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10</w:t>
            </w:r>
          </w:p>
        </w:tc>
        <w:tc>
          <w:tcPr>
            <w:tcW w:w="1130" w:type="pct"/>
            <w:noWrap/>
            <w:hideMark/>
          </w:tcPr>
          <w:p w14:paraId="49955A26"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01B045BD"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6:24:30</w:t>
            </w:r>
          </w:p>
        </w:tc>
        <w:tc>
          <w:tcPr>
            <w:tcW w:w="1449" w:type="pct"/>
            <w:noWrap/>
            <w:hideMark/>
          </w:tcPr>
          <w:p w14:paraId="627026A5"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8:24:00</w:t>
            </w:r>
          </w:p>
        </w:tc>
      </w:tr>
      <w:tr w:rsidR="00175052" w:rsidRPr="00A42C08" w14:paraId="19F734D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DF844B9"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12</w:t>
            </w:r>
          </w:p>
        </w:tc>
        <w:tc>
          <w:tcPr>
            <w:tcW w:w="1130" w:type="pct"/>
            <w:noWrap/>
            <w:hideMark/>
          </w:tcPr>
          <w:p w14:paraId="3871598E"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R-M</w:t>
            </w:r>
          </w:p>
        </w:tc>
        <w:tc>
          <w:tcPr>
            <w:tcW w:w="1450" w:type="pct"/>
            <w:noWrap/>
            <w:hideMark/>
          </w:tcPr>
          <w:p w14:paraId="6F85693C"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6C231C07"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1:48:00</w:t>
            </w:r>
          </w:p>
        </w:tc>
      </w:tr>
      <w:tr w:rsidR="00175052" w:rsidRPr="00A42C08" w14:paraId="57950210"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3BB34FDC"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690B7B65"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7889AEAD"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48:30</w:t>
            </w:r>
          </w:p>
        </w:tc>
        <w:tc>
          <w:tcPr>
            <w:tcW w:w="1449" w:type="pct"/>
            <w:noWrap/>
            <w:hideMark/>
          </w:tcPr>
          <w:p w14:paraId="54FF0CA5"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15BC9656"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A7CFDC7"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15</w:t>
            </w:r>
          </w:p>
        </w:tc>
        <w:tc>
          <w:tcPr>
            <w:tcW w:w="1130" w:type="pct"/>
            <w:noWrap/>
            <w:hideMark/>
          </w:tcPr>
          <w:p w14:paraId="78206639"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R-M</w:t>
            </w:r>
          </w:p>
        </w:tc>
        <w:tc>
          <w:tcPr>
            <w:tcW w:w="1450" w:type="pct"/>
            <w:noWrap/>
            <w:hideMark/>
          </w:tcPr>
          <w:p w14:paraId="0DFE9BFC"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7BB2CF03"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1:23:30</w:t>
            </w:r>
          </w:p>
        </w:tc>
      </w:tr>
      <w:tr w:rsidR="00175052" w:rsidRPr="00A42C08" w14:paraId="45D6B3C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7EE0189C"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761D21CA"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56A62BCE"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24:00</w:t>
            </w:r>
          </w:p>
        </w:tc>
        <w:tc>
          <w:tcPr>
            <w:tcW w:w="1449" w:type="pct"/>
            <w:noWrap/>
            <w:hideMark/>
          </w:tcPr>
          <w:p w14:paraId="3FEB6D8E"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6D97553D"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8BAE4C7"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17</w:t>
            </w:r>
          </w:p>
        </w:tc>
        <w:tc>
          <w:tcPr>
            <w:tcW w:w="1130" w:type="pct"/>
            <w:noWrap/>
            <w:hideMark/>
          </w:tcPr>
          <w:p w14:paraId="14E79531"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R-M</w:t>
            </w:r>
          </w:p>
        </w:tc>
        <w:tc>
          <w:tcPr>
            <w:tcW w:w="1450" w:type="pct"/>
            <w:noWrap/>
            <w:hideMark/>
          </w:tcPr>
          <w:p w14:paraId="135325B0"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77D97CD8"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6:36:00</w:t>
            </w:r>
          </w:p>
        </w:tc>
      </w:tr>
      <w:tr w:rsidR="00175052" w:rsidRPr="00A42C08" w14:paraId="59766E92"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61ADFF37"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6B24DD22"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004460BC"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8:36:00</w:t>
            </w:r>
          </w:p>
        </w:tc>
        <w:tc>
          <w:tcPr>
            <w:tcW w:w="1449" w:type="pct"/>
            <w:noWrap/>
            <w:hideMark/>
          </w:tcPr>
          <w:p w14:paraId="5A3FB7AE"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3D9C18BF"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F7CAF88"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24</w:t>
            </w:r>
          </w:p>
        </w:tc>
        <w:tc>
          <w:tcPr>
            <w:tcW w:w="1130" w:type="pct"/>
            <w:noWrap/>
            <w:hideMark/>
          </w:tcPr>
          <w:p w14:paraId="5D66BBBD"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493D1880"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1:00:30</w:t>
            </w:r>
          </w:p>
        </w:tc>
        <w:tc>
          <w:tcPr>
            <w:tcW w:w="1449" w:type="pct"/>
            <w:noWrap/>
            <w:hideMark/>
          </w:tcPr>
          <w:p w14:paraId="47E1D458"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3:00:00</w:t>
            </w:r>
          </w:p>
        </w:tc>
      </w:tr>
      <w:tr w:rsidR="00175052" w:rsidRPr="00A42C08" w14:paraId="3CFCEA0F"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86E3CFE"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25</w:t>
            </w:r>
          </w:p>
        </w:tc>
        <w:tc>
          <w:tcPr>
            <w:tcW w:w="1130" w:type="pct"/>
            <w:noWrap/>
            <w:hideMark/>
          </w:tcPr>
          <w:p w14:paraId="28269B71"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6C25F63F"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3:24:30</w:t>
            </w:r>
          </w:p>
        </w:tc>
        <w:tc>
          <w:tcPr>
            <w:tcW w:w="1449" w:type="pct"/>
            <w:noWrap/>
            <w:hideMark/>
          </w:tcPr>
          <w:p w14:paraId="0764B192"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5:24:00</w:t>
            </w:r>
          </w:p>
        </w:tc>
      </w:tr>
      <w:tr w:rsidR="00175052" w:rsidRPr="00A42C08" w14:paraId="1257778C"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DAC07E2"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26</w:t>
            </w:r>
          </w:p>
        </w:tc>
        <w:tc>
          <w:tcPr>
            <w:tcW w:w="1130" w:type="pct"/>
            <w:noWrap/>
            <w:hideMark/>
          </w:tcPr>
          <w:p w14:paraId="5BB7390C"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1F147A4C"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7:24:30</w:t>
            </w:r>
          </w:p>
        </w:tc>
        <w:tc>
          <w:tcPr>
            <w:tcW w:w="1449" w:type="pct"/>
            <w:noWrap/>
            <w:hideMark/>
          </w:tcPr>
          <w:p w14:paraId="6FA46F87"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9:24:00</w:t>
            </w:r>
          </w:p>
        </w:tc>
      </w:tr>
      <w:tr w:rsidR="00175052" w:rsidRPr="00A42C08" w14:paraId="21A9B8AE"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091DFBF"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27</w:t>
            </w:r>
          </w:p>
        </w:tc>
        <w:tc>
          <w:tcPr>
            <w:tcW w:w="1130" w:type="pct"/>
            <w:noWrap/>
            <w:hideMark/>
          </w:tcPr>
          <w:p w14:paraId="37416A78"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639E4D64"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9:48:30</w:t>
            </w:r>
          </w:p>
        </w:tc>
        <w:tc>
          <w:tcPr>
            <w:tcW w:w="1449" w:type="pct"/>
            <w:noWrap/>
            <w:hideMark/>
          </w:tcPr>
          <w:p w14:paraId="4B0BE053"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1:48:00</w:t>
            </w:r>
          </w:p>
        </w:tc>
      </w:tr>
      <w:tr w:rsidR="00175052" w:rsidRPr="00A42C08" w14:paraId="173416D1"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071EAD9A"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29</w:t>
            </w:r>
          </w:p>
        </w:tc>
        <w:tc>
          <w:tcPr>
            <w:tcW w:w="1130" w:type="pct"/>
            <w:noWrap/>
            <w:hideMark/>
          </w:tcPr>
          <w:p w14:paraId="3EF69DE0"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R-M</w:t>
            </w:r>
          </w:p>
        </w:tc>
        <w:tc>
          <w:tcPr>
            <w:tcW w:w="1450" w:type="pct"/>
            <w:noWrap/>
            <w:hideMark/>
          </w:tcPr>
          <w:p w14:paraId="1613654E"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1:48:00</w:t>
            </w:r>
          </w:p>
        </w:tc>
        <w:tc>
          <w:tcPr>
            <w:tcW w:w="1449" w:type="pct"/>
            <w:noWrap/>
            <w:hideMark/>
          </w:tcPr>
          <w:p w14:paraId="01222D64"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3:36:00</w:t>
            </w:r>
          </w:p>
        </w:tc>
      </w:tr>
      <w:tr w:rsidR="00175052" w:rsidRPr="00A42C08" w14:paraId="3ED5256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445C2053"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30</w:t>
            </w:r>
          </w:p>
        </w:tc>
        <w:tc>
          <w:tcPr>
            <w:tcW w:w="1130" w:type="pct"/>
            <w:noWrap/>
            <w:hideMark/>
          </w:tcPr>
          <w:p w14:paraId="1D50F1AD"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455429A7"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449" w:type="pct"/>
            <w:noWrap/>
            <w:hideMark/>
          </w:tcPr>
          <w:p w14:paraId="48CEC129"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4:48:30</w:t>
            </w:r>
          </w:p>
        </w:tc>
      </w:tr>
      <w:tr w:rsidR="00175052" w:rsidRPr="00A42C08" w14:paraId="1A5748DB"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12089C4A"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 xml:space="preserve">　</w:t>
            </w:r>
          </w:p>
        </w:tc>
        <w:tc>
          <w:tcPr>
            <w:tcW w:w="1130" w:type="pct"/>
            <w:noWrap/>
            <w:hideMark/>
          </w:tcPr>
          <w:p w14:paraId="6F607B60"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 xml:space="preserve">　</w:t>
            </w:r>
          </w:p>
        </w:tc>
        <w:tc>
          <w:tcPr>
            <w:tcW w:w="1450" w:type="pct"/>
            <w:noWrap/>
            <w:hideMark/>
          </w:tcPr>
          <w:p w14:paraId="636A106D"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6:49:00</w:t>
            </w:r>
          </w:p>
        </w:tc>
        <w:tc>
          <w:tcPr>
            <w:tcW w:w="1449" w:type="pct"/>
            <w:noWrap/>
            <w:hideMark/>
          </w:tcPr>
          <w:p w14:paraId="77051DDB"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r w:rsidR="00175052" w:rsidRPr="00A42C08" w14:paraId="02F3B8E6" w14:textId="77777777" w:rsidTr="002F7D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2192BB6C"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31</w:t>
            </w:r>
          </w:p>
        </w:tc>
        <w:tc>
          <w:tcPr>
            <w:tcW w:w="1130" w:type="pct"/>
            <w:noWrap/>
            <w:hideMark/>
          </w:tcPr>
          <w:p w14:paraId="152CEB1D"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R-M</w:t>
            </w:r>
          </w:p>
        </w:tc>
        <w:tc>
          <w:tcPr>
            <w:tcW w:w="1450" w:type="pct"/>
            <w:noWrap/>
            <w:hideMark/>
          </w:tcPr>
          <w:p w14:paraId="774478F2"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7:24:00</w:t>
            </w:r>
          </w:p>
        </w:tc>
        <w:tc>
          <w:tcPr>
            <w:tcW w:w="1449" w:type="pct"/>
            <w:noWrap/>
            <w:hideMark/>
          </w:tcPr>
          <w:p w14:paraId="18E0CBB6" w14:textId="77777777" w:rsidR="00175052" w:rsidRPr="00A42C08" w:rsidRDefault="00175052" w:rsidP="00175052">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9:23:30</w:t>
            </w:r>
          </w:p>
        </w:tc>
      </w:tr>
      <w:tr w:rsidR="00175052" w:rsidRPr="00A42C08" w14:paraId="03E78D4A" w14:textId="77777777" w:rsidTr="002F7DC2">
        <w:trPr>
          <w:trHeight w:val="300"/>
        </w:trPr>
        <w:tc>
          <w:tcPr>
            <w:cnfStyle w:val="001000000000" w:firstRow="0" w:lastRow="0" w:firstColumn="1" w:lastColumn="0" w:oddVBand="0" w:evenVBand="0" w:oddHBand="0" w:evenHBand="0" w:firstRowFirstColumn="0" w:firstRowLastColumn="0" w:lastRowFirstColumn="0" w:lastRowLastColumn="0"/>
            <w:tcW w:w="971" w:type="pct"/>
            <w:noWrap/>
            <w:hideMark/>
          </w:tcPr>
          <w:p w14:paraId="5B08F05F" w14:textId="77777777" w:rsidR="00175052" w:rsidRPr="00A42C08" w:rsidRDefault="00175052" w:rsidP="00175052">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32</w:t>
            </w:r>
          </w:p>
        </w:tc>
        <w:tc>
          <w:tcPr>
            <w:tcW w:w="1130" w:type="pct"/>
            <w:noWrap/>
            <w:hideMark/>
          </w:tcPr>
          <w:p w14:paraId="00FA5BC9"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p>
        </w:tc>
        <w:tc>
          <w:tcPr>
            <w:tcW w:w="1450" w:type="pct"/>
            <w:noWrap/>
            <w:hideMark/>
          </w:tcPr>
          <w:p w14:paraId="1F9FEE63"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7:12:30</w:t>
            </w:r>
          </w:p>
        </w:tc>
        <w:tc>
          <w:tcPr>
            <w:tcW w:w="1449" w:type="pct"/>
            <w:noWrap/>
            <w:hideMark/>
          </w:tcPr>
          <w:p w14:paraId="55890091" w14:textId="77777777" w:rsidR="00175052" w:rsidRPr="00A42C08" w:rsidRDefault="00175052" w:rsidP="00175052">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19:12:00</w:t>
            </w:r>
          </w:p>
        </w:tc>
      </w:tr>
    </w:tbl>
    <w:p w14:paraId="0E00AFF9" w14:textId="77777777" w:rsidR="00175052" w:rsidRDefault="00175052" w:rsidP="00B712C9">
      <w:pPr>
        <w:pStyle w:val="BodyText"/>
        <w:rPr>
          <w:lang w:eastAsia="zh-CN"/>
        </w:rPr>
      </w:pPr>
    </w:p>
    <w:p w14:paraId="7F1149C5" w14:textId="6884CC91" w:rsidR="00D24885" w:rsidRPr="00F3501A" w:rsidRDefault="00D24885" w:rsidP="00D24885">
      <w:pPr>
        <w:pStyle w:val="Caption"/>
        <w:keepNext/>
        <w:rPr>
          <w:b w:val="0"/>
          <w:bCs/>
          <w:sz w:val="20"/>
        </w:rPr>
      </w:pPr>
      <w:bookmarkStart w:id="24" w:name="_Ref18234674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144948" w:rsidRPr="004C519C">
        <w:rPr>
          <w:noProof/>
          <w:sz w:val="20"/>
        </w:rPr>
        <w:t>5</w:t>
      </w:r>
      <w:r w:rsidR="0071060E" w:rsidRPr="004C519C">
        <w:rPr>
          <w:noProof/>
          <w:sz w:val="20"/>
        </w:rPr>
        <w:fldChar w:fldCharType="end"/>
      </w:r>
      <w:bookmarkEnd w:id="24"/>
      <w:r w:rsidR="00574ACF" w:rsidRPr="004C519C">
        <w:rPr>
          <w:sz w:val="20"/>
        </w:rPr>
        <w:t xml:space="preserve"> </w:t>
      </w:r>
      <w:r w:rsidR="00574ACF" w:rsidRPr="00F3501A">
        <w:rPr>
          <w:b w:val="0"/>
          <w:bCs/>
          <w:sz w:val="20"/>
        </w:rPr>
        <w:t>Activation periods of GPS flex power in S2W on June 4,</w:t>
      </w:r>
      <w:r w:rsidR="00C2379A" w:rsidRPr="00F3501A">
        <w:rPr>
          <w:b w:val="0"/>
          <w:bCs/>
          <w:sz w:val="20"/>
        </w:rPr>
        <w:t xml:space="preserve"> </w:t>
      </w:r>
      <w:r w:rsidR="00574ACF" w:rsidRPr="00F3501A">
        <w:rPr>
          <w:b w:val="0"/>
          <w:bCs/>
          <w:sz w:val="20"/>
        </w:rPr>
        <w:t>2024</w:t>
      </w:r>
    </w:p>
    <w:tbl>
      <w:tblPr>
        <w:tblStyle w:val="PlainTable2"/>
        <w:tblW w:w="5000" w:type="pct"/>
        <w:tblLayout w:type="fixed"/>
        <w:tblLook w:val="04A0" w:firstRow="1" w:lastRow="0" w:firstColumn="1" w:lastColumn="0" w:noHBand="0" w:noVBand="1"/>
      </w:tblPr>
      <w:tblGrid>
        <w:gridCol w:w="2553"/>
        <w:gridCol w:w="2267"/>
        <w:gridCol w:w="1843"/>
        <w:gridCol w:w="2363"/>
      </w:tblGrid>
      <w:tr w:rsidR="00770764" w:rsidRPr="00A42C08" w14:paraId="399F4E8E" w14:textId="77777777" w:rsidTr="005048BC">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14" w:type="pct"/>
            <w:noWrap/>
            <w:hideMark/>
          </w:tcPr>
          <w:p w14:paraId="49D23919" w14:textId="77777777" w:rsidR="00B06A6C" w:rsidRPr="00A42C08" w:rsidRDefault="00B06A6C" w:rsidP="00B06A6C">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PRN</w:t>
            </w:r>
          </w:p>
        </w:tc>
        <w:tc>
          <w:tcPr>
            <w:tcW w:w="1256" w:type="pct"/>
            <w:noWrap/>
            <w:hideMark/>
          </w:tcPr>
          <w:p w14:paraId="20E54708" w14:textId="77777777" w:rsidR="00B06A6C" w:rsidRPr="00A42C08" w:rsidRDefault="00B06A6C" w:rsidP="00B06A6C">
            <w:pPr>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Block</w:t>
            </w:r>
          </w:p>
        </w:tc>
        <w:tc>
          <w:tcPr>
            <w:tcW w:w="1021" w:type="pct"/>
            <w:noWrap/>
            <w:hideMark/>
          </w:tcPr>
          <w:p w14:paraId="16E2B44F" w14:textId="77777777" w:rsidR="00B06A6C" w:rsidRPr="00A42C08" w:rsidRDefault="00B06A6C" w:rsidP="00B06A6C">
            <w:pPr>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Start</w:t>
            </w:r>
          </w:p>
        </w:tc>
        <w:tc>
          <w:tcPr>
            <w:tcW w:w="1309" w:type="pct"/>
            <w:noWrap/>
            <w:hideMark/>
          </w:tcPr>
          <w:p w14:paraId="122BE93C" w14:textId="77777777" w:rsidR="00B06A6C" w:rsidRPr="00A42C08" w:rsidRDefault="00B06A6C" w:rsidP="00B06A6C">
            <w:pPr>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End</w:t>
            </w:r>
          </w:p>
        </w:tc>
      </w:tr>
      <w:tr w:rsidR="00770764" w:rsidRPr="00A42C08" w14:paraId="01A95074" w14:textId="77777777" w:rsidTr="005048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4" w:type="pct"/>
            <w:noWrap/>
            <w:hideMark/>
          </w:tcPr>
          <w:p w14:paraId="2F957A6C" w14:textId="7F78E3BA" w:rsidR="00B06A6C" w:rsidRPr="00A42C08" w:rsidRDefault="00B06A6C" w:rsidP="00B06A6C">
            <w:pPr>
              <w:spacing w:line="240" w:lineRule="auto"/>
              <w:ind w:firstLineChars="0" w:firstLine="0"/>
              <w:jc w:val="left"/>
              <w:rPr>
                <w:rFonts w:eastAsia="DengXian"/>
                <w:color w:val="000000"/>
                <w:sz w:val="20"/>
                <w:lang w:eastAsia="zh-CN"/>
              </w:rPr>
            </w:pPr>
            <w:r w:rsidRPr="00A42C08">
              <w:rPr>
                <w:rFonts w:eastAsia="DengXian"/>
                <w:color w:val="000000"/>
                <w:sz w:val="20"/>
                <w:lang w:eastAsia="zh-CN"/>
              </w:rPr>
              <w:t>G01</w:t>
            </w:r>
            <w:r w:rsidR="001069E4" w:rsidRPr="00A42C08">
              <w:rPr>
                <w:rFonts w:eastAsia="DengXian"/>
                <w:color w:val="000000"/>
                <w:sz w:val="20"/>
                <w:lang w:eastAsia="zh-CN"/>
              </w:rPr>
              <w:t>, G03, G05,G06,G07,G08,G09,G10,G12,G15,G17,G24</w:t>
            </w:r>
            <w:r w:rsidR="00770764" w:rsidRPr="00A42C08">
              <w:rPr>
                <w:rFonts w:eastAsia="DengXian"/>
                <w:color w:val="000000"/>
                <w:sz w:val="20"/>
                <w:lang w:eastAsia="zh-CN"/>
              </w:rPr>
              <w:t>,G25,G26,G27,G29,G30,G31,G32</w:t>
            </w:r>
          </w:p>
        </w:tc>
        <w:tc>
          <w:tcPr>
            <w:tcW w:w="1256" w:type="pct"/>
            <w:noWrap/>
            <w:hideMark/>
          </w:tcPr>
          <w:p w14:paraId="14865D19" w14:textId="5BA2DEDC" w:rsidR="00B06A6C" w:rsidRPr="00A42C08" w:rsidRDefault="00B06A6C" w:rsidP="00B06A6C">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IIF</w:t>
            </w:r>
            <w:r w:rsidR="00770764" w:rsidRPr="00A42C08">
              <w:rPr>
                <w:rFonts w:eastAsia="DengXian" w:hint="eastAsia"/>
                <w:color w:val="000000"/>
                <w:sz w:val="20"/>
                <w:lang w:eastAsia="zh-CN"/>
              </w:rPr>
              <w:t>,</w:t>
            </w:r>
            <w:r w:rsidR="00C2379A">
              <w:rPr>
                <w:rFonts w:eastAsia="DengXian"/>
                <w:color w:val="000000"/>
                <w:sz w:val="20"/>
                <w:lang w:eastAsia="zh-CN"/>
              </w:rPr>
              <w:t xml:space="preserve"> </w:t>
            </w:r>
            <w:r w:rsidR="00770764" w:rsidRPr="00A42C08">
              <w:rPr>
                <w:rFonts w:eastAsia="DengXian"/>
                <w:color w:val="000000"/>
                <w:sz w:val="20"/>
                <w:lang w:eastAsia="zh-CN"/>
              </w:rPr>
              <w:t>IIR-M</w:t>
            </w:r>
          </w:p>
        </w:tc>
        <w:tc>
          <w:tcPr>
            <w:tcW w:w="1021" w:type="pct"/>
            <w:noWrap/>
            <w:hideMark/>
          </w:tcPr>
          <w:p w14:paraId="01AE5616" w14:textId="77777777" w:rsidR="00B06A6C" w:rsidRPr="00A42C08" w:rsidRDefault="00B06A6C" w:rsidP="00B06A6C">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00:00:00</w:t>
            </w:r>
          </w:p>
        </w:tc>
        <w:tc>
          <w:tcPr>
            <w:tcW w:w="1309" w:type="pct"/>
            <w:noWrap/>
            <w:hideMark/>
          </w:tcPr>
          <w:p w14:paraId="182940D8" w14:textId="77777777" w:rsidR="00B06A6C" w:rsidRPr="00A42C08" w:rsidRDefault="00B06A6C" w:rsidP="00B06A6C">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A42C08">
              <w:rPr>
                <w:rFonts w:eastAsia="DengXian"/>
                <w:color w:val="000000"/>
                <w:sz w:val="20"/>
                <w:lang w:eastAsia="zh-CN"/>
              </w:rPr>
              <w:t>23:59:30</w:t>
            </w:r>
          </w:p>
        </w:tc>
      </w:tr>
    </w:tbl>
    <w:p w14:paraId="134009EC" w14:textId="77777777" w:rsidR="00B06A6C" w:rsidRDefault="00B06A6C" w:rsidP="00B712C9">
      <w:pPr>
        <w:pStyle w:val="BodyText"/>
      </w:pPr>
    </w:p>
    <w:p w14:paraId="325EEB86" w14:textId="07A5AFB7" w:rsidR="00210ED6" w:rsidRDefault="00AF72E7" w:rsidP="00AF72E7">
      <w:pPr>
        <w:pStyle w:val="BodyText"/>
        <w:keepNext/>
        <w:ind w:firstLine="0"/>
        <w:jc w:val="center"/>
      </w:pPr>
      <w:r>
        <w:rPr>
          <w:noProof/>
        </w:rPr>
        <w:drawing>
          <wp:inline distT="0" distB="0" distL="0" distR="0" wp14:anchorId="44896EBD" wp14:editId="69C6B8A0">
            <wp:extent cx="4975860" cy="216154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75860" cy="2161540"/>
                    </a:xfrm>
                    <a:prstGeom prst="rect">
                      <a:avLst/>
                    </a:prstGeom>
                    <a:noFill/>
                    <a:ln>
                      <a:noFill/>
                    </a:ln>
                  </pic:spPr>
                </pic:pic>
              </a:graphicData>
            </a:graphic>
          </wp:inline>
        </w:drawing>
      </w:r>
    </w:p>
    <w:p w14:paraId="25DC2A10" w14:textId="731C3BE4" w:rsidR="00C412A1" w:rsidRPr="00F3501A" w:rsidRDefault="00210ED6" w:rsidP="00FC5FB1">
      <w:pPr>
        <w:pStyle w:val="Caption"/>
        <w:rPr>
          <w:b w:val="0"/>
          <w:bCs/>
          <w:sz w:val="20"/>
        </w:rPr>
      </w:pPr>
      <w:bookmarkStart w:id="25" w:name="_Ref182346774"/>
      <w:bookmarkStart w:id="26"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2</w:t>
      </w:r>
      <w:r w:rsidR="0071060E" w:rsidRPr="004C519C">
        <w:rPr>
          <w:noProof/>
          <w:sz w:val="20"/>
        </w:rPr>
        <w:fldChar w:fldCharType="end"/>
      </w:r>
      <w:bookmarkEnd w:id="25"/>
      <w:r w:rsidR="00C10124" w:rsidRPr="004C519C">
        <w:rPr>
          <w:sz w:val="20"/>
        </w:rPr>
        <w:t xml:space="preserve"> </w:t>
      </w:r>
      <w:bookmarkEnd w:id="26"/>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480F2F38">
            <wp:extent cx="5011420" cy="2149475"/>
            <wp:effectExtent l="0" t="0" r="0" b="317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11420" cy="2149475"/>
                    </a:xfrm>
                    <a:prstGeom prst="rect">
                      <a:avLst/>
                    </a:prstGeom>
                    <a:noFill/>
                    <a:ln>
                      <a:noFill/>
                    </a:ln>
                  </pic:spPr>
                </pic:pic>
              </a:graphicData>
            </a:graphic>
          </wp:inline>
        </w:drawing>
      </w:r>
    </w:p>
    <w:p w14:paraId="2401F68A" w14:textId="344CC3D8" w:rsidR="00C412A1" w:rsidRPr="00F3501A" w:rsidRDefault="00A33B34" w:rsidP="00A33B34">
      <w:pPr>
        <w:pStyle w:val="Caption"/>
        <w:rPr>
          <w:b w:val="0"/>
          <w:bCs/>
          <w:sz w:val="20"/>
        </w:rPr>
      </w:pPr>
      <w:bookmarkStart w:id="27"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144948" w:rsidRPr="004C519C">
        <w:rPr>
          <w:noProof/>
          <w:sz w:val="20"/>
        </w:rPr>
        <w:t>13</w:t>
      </w:r>
      <w:r w:rsidR="0071060E" w:rsidRPr="004C519C">
        <w:rPr>
          <w:noProof/>
          <w:sz w:val="20"/>
        </w:rPr>
        <w:fldChar w:fldCharType="end"/>
      </w:r>
      <w:bookmarkEnd w:id="27"/>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731613AB" w14:textId="77777777" w:rsidR="00A12AE7" w:rsidRPr="004C519C" w:rsidRDefault="00A12AE7" w:rsidP="00A12AE7">
      <w:pPr>
        <w:pStyle w:val="Heading2"/>
        <w:ind w:firstLine="408"/>
        <w:rPr>
          <w:rFonts w:ascii="Times New Roman" w:hAnsi="Times New Roman"/>
          <w:sz w:val="20"/>
        </w:rPr>
      </w:pPr>
      <w:bookmarkStart w:id="28" w:name="comparison-and-analysis"/>
      <w:r w:rsidRPr="004C519C">
        <w:rPr>
          <w:rFonts w:ascii="Times New Roman" w:hAnsi="Times New Roman"/>
          <w:sz w:val="20"/>
        </w:rPr>
        <w:t>Comparison and analysis</w:t>
      </w:r>
    </w:p>
    <w:bookmarkEnd w:id="28"/>
    <w:p w14:paraId="30FD8381" w14:textId="5459D903" w:rsidR="00A12AE7" w:rsidRPr="004C519C" w:rsidRDefault="00A12AE7" w:rsidP="00F47C47">
      <w:pPr>
        <w:pStyle w:val="MainText"/>
        <w:ind w:firstLine="0"/>
      </w:pPr>
      <w:r w:rsidRPr="004C519C">
        <w:t xml:space="preserve">A comprehensive performance comparison between </w:t>
      </w:r>
      <w:r w:rsidR="00312450" w:rsidRPr="004C519C">
        <w:rPr>
          <w:rFonts w:hint="eastAsia"/>
          <w:lang w:eastAsia="zh-CN"/>
        </w:rPr>
        <w:t>A</w:t>
      </w:r>
      <w:r w:rsidR="00312450" w:rsidRPr="004C519C">
        <w:rPr>
          <w:lang w:eastAsia="zh-CN"/>
        </w:rPr>
        <w:t>FPD-DTW</w:t>
      </w:r>
      <w:r w:rsidR="00312450" w:rsidRPr="004C519C">
        <w:t xml:space="preserve"> </w:t>
      </w:r>
      <w:r w:rsidRPr="004C519C">
        <w:t>and previous methods (FPD, random forest</w:t>
      </w:r>
      <w:r w:rsidR="003C7F59" w:rsidRPr="004C519C">
        <w:t>-based</w:t>
      </w:r>
      <w:r w:rsidRPr="004C519C">
        <w:t>, and mode</w:t>
      </w:r>
      <w:r w:rsidR="00C50A1B" w:rsidRPr="004C519C">
        <w:rPr>
          <w:rFonts w:hint="eastAsia"/>
          <w:lang w:eastAsia="zh-CN"/>
        </w:rPr>
        <w:t>l</w:t>
      </w:r>
      <w:r w:rsidR="003712E9" w:rsidRPr="004C519C">
        <w:t>-based</w:t>
      </w:r>
      <w:r w:rsidRPr="004C519C">
        <w:t>) is presented in</w:t>
      </w:r>
      <w:r w:rsidR="00470254" w:rsidRPr="004C519C">
        <w:t xml:space="preserve"> </w:t>
      </w:r>
      <w:r w:rsidR="00470254" w:rsidRPr="004C519C">
        <w:fldChar w:fldCharType="begin"/>
      </w:r>
      <w:r w:rsidR="00470254" w:rsidRPr="004C519C">
        <w:instrText xml:space="preserve"> REF _Ref182346640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6</w:t>
      </w:r>
      <w:r w:rsidR="00470254" w:rsidRPr="004C519C">
        <w:fldChar w:fldCharType="end"/>
      </w:r>
      <w:r w:rsidR="00470254" w:rsidRPr="004C519C">
        <w:t xml:space="preserve"> and </w:t>
      </w:r>
      <w:r w:rsidR="00470254" w:rsidRPr="004C519C">
        <w:fldChar w:fldCharType="begin"/>
      </w:r>
      <w:r w:rsidR="00470254" w:rsidRPr="004C519C">
        <w:instrText xml:space="preserve"> REF _Ref182346647 \h </w:instrText>
      </w:r>
      <w:r w:rsidR="004C519C">
        <w:instrText xml:space="preserve"> \* MERGEFORMAT </w:instrText>
      </w:r>
      <w:r w:rsidR="00470254" w:rsidRPr="004C519C">
        <w:fldChar w:fldCharType="separate"/>
      </w:r>
      <w:r w:rsidR="00144948" w:rsidRPr="004C519C">
        <w:t xml:space="preserve">Table </w:t>
      </w:r>
      <w:r w:rsidR="00144948" w:rsidRPr="004C519C">
        <w:rPr>
          <w:noProof/>
        </w:rPr>
        <w:t>7</w:t>
      </w:r>
      <w:r w:rsidR="00470254" w:rsidRPr="004C519C">
        <w:fldChar w:fldCharType="end"/>
      </w:r>
      <w:r w:rsidRPr="004C519C">
        <w:t xml:space="preserve">. </w:t>
      </w:r>
      <w:r w:rsidR="00D538F8">
        <w:t>We</w:t>
      </w:r>
      <w:r w:rsidRPr="004C519C">
        <w:t xml:space="preserve"> manually verified flex power states through C/N0 plots, achieving a </w:t>
      </w:r>
      <w:r w:rsidR="004317C2" w:rsidRPr="004C519C">
        <w:t>post-processing</w:t>
      </w:r>
      <w:r w:rsidRPr="004C519C">
        <w:t xml:space="preserve"> accuracy of 0.9983. For real-time detection, </w:t>
      </w:r>
      <w:r w:rsidR="00312450" w:rsidRPr="004C519C">
        <w:rPr>
          <w:rFonts w:hint="eastAsia"/>
          <w:lang w:eastAsia="zh-CN"/>
        </w:rPr>
        <w:t>A</w:t>
      </w:r>
      <w:r w:rsidR="00312450" w:rsidRPr="004C519C">
        <w:rPr>
          <w:lang w:eastAsia="zh-CN"/>
        </w:rPr>
        <w:t>FPD-DTW</w:t>
      </w:r>
      <w:r w:rsidR="00312450" w:rsidRPr="004C519C">
        <w:t xml:space="preserve"> </w:t>
      </w:r>
      <w:r w:rsidRPr="004C519C">
        <w:t xml:space="preserve">achieved 0.99857 TPR, maintaining high detection accuracy compared to previous algorithms. </w:t>
      </w:r>
      <w:r w:rsidR="007B2D21" w:rsidRPr="007B2D21">
        <w:t xml:space="preserve">While slightly lower than the model-based approach, AFPD-DTW achieves these results using only 10 stations, with </w:t>
      </w:r>
      <w:r w:rsidR="009A4D89">
        <w:t xml:space="preserve">the </w:t>
      </w:r>
      <w:r w:rsidR="007B2D21" w:rsidRPr="007B2D21">
        <w:t>potential for further improvement by incorporating more data</w:t>
      </w:r>
      <w:r w:rsidRPr="004C519C">
        <w:t>.</w:t>
      </w:r>
    </w:p>
    <w:p w14:paraId="197233EB" w14:textId="51FD979C" w:rsidR="000A4695" w:rsidRPr="004C519C" w:rsidRDefault="006075AE" w:rsidP="002359CB">
      <w:pPr>
        <w:pStyle w:val="MainText"/>
      </w:pPr>
      <w:r w:rsidRPr="006075AE">
        <w:t>In terms of data requirements, AFPD-DTW offers significant advantages, effectively detecting global flex power events with few high-quality stations</w:t>
      </w:r>
      <w:r w:rsidR="00C469FB" w:rsidRPr="004C519C">
        <w:t>.</w:t>
      </w:r>
      <w:r w:rsidR="000A4695" w:rsidRPr="004C519C">
        <w:t xml:space="preserve"> </w:t>
      </w:r>
      <w:r w:rsidR="003E07F5" w:rsidRPr="003E07F5">
        <w:t>In contrast, FPD requires over 200 stations, random forest methods demand extensive labeled training data, and model-based approaches rely on large prior datasets and specific equipment configurations.</w:t>
      </w:r>
    </w:p>
    <w:p w14:paraId="65FB391D" w14:textId="66E38154" w:rsidR="00BF56C3" w:rsidRPr="004C519C" w:rsidRDefault="00BF56C3" w:rsidP="000A4695">
      <w:pPr>
        <w:pStyle w:val="BodyText"/>
        <w:ind w:firstLine="0"/>
        <w:rPr>
          <w:sz w:val="20"/>
          <w:szCs w:val="20"/>
        </w:rPr>
      </w:pPr>
    </w:p>
    <w:p w14:paraId="53275004" w14:textId="7FB63602" w:rsidR="000F1A0B" w:rsidRPr="00F3501A" w:rsidRDefault="000F1A0B" w:rsidP="000F1A0B">
      <w:pPr>
        <w:pStyle w:val="Caption"/>
        <w:keepNext/>
        <w:rPr>
          <w:b w:val="0"/>
          <w:bCs/>
          <w:sz w:val="20"/>
        </w:rPr>
      </w:pPr>
      <w:bookmarkStart w:id="29"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144948" w:rsidRPr="004C519C">
        <w:rPr>
          <w:noProof/>
          <w:sz w:val="20"/>
        </w:rPr>
        <w:t>6</w:t>
      </w:r>
      <w:r w:rsidR="0071060E" w:rsidRPr="004C519C">
        <w:rPr>
          <w:noProof/>
          <w:sz w:val="20"/>
        </w:rPr>
        <w:fldChar w:fldCharType="end"/>
      </w:r>
      <w:bookmarkEnd w:id="29"/>
      <w:r w:rsidRPr="004C519C">
        <w:rPr>
          <w:sz w:val="20"/>
        </w:rPr>
        <w:t xml:space="preserve"> </w:t>
      </w:r>
      <w:r w:rsidR="00101DFC" w:rsidRPr="00F3501A">
        <w:rPr>
          <w:b w:val="0"/>
          <w:bCs/>
          <w:sz w:val="20"/>
        </w:rPr>
        <w:t>Comparison of detection performance of various flex power detection algorithms(Part 1)</w:t>
      </w:r>
      <w:r w:rsidR="00903909" w:rsidRPr="00F3501A">
        <w:rPr>
          <w:b w:val="0"/>
          <w:bCs/>
          <w:sz w:val="20"/>
        </w:rPr>
        <w:fldChar w:fldCharType="begin"/>
      </w:r>
      <w:r w:rsidR="00215F02" w:rsidRPr="00F3501A">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248,"uris":["http://zotero.org/users/12078793/items/C5S9GSF5"],"itemData":{"id":248,"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240,"uris":["http://zotero.org/users/12078793/items/MBBS4UVZ"],"itemData":{"id":240,"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043" w:type="dxa"/>
        <w:tblLayout w:type="fixed"/>
        <w:tblLook w:val="04A0" w:firstRow="1" w:lastRow="0" w:firstColumn="1" w:lastColumn="0" w:noHBand="0" w:noVBand="1"/>
      </w:tblPr>
      <w:tblGrid>
        <w:gridCol w:w="993"/>
        <w:gridCol w:w="708"/>
        <w:gridCol w:w="1134"/>
        <w:gridCol w:w="1134"/>
        <w:gridCol w:w="2410"/>
        <w:gridCol w:w="2428"/>
        <w:gridCol w:w="236"/>
      </w:tblGrid>
      <w:tr w:rsidR="00FA48A9" w:rsidRPr="009E3FC8" w14:paraId="1637E39E" w14:textId="77777777" w:rsidTr="00FA48A9">
        <w:trPr>
          <w:gridAfter w:val="1"/>
          <w:cnfStyle w:val="100000000000" w:firstRow="1" w:lastRow="0" w:firstColumn="0" w:lastColumn="0" w:oddVBand="0" w:evenVBand="0" w:oddHBand="0" w:evenHBand="0" w:firstRowFirstColumn="0" w:firstRowLastColumn="0" w:lastRowFirstColumn="0" w:lastRowLastColumn="0"/>
          <w:wAfter w:w="236" w:type="dxa"/>
          <w:trHeight w:val="326"/>
        </w:trPr>
        <w:tc>
          <w:tcPr>
            <w:cnfStyle w:val="001000000000" w:firstRow="0" w:lastRow="0" w:firstColumn="1" w:lastColumn="0" w:oddVBand="0" w:evenVBand="0" w:oddHBand="0" w:evenHBand="0" w:firstRowFirstColumn="0" w:firstRowLastColumn="0" w:lastRowFirstColumn="0" w:lastRowLastColumn="0"/>
            <w:tcW w:w="993" w:type="dxa"/>
            <w:vMerge w:val="restart"/>
            <w:noWrap/>
            <w:hideMark/>
          </w:tcPr>
          <w:p w14:paraId="5C66B97F" w14:textId="77777777" w:rsidR="00C33709" w:rsidRPr="009E3FC8" w:rsidRDefault="00C33709" w:rsidP="00C33709">
            <w:pPr>
              <w:spacing w:line="240" w:lineRule="auto"/>
              <w:ind w:firstLineChars="0" w:firstLine="0"/>
              <w:jc w:val="center"/>
              <w:rPr>
                <w:rFonts w:eastAsia="DengXian"/>
                <w:color w:val="000000"/>
                <w:sz w:val="20"/>
                <w:lang w:eastAsia="zh-CN"/>
              </w:rPr>
            </w:pPr>
            <w:r w:rsidRPr="009E3FC8">
              <w:rPr>
                <w:rFonts w:eastAsia="DengXian"/>
                <w:color w:val="000000"/>
                <w:sz w:val="20"/>
                <w:lang w:eastAsia="zh-CN"/>
              </w:rPr>
              <w:t>Method</w:t>
            </w:r>
          </w:p>
        </w:tc>
        <w:tc>
          <w:tcPr>
            <w:tcW w:w="708" w:type="dxa"/>
            <w:vMerge w:val="restart"/>
            <w:noWrap/>
            <w:hideMark/>
          </w:tcPr>
          <w:p w14:paraId="6BE72150" w14:textId="77777777" w:rsidR="00C33709" w:rsidRPr="009E3FC8" w:rsidRDefault="00C33709" w:rsidP="00C3370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Year</w:t>
            </w:r>
          </w:p>
        </w:tc>
        <w:tc>
          <w:tcPr>
            <w:tcW w:w="1134" w:type="dxa"/>
            <w:vMerge w:val="restart"/>
            <w:noWrap/>
            <w:hideMark/>
          </w:tcPr>
          <w:p w14:paraId="1CF5F4A6" w14:textId="77777777" w:rsidR="00C33709" w:rsidRPr="009E3FC8" w:rsidRDefault="00C33709" w:rsidP="00C3370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Institution</w:t>
            </w:r>
          </w:p>
        </w:tc>
        <w:tc>
          <w:tcPr>
            <w:tcW w:w="1134" w:type="dxa"/>
            <w:vMerge w:val="restart"/>
            <w:noWrap/>
            <w:hideMark/>
          </w:tcPr>
          <w:p w14:paraId="22B73E14" w14:textId="77777777" w:rsidR="00C33709" w:rsidRPr="009E3FC8" w:rsidRDefault="00C33709" w:rsidP="00C3370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Application Scenario</w:t>
            </w:r>
          </w:p>
        </w:tc>
        <w:tc>
          <w:tcPr>
            <w:tcW w:w="2410" w:type="dxa"/>
            <w:vMerge w:val="restart"/>
            <w:noWrap/>
            <w:hideMark/>
          </w:tcPr>
          <w:p w14:paraId="6AD53A76" w14:textId="77777777" w:rsidR="00C33709" w:rsidRPr="009E3FC8" w:rsidRDefault="00C33709" w:rsidP="00C3370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Data Cost</w:t>
            </w:r>
          </w:p>
        </w:tc>
        <w:tc>
          <w:tcPr>
            <w:tcW w:w="2428" w:type="dxa"/>
            <w:vMerge w:val="restart"/>
            <w:hideMark/>
          </w:tcPr>
          <w:p w14:paraId="1130BFB9" w14:textId="77777777" w:rsidR="00C33709" w:rsidRPr="009E3FC8" w:rsidRDefault="00C33709" w:rsidP="00C3370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Processing Time</w:t>
            </w:r>
            <w:r w:rsidRPr="009E3FC8">
              <w:rPr>
                <w:rFonts w:eastAsia="DengXian"/>
                <w:color w:val="000000"/>
                <w:sz w:val="20"/>
                <w:lang w:eastAsia="zh-CN"/>
              </w:rPr>
              <w:br/>
              <w:t>(min/(year/rec/sat/signal))</w:t>
            </w:r>
          </w:p>
        </w:tc>
      </w:tr>
      <w:tr w:rsidR="00FA48A9" w:rsidRPr="009E3FC8" w14:paraId="02C4E9F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vMerge/>
            <w:hideMark/>
          </w:tcPr>
          <w:p w14:paraId="7923DBD8" w14:textId="77777777" w:rsidR="00C33709" w:rsidRPr="009E3FC8" w:rsidRDefault="00C33709" w:rsidP="00C33709">
            <w:pPr>
              <w:spacing w:line="240" w:lineRule="auto"/>
              <w:ind w:firstLineChars="0" w:firstLine="0"/>
              <w:jc w:val="left"/>
              <w:rPr>
                <w:rFonts w:eastAsia="DengXian"/>
                <w:color w:val="000000"/>
                <w:sz w:val="20"/>
                <w:lang w:eastAsia="zh-CN"/>
              </w:rPr>
            </w:pPr>
          </w:p>
        </w:tc>
        <w:tc>
          <w:tcPr>
            <w:tcW w:w="708" w:type="dxa"/>
            <w:vMerge/>
            <w:hideMark/>
          </w:tcPr>
          <w:p w14:paraId="6FB5D731" w14:textId="77777777" w:rsidR="00C33709" w:rsidRPr="009E3FC8" w:rsidRDefault="00C33709" w:rsidP="00C3370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c>
          <w:tcPr>
            <w:tcW w:w="1134" w:type="dxa"/>
            <w:vMerge/>
            <w:hideMark/>
          </w:tcPr>
          <w:p w14:paraId="2E0D5808" w14:textId="77777777" w:rsidR="00C33709" w:rsidRPr="009E3FC8" w:rsidRDefault="00C33709" w:rsidP="00C3370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c>
          <w:tcPr>
            <w:tcW w:w="1134" w:type="dxa"/>
            <w:vMerge/>
            <w:hideMark/>
          </w:tcPr>
          <w:p w14:paraId="50F6EDAB" w14:textId="77777777" w:rsidR="00C33709" w:rsidRPr="009E3FC8" w:rsidRDefault="00C33709" w:rsidP="00C3370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c>
          <w:tcPr>
            <w:tcW w:w="2410" w:type="dxa"/>
            <w:vMerge/>
            <w:hideMark/>
          </w:tcPr>
          <w:p w14:paraId="2C088CE4" w14:textId="77777777" w:rsidR="00C33709" w:rsidRPr="009E3FC8" w:rsidRDefault="00C33709" w:rsidP="00C3370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c>
          <w:tcPr>
            <w:tcW w:w="2428" w:type="dxa"/>
            <w:vMerge/>
            <w:hideMark/>
          </w:tcPr>
          <w:p w14:paraId="5F11E383" w14:textId="77777777" w:rsidR="00C33709" w:rsidRPr="009E3FC8" w:rsidRDefault="00C33709" w:rsidP="00C3370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c>
          <w:tcPr>
            <w:tcW w:w="236" w:type="dxa"/>
            <w:noWrap/>
            <w:hideMark/>
          </w:tcPr>
          <w:p w14:paraId="4C520CE1" w14:textId="77777777"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r>
      <w:tr w:rsidR="00FA48A9" w:rsidRPr="009E3FC8" w14:paraId="1A04347D" w14:textId="77777777" w:rsidTr="00FA48A9">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57511EA5" w14:textId="77777777" w:rsidR="00C33709" w:rsidRPr="009E3FC8" w:rsidRDefault="00C33709" w:rsidP="00C33709">
            <w:pPr>
              <w:spacing w:line="240" w:lineRule="auto"/>
              <w:ind w:firstLineChars="0" w:firstLine="0"/>
              <w:jc w:val="center"/>
              <w:rPr>
                <w:rFonts w:eastAsia="DengXian"/>
                <w:color w:val="000000"/>
                <w:sz w:val="20"/>
                <w:lang w:eastAsia="zh-CN"/>
              </w:rPr>
            </w:pPr>
            <w:r w:rsidRPr="009E3FC8">
              <w:rPr>
                <w:rFonts w:eastAsia="DengXian"/>
                <w:color w:val="000000"/>
                <w:sz w:val="20"/>
                <w:lang w:eastAsia="zh-CN"/>
              </w:rPr>
              <w:t>FPD</w:t>
            </w:r>
          </w:p>
        </w:tc>
        <w:tc>
          <w:tcPr>
            <w:tcW w:w="708" w:type="dxa"/>
            <w:noWrap/>
            <w:hideMark/>
          </w:tcPr>
          <w:p w14:paraId="5E117F53" w14:textId="77777777" w:rsidR="00C33709" w:rsidRPr="009E3FC8" w:rsidRDefault="00C33709"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2023</w:t>
            </w:r>
          </w:p>
        </w:tc>
        <w:tc>
          <w:tcPr>
            <w:tcW w:w="1134" w:type="dxa"/>
            <w:noWrap/>
            <w:hideMark/>
          </w:tcPr>
          <w:p w14:paraId="604E8CC2" w14:textId="77777777" w:rsidR="00C33709" w:rsidRPr="009E3FC8" w:rsidRDefault="00C33709"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DLR</w:t>
            </w:r>
          </w:p>
        </w:tc>
        <w:tc>
          <w:tcPr>
            <w:tcW w:w="1134" w:type="dxa"/>
            <w:noWrap/>
            <w:hideMark/>
          </w:tcPr>
          <w:p w14:paraId="407AE71D" w14:textId="7CBD073F" w:rsidR="00C33709" w:rsidRPr="009E3FC8" w:rsidRDefault="003979F2"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Pr>
                <w:rFonts w:eastAsia="DengXian"/>
                <w:color w:val="000000"/>
                <w:sz w:val="20"/>
                <w:lang w:eastAsia="zh-CN"/>
              </w:rPr>
              <w:t>p</w:t>
            </w:r>
            <w:r w:rsidR="004317C2" w:rsidRPr="009E3FC8">
              <w:rPr>
                <w:rFonts w:eastAsia="DengXian"/>
                <w:color w:val="000000"/>
                <w:sz w:val="20"/>
                <w:lang w:eastAsia="zh-CN"/>
              </w:rPr>
              <w:t>ost-processing</w:t>
            </w:r>
          </w:p>
        </w:tc>
        <w:tc>
          <w:tcPr>
            <w:tcW w:w="2410" w:type="dxa"/>
            <w:noWrap/>
            <w:hideMark/>
          </w:tcPr>
          <w:p w14:paraId="460107F2" w14:textId="24BE9788" w:rsidR="00C33709" w:rsidRPr="009E3FC8" w:rsidRDefault="0091147B"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Pr>
                <w:rFonts w:eastAsia="DengXian" w:hint="eastAsia"/>
                <w:color w:val="000000"/>
                <w:sz w:val="20"/>
                <w:lang w:eastAsia="zh-CN"/>
              </w:rPr>
              <w:t>&gt;</w:t>
            </w:r>
            <w:r w:rsidR="00C33709" w:rsidRPr="009E3FC8">
              <w:rPr>
                <w:rFonts w:eastAsia="DengXian"/>
                <w:color w:val="000000"/>
                <w:sz w:val="20"/>
                <w:lang w:eastAsia="zh-CN"/>
              </w:rPr>
              <w:t xml:space="preserve"> 200 stations</w:t>
            </w:r>
          </w:p>
        </w:tc>
        <w:tc>
          <w:tcPr>
            <w:tcW w:w="2428" w:type="dxa"/>
            <w:noWrap/>
            <w:hideMark/>
          </w:tcPr>
          <w:p w14:paraId="309AA289" w14:textId="77777777" w:rsidR="00C33709" w:rsidRPr="009E3FC8" w:rsidRDefault="00C33709"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20</w:t>
            </w:r>
          </w:p>
        </w:tc>
        <w:tc>
          <w:tcPr>
            <w:tcW w:w="236" w:type="dxa"/>
            <w:hideMark/>
          </w:tcPr>
          <w:p w14:paraId="375A3085" w14:textId="77777777" w:rsidR="00C33709" w:rsidRPr="009E3FC8" w:rsidRDefault="00C33709" w:rsidP="00C33709">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Times New Roman"/>
                <w:sz w:val="20"/>
                <w:lang w:eastAsia="zh-CN"/>
              </w:rPr>
            </w:pPr>
          </w:p>
        </w:tc>
      </w:tr>
      <w:tr w:rsidR="00FA48A9" w:rsidRPr="009E3FC8" w14:paraId="14D4B0D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E5E4E8B" w14:textId="597835C0" w:rsidR="00C33709" w:rsidRPr="009E3FC8" w:rsidRDefault="00F54952" w:rsidP="00C33709">
            <w:pPr>
              <w:spacing w:line="240" w:lineRule="auto"/>
              <w:ind w:firstLineChars="0" w:firstLine="0"/>
              <w:jc w:val="center"/>
              <w:rPr>
                <w:rFonts w:eastAsia="DengXian"/>
                <w:color w:val="000000"/>
                <w:sz w:val="20"/>
                <w:lang w:eastAsia="zh-CN"/>
              </w:rPr>
            </w:pPr>
            <w:r>
              <w:rPr>
                <w:rFonts w:eastAsia="DengXian"/>
                <w:color w:val="000000"/>
                <w:sz w:val="20"/>
                <w:lang w:eastAsia="zh-CN"/>
              </w:rPr>
              <w:t>RF</w:t>
            </w:r>
            <w:r w:rsidR="00C33709" w:rsidRPr="009E3FC8">
              <w:rPr>
                <w:rFonts w:eastAsia="DengXian"/>
                <w:color w:val="000000"/>
                <w:sz w:val="20"/>
                <w:lang w:eastAsia="zh-CN"/>
              </w:rPr>
              <w:t>-based</w:t>
            </w:r>
          </w:p>
        </w:tc>
        <w:tc>
          <w:tcPr>
            <w:tcW w:w="708" w:type="dxa"/>
            <w:noWrap/>
            <w:hideMark/>
          </w:tcPr>
          <w:p w14:paraId="72F7E7A3" w14:textId="77777777"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2022</w:t>
            </w:r>
          </w:p>
        </w:tc>
        <w:tc>
          <w:tcPr>
            <w:tcW w:w="1134" w:type="dxa"/>
            <w:noWrap/>
            <w:hideMark/>
          </w:tcPr>
          <w:p w14:paraId="2B7E3A73" w14:textId="77777777"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NUDT</w:t>
            </w:r>
          </w:p>
        </w:tc>
        <w:tc>
          <w:tcPr>
            <w:tcW w:w="1134" w:type="dxa"/>
            <w:noWrap/>
            <w:hideMark/>
          </w:tcPr>
          <w:p w14:paraId="2495065A" w14:textId="7BC1507C" w:rsidR="00C33709" w:rsidRPr="009E3FC8" w:rsidRDefault="003979F2"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Pr>
                <w:rFonts w:eastAsia="DengXian"/>
                <w:color w:val="000000"/>
                <w:sz w:val="20"/>
                <w:lang w:eastAsia="zh-CN"/>
              </w:rPr>
              <w:t>r</w:t>
            </w:r>
            <w:r w:rsidR="00C33709" w:rsidRPr="009E3FC8">
              <w:rPr>
                <w:rFonts w:eastAsia="DengXian"/>
                <w:color w:val="000000"/>
                <w:sz w:val="20"/>
                <w:lang w:eastAsia="zh-CN"/>
              </w:rPr>
              <w:t>eal-time</w:t>
            </w:r>
          </w:p>
        </w:tc>
        <w:tc>
          <w:tcPr>
            <w:tcW w:w="2410" w:type="dxa"/>
            <w:noWrap/>
            <w:hideMark/>
          </w:tcPr>
          <w:p w14:paraId="0421637F" w14:textId="259A78DA" w:rsidR="00C33709" w:rsidRPr="009E3FC8" w:rsidRDefault="00402E03"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Pr>
                <w:rFonts w:eastAsia="DengXian"/>
                <w:color w:val="000000"/>
                <w:sz w:val="20"/>
                <w:lang w:eastAsia="zh-CN"/>
              </w:rPr>
              <w:t>T</w:t>
            </w:r>
            <w:r w:rsidR="00C33709" w:rsidRPr="009E3FC8">
              <w:rPr>
                <w:rFonts w:eastAsia="DengXian"/>
                <w:color w:val="000000"/>
                <w:sz w:val="20"/>
                <w:lang w:eastAsia="zh-CN"/>
              </w:rPr>
              <w:t>raining dataset required</w:t>
            </w:r>
          </w:p>
        </w:tc>
        <w:tc>
          <w:tcPr>
            <w:tcW w:w="2428" w:type="dxa"/>
            <w:noWrap/>
            <w:hideMark/>
          </w:tcPr>
          <w:p w14:paraId="0FF2A67A" w14:textId="77777777"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w:t>
            </w:r>
          </w:p>
        </w:tc>
        <w:tc>
          <w:tcPr>
            <w:tcW w:w="236" w:type="dxa"/>
            <w:hideMark/>
          </w:tcPr>
          <w:p w14:paraId="6AE957A8" w14:textId="77777777" w:rsidR="00C33709" w:rsidRPr="009E3FC8" w:rsidRDefault="00C33709" w:rsidP="00C3370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Times New Roman"/>
                <w:sz w:val="20"/>
                <w:lang w:eastAsia="zh-CN"/>
              </w:rPr>
            </w:pPr>
          </w:p>
        </w:tc>
      </w:tr>
      <w:tr w:rsidR="00FA48A9" w:rsidRPr="009E3FC8" w14:paraId="1223C588" w14:textId="77777777" w:rsidTr="00FA48A9">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3E919FE5" w14:textId="77777777" w:rsidR="00C33709" w:rsidRPr="009E3FC8" w:rsidRDefault="00C33709" w:rsidP="00C33709">
            <w:pPr>
              <w:spacing w:line="240" w:lineRule="auto"/>
              <w:ind w:firstLineChars="0" w:firstLine="0"/>
              <w:jc w:val="center"/>
              <w:rPr>
                <w:rFonts w:eastAsia="DengXian"/>
                <w:color w:val="000000"/>
                <w:sz w:val="20"/>
                <w:lang w:eastAsia="zh-CN"/>
              </w:rPr>
            </w:pPr>
            <w:r w:rsidRPr="009E3FC8">
              <w:rPr>
                <w:rFonts w:eastAsia="DengXian"/>
                <w:color w:val="000000"/>
                <w:sz w:val="20"/>
                <w:lang w:eastAsia="zh-CN"/>
              </w:rPr>
              <w:t>Model-based</w:t>
            </w:r>
          </w:p>
        </w:tc>
        <w:tc>
          <w:tcPr>
            <w:tcW w:w="708" w:type="dxa"/>
            <w:noWrap/>
            <w:hideMark/>
          </w:tcPr>
          <w:p w14:paraId="73AFE1F7" w14:textId="77777777" w:rsidR="00C33709" w:rsidRPr="009E3FC8" w:rsidRDefault="00C33709"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2024</w:t>
            </w:r>
          </w:p>
        </w:tc>
        <w:tc>
          <w:tcPr>
            <w:tcW w:w="1134" w:type="dxa"/>
            <w:noWrap/>
            <w:hideMark/>
          </w:tcPr>
          <w:p w14:paraId="3D7CAF66" w14:textId="77777777" w:rsidR="00C33709" w:rsidRPr="009E3FC8" w:rsidRDefault="00C33709"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Tongji</w:t>
            </w:r>
          </w:p>
        </w:tc>
        <w:tc>
          <w:tcPr>
            <w:tcW w:w="1134" w:type="dxa"/>
            <w:noWrap/>
            <w:hideMark/>
          </w:tcPr>
          <w:p w14:paraId="7361C0D5" w14:textId="38405D1A" w:rsidR="00C33709" w:rsidRPr="009E3FC8" w:rsidRDefault="003979F2"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Pr>
                <w:rFonts w:eastAsia="DengXian"/>
                <w:color w:val="000000"/>
                <w:sz w:val="20"/>
                <w:lang w:eastAsia="zh-CN"/>
              </w:rPr>
              <w:t>r</w:t>
            </w:r>
            <w:r w:rsidR="00C33709" w:rsidRPr="009E3FC8">
              <w:rPr>
                <w:rFonts w:eastAsia="DengXian"/>
                <w:color w:val="000000"/>
                <w:sz w:val="20"/>
                <w:lang w:eastAsia="zh-CN"/>
              </w:rPr>
              <w:t>eal-time</w:t>
            </w:r>
          </w:p>
        </w:tc>
        <w:tc>
          <w:tcPr>
            <w:tcW w:w="2410" w:type="dxa"/>
            <w:noWrap/>
            <w:hideMark/>
          </w:tcPr>
          <w:p w14:paraId="082F90FC" w14:textId="2FD5AEE8" w:rsidR="00C33709" w:rsidRPr="009E3FC8" w:rsidRDefault="006C173E"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Pr>
                <w:rFonts w:eastAsia="DengXian"/>
                <w:color w:val="000000"/>
                <w:sz w:val="20"/>
                <w:lang w:eastAsia="zh-CN"/>
              </w:rPr>
              <w:t>H</w:t>
            </w:r>
            <w:r w:rsidR="00C33709" w:rsidRPr="009E3FC8">
              <w:rPr>
                <w:rFonts w:eastAsia="DengXian"/>
                <w:color w:val="000000"/>
                <w:sz w:val="20"/>
                <w:lang w:eastAsia="zh-CN"/>
              </w:rPr>
              <w:t>istorical data with known flex power states</w:t>
            </w:r>
          </w:p>
        </w:tc>
        <w:tc>
          <w:tcPr>
            <w:tcW w:w="2428" w:type="dxa"/>
            <w:noWrap/>
            <w:hideMark/>
          </w:tcPr>
          <w:p w14:paraId="23D9D2B7" w14:textId="77777777" w:rsidR="00C33709" w:rsidRPr="009E3FC8" w:rsidRDefault="00C33709" w:rsidP="00C3370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9E3FC8">
              <w:rPr>
                <w:rFonts w:eastAsia="DengXian"/>
                <w:color w:val="000000"/>
                <w:sz w:val="20"/>
                <w:lang w:eastAsia="zh-CN"/>
              </w:rPr>
              <w:t>/</w:t>
            </w:r>
          </w:p>
        </w:tc>
        <w:tc>
          <w:tcPr>
            <w:tcW w:w="236" w:type="dxa"/>
            <w:hideMark/>
          </w:tcPr>
          <w:p w14:paraId="76756EAC" w14:textId="77777777" w:rsidR="00C33709" w:rsidRPr="009E3FC8" w:rsidRDefault="00C33709" w:rsidP="00C33709">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eastAsia="Times New Roman"/>
                <w:sz w:val="20"/>
                <w:lang w:eastAsia="zh-CN"/>
              </w:rPr>
            </w:pPr>
          </w:p>
        </w:tc>
      </w:tr>
      <w:tr w:rsidR="00FA48A9" w:rsidRPr="009E3FC8" w14:paraId="335DA52C" w14:textId="77777777" w:rsidTr="00FA4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1A58063" w14:textId="6297A08E" w:rsidR="009E3FC8" w:rsidRDefault="00312450" w:rsidP="00C33709">
            <w:pPr>
              <w:spacing w:line="240" w:lineRule="auto"/>
              <w:ind w:firstLineChars="0" w:firstLine="0"/>
              <w:jc w:val="center"/>
              <w:rPr>
                <w:rFonts w:eastAsia="DengXian"/>
                <w:b w:val="0"/>
                <w:bCs w:val="0"/>
                <w:color w:val="000000"/>
                <w:sz w:val="20"/>
                <w:lang w:eastAsia="zh-CN"/>
              </w:rPr>
            </w:pPr>
            <w:r>
              <w:rPr>
                <w:rFonts w:eastAsia="DengXian"/>
                <w:color w:val="000000"/>
                <w:sz w:val="20"/>
                <w:lang w:eastAsia="zh-CN"/>
              </w:rPr>
              <w:t>A</w:t>
            </w:r>
            <w:r w:rsidR="00335E50" w:rsidRPr="009E3FC8">
              <w:rPr>
                <w:rFonts w:eastAsia="DengXian"/>
                <w:color w:val="000000"/>
                <w:sz w:val="20"/>
                <w:lang w:eastAsia="zh-CN"/>
              </w:rPr>
              <w:t>FPD</w:t>
            </w:r>
            <w:r>
              <w:rPr>
                <w:rFonts w:eastAsia="DengXian"/>
                <w:color w:val="000000"/>
                <w:sz w:val="20"/>
                <w:lang w:eastAsia="zh-CN"/>
              </w:rPr>
              <w:t>-DTW</w:t>
            </w:r>
          </w:p>
          <w:p w14:paraId="015DAE6E" w14:textId="3597F52D" w:rsidR="00C33709" w:rsidRPr="009E3FC8" w:rsidRDefault="00C33709" w:rsidP="00C33709">
            <w:pPr>
              <w:spacing w:line="240" w:lineRule="auto"/>
              <w:ind w:firstLineChars="0" w:firstLine="0"/>
              <w:jc w:val="center"/>
              <w:rPr>
                <w:rFonts w:eastAsia="DengXian"/>
                <w:color w:val="000000"/>
                <w:sz w:val="20"/>
                <w:lang w:eastAsia="zh-CN"/>
              </w:rPr>
            </w:pPr>
            <w:r w:rsidRPr="009E3FC8">
              <w:rPr>
                <w:rFonts w:eastAsia="DengXian"/>
                <w:color w:val="000000"/>
                <w:sz w:val="20"/>
                <w:lang w:eastAsia="zh-CN"/>
              </w:rPr>
              <w:t>(Ours)</w:t>
            </w:r>
          </w:p>
        </w:tc>
        <w:tc>
          <w:tcPr>
            <w:tcW w:w="708" w:type="dxa"/>
            <w:noWrap/>
            <w:hideMark/>
          </w:tcPr>
          <w:p w14:paraId="01F95209" w14:textId="77777777"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9E3FC8">
              <w:rPr>
                <w:rFonts w:eastAsia="DengXian"/>
                <w:b/>
                <w:bCs/>
                <w:color w:val="000000"/>
                <w:sz w:val="20"/>
                <w:lang w:eastAsia="zh-CN"/>
              </w:rPr>
              <w:t>2024</w:t>
            </w:r>
          </w:p>
        </w:tc>
        <w:tc>
          <w:tcPr>
            <w:tcW w:w="1134" w:type="dxa"/>
            <w:noWrap/>
            <w:hideMark/>
          </w:tcPr>
          <w:p w14:paraId="54CCCCDB" w14:textId="77777777"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9E3FC8">
              <w:rPr>
                <w:rFonts w:eastAsia="DengXian"/>
                <w:b/>
                <w:bCs/>
                <w:color w:val="000000"/>
                <w:sz w:val="20"/>
                <w:lang w:eastAsia="zh-CN"/>
              </w:rPr>
              <w:t>SJTU</w:t>
            </w:r>
          </w:p>
        </w:tc>
        <w:tc>
          <w:tcPr>
            <w:tcW w:w="1134" w:type="dxa"/>
            <w:noWrap/>
            <w:hideMark/>
          </w:tcPr>
          <w:p w14:paraId="4FDBCBA1" w14:textId="1701B6F7" w:rsidR="00C33709" w:rsidRPr="009E3FC8" w:rsidRDefault="004317C2"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9E3FC8">
              <w:rPr>
                <w:rFonts w:eastAsia="DengXian"/>
                <w:b/>
                <w:bCs/>
                <w:color w:val="000000"/>
                <w:sz w:val="20"/>
                <w:lang w:eastAsia="zh-CN"/>
              </w:rPr>
              <w:t>post-processing</w:t>
            </w:r>
            <w:r w:rsidR="00C33709" w:rsidRPr="009E3FC8">
              <w:rPr>
                <w:rFonts w:eastAsia="DengXian"/>
                <w:b/>
                <w:bCs/>
                <w:color w:val="000000"/>
                <w:sz w:val="20"/>
                <w:lang w:eastAsia="zh-CN"/>
              </w:rPr>
              <w:t>/real-time</w:t>
            </w:r>
          </w:p>
        </w:tc>
        <w:tc>
          <w:tcPr>
            <w:tcW w:w="2410" w:type="dxa"/>
            <w:noWrap/>
            <w:hideMark/>
          </w:tcPr>
          <w:p w14:paraId="3E1FB774" w14:textId="63F20C08"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9E3FC8">
              <w:rPr>
                <w:rFonts w:eastAsia="DengXian"/>
                <w:b/>
                <w:bCs/>
                <w:color w:val="000000"/>
                <w:sz w:val="20"/>
                <w:lang w:eastAsia="zh-CN"/>
              </w:rPr>
              <w:t xml:space="preserve">&lt; </w:t>
            </w:r>
            <w:r w:rsidR="00176F27">
              <w:rPr>
                <w:rFonts w:eastAsia="DengXian"/>
                <w:b/>
                <w:bCs/>
                <w:color w:val="000000"/>
                <w:sz w:val="20"/>
                <w:lang w:eastAsia="zh-CN"/>
              </w:rPr>
              <w:t>8</w:t>
            </w:r>
            <w:r w:rsidRPr="009E3FC8">
              <w:rPr>
                <w:rFonts w:eastAsia="DengXian"/>
                <w:b/>
                <w:bCs/>
                <w:color w:val="000000"/>
                <w:sz w:val="20"/>
                <w:lang w:eastAsia="zh-CN"/>
              </w:rPr>
              <w:t xml:space="preserve"> stations; </w:t>
            </w:r>
            <w:r w:rsidR="008E0831">
              <w:rPr>
                <w:rFonts w:eastAsia="DengXian"/>
                <w:b/>
                <w:bCs/>
                <w:color w:val="000000"/>
                <w:sz w:val="20"/>
                <w:lang w:eastAsia="zh-CN"/>
              </w:rPr>
              <w:t>No data storage requirement</w:t>
            </w:r>
            <w:r w:rsidR="008137F8">
              <w:rPr>
                <w:rFonts w:eastAsia="DengXian"/>
                <w:b/>
                <w:bCs/>
                <w:color w:val="000000"/>
                <w:sz w:val="20"/>
                <w:lang w:eastAsia="zh-CN"/>
              </w:rPr>
              <w:t>s</w:t>
            </w:r>
          </w:p>
        </w:tc>
        <w:tc>
          <w:tcPr>
            <w:tcW w:w="2428" w:type="dxa"/>
            <w:noWrap/>
            <w:hideMark/>
          </w:tcPr>
          <w:p w14:paraId="61CDC06B" w14:textId="77777777" w:rsidR="00C33709" w:rsidRPr="009E3FC8" w:rsidRDefault="00C33709" w:rsidP="00C3370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9E3FC8">
              <w:rPr>
                <w:rFonts w:eastAsia="DengXian"/>
                <w:b/>
                <w:bCs/>
                <w:color w:val="000000"/>
                <w:sz w:val="20"/>
                <w:lang w:eastAsia="zh-CN"/>
              </w:rPr>
              <w:t>1</w:t>
            </w:r>
          </w:p>
        </w:tc>
        <w:tc>
          <w:tcPr>
            <w:tcW w:w="236" w:type="dxa"/>
            <w:hideMark/>
          </w:tcPr>
          <w:p w14:paraId="2D5BBC90" w14:textId="77777777" w:rsidR="00C33709" w:rsidRPr="009E3FC8" w:rsidRDefault="00C33709" w:rsidP="00C3370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Times New Roman"/>
                <w:sz w:val="20"/>
                <w:lang w:eastAsia="zh-CN"/>
              </w:rPr>
            </w:pPr>
          </w:p>
        </w:tc>
      </w:tr>
    </w:tbl>
    <w:p w14:paraId="3175E781" w14:textId="77777777" w:rsidR="00C33709" w:rsidRDefault="00C33709" w:rsidP="00B712C9">
      <w:pPr>
        <w:pStyle w:val="BodyText"/>
      </w:pPr>
    </w:p>
    <w:p w14:paraId="013818F8" w14:textId="74114D16" w:rsidR="000F1A0B" w:rsidRPr="00F3501A" w:rsidRDefault="000F1A0B" w:rsidP="000F1A0B">
      <w:pPr>
        <w:pStyle w:val="Caption"/>
        <w:keepNext/>
        <w:rPr>
          <w:b w:val="0"/>
          <w:bCs/>
          <w:sz w:val="20"/>
        </w:rPr>
      </w:pPr>
      <w:bookmarkStart w:id="30"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144948" w:rsidRPr="004C519C">
        <w:rPr>
          <w:noProof/>
          <w:sz w:val="20"/>
        </w:rPr>
        <w:t>7</w:t>
      </w:r>
      <w:r w:rsidR="0071060E" w:rsidRPr="004C519C">
        <w:rPr>
          <w:noProof/>
          <w:sz w:val="20"/>
        </w:rPr>
        <w:fldChar w:fldCharType="end"/>
      </w:r>
      <w:bookmarkEnd w:id="30"/>
      <w:r w:rsidR="004B22A0" w:rsidRPr="004C519C">
        <w:rPr>
          <w:sz w:val="20"/>
        </w:rPr>
        <w:t xml:space="preserve"> </w:t>
      </w:r>
      <w:r w:rsidR="004B22A0" w:rsidRPr="00F3501A">
        <w:rPr>
          <w:b w:val="0"/>
          <w:bCs/>
          <w:sz w:val="20"/>
        </w:rPr>
        <w:t>Comparison of detection performance of various flex power detection algorithms</w:t>
      </w:r>
      <w:r w:rsidR="00101DFC" w:rsidRPr="00F3501A">
        <w:rPr>
          <w:b w:val="0"/>
          <w:bCs/>
          <w:sz w:val="20"/>
        </w:rPr>
        <w:t>(Part 2)</w:t>
      </w:r>
      <w:r w:rsidR="00903909" w:rsidRPr="00F3501A">
        <w:rPr>
          <w:b w:val="0"/>
          <w:bCs/>
          <w:sz w:val="20"/>
        </w:rPr>
        <w:fldChar w:fldCharType="begin"/>
      </w:r>
      <w:r w:rsidR="00215F02" w:rsidRPr="00F3501A">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248,"uris":["http://zotero.org/users/12078793/items/C5S9GSF5"],"itemData":{"id":248,"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240,"uris":["http://zotero.org/users/12078793/items/MBBS4UVZ"],"itemData":{"id":240,"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253,"uris":["http://zotero.org/users/12078793/items/GSJVFXL6"],"itemData":{"id":253,"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782" w:type="dxa"/>
        <w:jc w:val="center"/>
        <w:tblLayout w:type="fixed"/>
        <w:tblLook w:val="04A0" w:firstRow="1" w:lastRow="0" w:firstColumn="1" w:lastColumn="0" w:noHBand="0" w:noVBand="1"/>
      </w:tblPr>
      <w:tblGrid>
        <w:gridCol w:w="993"/>
        <w:gridCol w:w="709"/>
        <w:gridCol w:w="1134"/>
        <w:gridCol w:w="850"/>
        <w:gridCol w:w="851"/>
        <w:gridCol w:w="850"/>
        <w:gridCol w:w="851"/>
        <w:gridCol w:w="850"/>
        <w:gridCol w:w="851"/>
        <w:gridCol w:w="850"/>
        <w:gridCol w:w="993"/>
      </w:tblGrid>
      <w:tr w:rsidR="00EF077C" w:rsidRPr="00896D15" w14:paraId="6F872E63" w14:textId="77777777" w:rsidTr="004C616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vMerge w:val="restart"/>
            <w:noWrap/>
            <w:hideMark/>
          </w:tcPr>
          <w:p w14:paraId="3FCEDA8F" w14:textId="77777777" w:rsidR="005610C9" w:rsidRPr="008716ED" w:rsidRDefault="005610C9" w:rsidP="005610C9">
            <w:pPr>
              <w:spacing w:line="240" w:lineRule="auto"/>
              <w:ind w:firstLineChars="0" w:firstLine="0"/>
              <w:jc w:val="center"/>
              <w:rPr>
                <w:rFonts w:eastAsia="DengXian"/>
                <w:b w:val="0"/>
                <w:bCs w:val="0"/>
                <w:color w:val="000000"/>
                <w:sz w:val="20"/>
                <w:lang w:eastAsia="zh-CN"/>
              </w:rPr>
            </w:pPr>
            <w:r w:rsidRPr="008716ED">
              <w:rPr>
                <w:rFonts w:eastAsia="DengXian"/>
                <w:b w:val="0"/>
                <w:bCs w:val="0"/>
                <w:color w:val="000000"/>
                <w:sz w:val="20"/>
                <w:lang w:eastAsia="zh-CN"/>
              </w:rPr>
              <w:t>Method</w:t>
            </w:r>
          </w:p>
        </w:tc>
        <w:tc>
          <w:tcPr>
            <w:tcW w:w="709" w:type="dxa"/>
            <w:vMerge w:val="restart"/>
            <w:noWrap/>
            <w:hideMark/>
          </w:tcPr>
          <w:p w14:paraId="7DA36CE6" w14:textId="77777777" w:rsidR="005610C9" w:rsidRPr="008716ED" w:rsidRDefault="005610C9" w:rsidP="005610C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lang w:eastAsia="zh-CN"/>
              </w:rPr>
            </w:pPr>
            <w:r w:rsidRPr="008716ED">
              <w:rPr>
                <w:rFonts w:eastAsia="DengXian"/>
                <w:b w:val="0"/>
                <w:bCs w:val="0"/>
                <w:color w:val="000000"/>
                <w:sz w:val="20"/>
                <w:lang w:eastAsia="zh-CN"/>
              </w:rPr>
              <w:t>Year</w:t>
            </w:r>
          </w:p>
        </w:tc>
        <w:tc>
          <w:tcPr>
            <w:tcW w:w="1134" w:type="dxa"/>
            <w:vMerge w:val="restart"/>
            <w:noWrap/>
            <w:hideMark/>
          </w:tcPr>
          <w:p w14:paraId="0195A24E" w14:textId="77777777" w:rsidR="005610C9" w:rsidRPr="008716ED" w:rsidRDefault="005610C9" w:rsidP="005610C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lang w:eastAsia="zh-CN"/>
              </w:rPr>
            </w:pPr>
            <w:r w:rsidRPr="008716ED">
              <w:rPr>
                <w:rFonts w:eastAsia="DengXian"/>
                <w:b w:val="0"/>
                <w:bCs w:val="0"/>
                <w:color w:val="000000"/>
                <w:sz w:val="20"/>
                <w:lang w:eastAsia="zh-CN"/>
              </w:rPr>
              <w:t>Institution</w:t>
            </w:r>
          </w:p>
        </w:tc>
        <w:tc>
          <w:tcPr>
            <w:tcW w:w="3402" w:type="dxa"/>
            <w:gridSpan w:val="4"/>
            <w:noWrap/>
            <w:hideMark/>
          </w:tcPr>
          <w:p w14:paraId="6480296E" w14:textId="7E17C07D" w:rsidR="005610C9" w:rsidRPr="008716ED" w:rsidRDefault="004317C2" w:rsidP="005610C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lang w:eastAsia="zh-CN"/>
              </w:rPr>
            </w:pPr>
            <w:r w:rsidRPr="008716ED">
              <w:rPr>
                <w:rFonts w:eastAsia="DengXian"/>
                <w:b w:val="0"/>
                <w:bCs w:val="0"/>
                <w:color w:val="000000"/>
                <w:sz w:val="20"/>
                <w:lang w:eastAsia="zh-CN"/>
              </w:rPr>
              <w:t>Post-processing</w:t>
            </w:r>
            <w:r w:rsidR="005610C9" w:rsidRPr="008716ED">
              <w:rPr>
                <w:rFonts w:eastAsia="DengXian"/>
                <w:b w:val="0"/>
                <w:bCs w:val="0"/>
                <w:color w:val="000000"/>
                <w:sz w:val="20"/>
                <w:lang w:eastAsia="zh-CN"/>
              </w:rPr>
              <w:t xml:space="preserve"> Performance</w:t>
            </w:r>
          </w:p>
        </w:tc>
        <w:tc>
          <w:tcPr>
            <w:tcW w:w="3544" w:type="dxa"/>
            <w:gridSpan w:val="4"/>
            <w:noWrap/>
            <w:hideMark/>
          </w:tcPr>
          <w:p w14:paraId="23C2496A" w14:textId="77777777" w:rsidR="005610C9" w:rsidRPr="008716ED" w:rsidRDefault="005610C9" w:rsidP="005610C9">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b w:val="0"/>
                <w:bCs w:val="0"/>
                <w:color w:val="000000"/>
                <w:sz w:val="20"/>
                <w:lang w:eastAsia="zh-CN"/>
              </w:rPr>
            </w:pPr>
            <w:r w:rsidRPr="008716ED">
              <w:rPr>
                <w:rFonts w:eastAsia="DengXian"/>
                <w:b w:val="0"/>
                <w:bCs w:val="0"/>
                <w:color w:val="000000"/>
                <w:sz w:val="20"/>
                <w:lang w:eastAsia="zh-CN"/>
              </w:rPr>
              <w:t>Real-time Detection Performance</w:t>
            </w:r>
          </w:p>
        </w:tc>
      </w:tr>
      <w:tr w:rsidR="00EF077C" w:rsidRPr="00896D15" w14:paraId="7C515105"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vMerge/>
            <w:hideMark/>
          </w:tcPr>
          <w:p w14:paraId="300B85BA" w14:textId="77777777" w:rsidR="005610C9" w:rsidRPr="00896D15" w:rsidRDefault="005610C9" w:rsidP="005610C9">
            <w:pPr>
              <w:spacing w:line="240" w:lineRule="auto"/>
              <w:ind w:firstLineChars="0" w:firstLine="0"/>
              <w:jc w:val="left"/>
              <w:rPr>
                <w:rFonts w:eastAsia="DengXian"/>
                <w:color w:val="000000"/>
                <w:sz w:val="20"/>
                <w:lang w:eastAsia="zh-CN"/>
              </w:rPr>
            </w:pPr>
          </w:p>
        </w:tc>
        <w:tc>
          <w:tcPr>
            <w:tcW w:w="709" w:type="dxa"/>
            <w:vMerge/>
            <w:hideMark/>
          </w:tcPr>
          <w:p w14:paraId="4515EA7D" w14:textId="77777777" w:rsidR="005610C9" w:rsidRPr="00896D15" w:rsidRDefault="005610C9" w:rsidP="005610C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c>
          <w:tcPr>
            <w:tcW w:w="1134" w:type="dxa"/>
            <w:vMerge/>
            <w:hideMark/>
          </w:tcPr>
          <w:p w14:paraId="74D1A6E8" w14:textId="77777777" w:rsidR="005610C9" w:rsidRPr="00896D15" w:rsidRDefault="005610C9" w:rsidP="005610C9">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p>
        </w:tc>
        <w:tc>
          <w:tcPr>
            <w:tcW w:w="850" w:type="dxa"/>
            <w:noWrap/>
            <w:hideMark/>
          </w:tcPr>
          <w:p w14:paraId="29FD08E5" w14:textId="430E2882"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Acc</w:t>
            </w:r>
          </w:p>
        </w:tc>
        <w:tc>
          <w:tcPr>
            <w:tcW w:w="851" w:type="dxa"/>
            <w:noWrap/>
            <w:hideMark/>
          </w:tcPr>
          <w:p w14:paraId="6B4B0158" w14:textId="325C46E6"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Prec</w:t>
            </w:r>
          </w:p>
        </w:tc>
        <w:tc>
          <w:tcPr>
            <w:tcW w:w="850" w:type="dxa"/>
            <w:noWrap/>
            <w:hideMark/>
          </w:tcPr>
          <w:p w14:paraId="377F8A1A" w14:textId="38ABCD0D"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TPR</w:t>
            </w:r>
          </w:p>
        </w:tc>
        <w:tc>
          <w:tcPr>
            <w:tcW w:w="851" w:type="dxa"/>
            <w:noWrap/>
            <w:hideMark/>
          </w:tcPr>
          <w:p w14:paraId="32E1C81C"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FPR</w:t>
            </w:r>
          </w:p>
        </w:tc>
        <w:tc>
          <w:tcPr>
            <w:tcW w:w="850" w:type="dxa"/>
            <w:noWrap/>
            <w:hideMark/>
          </w:tcPr>
          <w:p w14:paraId="1AC6AAA6" w14:textId="04D3FF88"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Acc</w:t>
            </w:r>
          </w:p>
        </w:tc>
        <w:tc>
          <w:tcPr>
            <w:tcW w:w="851" w:type="dxa"/>
            <w:noWrap/>
            <w:hideMark/>
          </w:tcPr>
          <w:p w14:paraId="528D58ED" w14:textId="50159C7F"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Prec</w:t>
            </w:r>
          </w:p>
        </w:tc>
        <w:tc>
          <w:tcPr>
            <w:tcW w:w="850" w:type="dxa"/>
            <w:noWrap/>
            <w:hideMark/>
          </w:tcPr>
          <w:p w14:paraId="139965E6" w14:textId="2DFF56D1"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TPR</w:t>
            </w:r>
          </w:p>
        </w:tc>
        <w:tc>
          <w:tcPr>
            <w:tcW w:w="993" w:type="dxa"/>
            <w:noWrap/>
            <w:hideMark/>
          </w:tcPr>
          <w:p w14:paraId="7EE6EE4F"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FPR</w:t>
            </w:r>
          </w:p>
        </w:tc>
      </w:tr>
      <w:tr w:rsidR="00EF077C" w:rsidRPr="00896D15" w14:paraId="412A2890" w14:textId="77777777" w:rsidTr="004C6168">
        <w:trPr>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569E24A0" w14:textId="77777777" w:rsidR="005610C9" w:rsidRPr="00896D15" w:rsidRDefault="005610C9" w:rsidP="005610C9">
            <w:pPr>
              <w:spacing w:line="240" w:lineRule="auto"/>
              <w:ind w:firstLineChars="0" w:firstLine="0"/>
              <w:jc w:val="center"/>
              <w:rPr>
                <w:rFonts w:eastAsia="DengXian"/>
                <w:color w:val="000000"/>
                <w:sz w:val="20"/>
                <w:lang w:eastAsia="zh-CN"/>
              </w:rPr>
            </w:pPr>
            <w:r w:rsidRPr="00896D15">
              <w:rPr>
                <w:rFonts w:eastAsia="DengXian"/>
                <w:color w:val="000000"/>
                <w:sz w:val="20"/>
                <w:lang w:eastAsia="zh-CN"/>
              </w:rPr>
              <w:t>FPD</w:t>
            </w:r>
          </w:p>
        </w:tc>
        <w:tc>
          <w:tcPr>
            <w:tcW w:w="709" w:type="dxa"/>
            <w:noWrap/>
            <w:hideMark/>
          </w:tcPr>
          <w:p w14:paraId="0BEFF90D" w14:textId="77777777" w:rsidR="005610C9" w:rsidRPr="00896D15" w:rsidRDefault="005610C9"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2023</w:t>
            </w:r>
          </w:p>
        </w:tc>
        <w:tc>
          <w:tcPr>
            <w:tcW w:w="1134" w:type="dxa"/>
            <w:noWrap/>
            <w:hideMark/>
          </w:tcPr>
          <w:p w14:paraId="103222EB" w14:textId="77777777" w:rsidR="005610C9" w:rsidRPr="00896D15" w:rsidRDefault="005610C9"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DLR</w:t>
            </w:r>
          </w:p>
        </w:tc>
        <w:tc>
          <w:tcPr>
            <w:tcW w:w="850" w:type="dxa"/>
            <w:noWrap/>
            <w:hideMark/>
          </w:tcPr>
          <w:p w14:paraId="6E7257E0" w14:textId="70406A87"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33A229A8" w14:textId="7243A544"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6F24E07B" w14:textId="28281505"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74C4AF57" w14:textId="24BB2946"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388782BC" w14:textId="3B2B2EB5"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41AF2FF4" w14:textId="02ABAC26"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78CF6C51" w14:textId="0EF7F1D8"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993" w:type="dxa"/>
            <w:noWrap/>
            <w:hideMark/>
          </w:tcPr>
          <w:p w14:paraId="487B66F9" w14:textId="59059C40"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r>
      <w:tr w:rsidR="00EF077C" w:rsidRPr="00896D15" w14:paraId="55B24B21"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0962E871" w14:textId="4867E089" w:rsidR="005610C9" w:rsidRPr="00896D15" w:rsidRDefault="007E7BB2" w:rsidP="005610C9">
            <w:pPr>
              <w:spacing w:line="240" w:lineRule="auto"/>
              <w:ind w:firstLineChars="0" w:firstLine="0"/>
              <w:jc w:val="center"/>
              <w:rPr>
                <w:rFonts w:eastAsia="DengXian"/>
                <w:color w:val="000000"/>
                <w:sz w:val="20"/>
                <w:lang w:eastAsia="zh-CN"/>
              </w:rPr>
            </w:pPr>
            <w:r>
              <w:rPr>
                <w:rFonts w:eastAsia="DengXian"/>
                <w:color w:val="000000"/>
                <w:sz w:val="20"/>
                <w:lang w:eastAsia="zh-CN"/>
              </w:rPr>
              <w:t>RF</w:t>
            </w:r>
            <w:r w:rsidR="005610C9" w:rsidRPr="00896D15">
              <w:rPr>
                <w:rFonts w:eastAsia="DengXian"/>
                <w:color w:val="000000"/>
                <w:sz w:val="20"/>
                <w:lang w:eastAsia="zh-CN"/>
              </w:rPr>
              <w:t>-based</w:t>
            </w:r>
          </w:p>
        </w:tc>
        <w:tc>
          <w:tcPr>
            <w:tcW w:w="709" w:type="dxa"/>
            <w:noWrap/>
            <w:hideMark/>
          </w:tcPr>
          <w:p w14:paraId="327BFF82"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2022</w:t>
            </w:r>
          </w:p>
        </w:tc>
        <w:tc>
          <w:tcPr>
            <w:tcW w:w="1134" w:type="dxa"/>
            <w:noWrap/>
            <w:hideMark/>
          </w:tcPr>
          <w:p w14:paraId="5A05EA81"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NUDT</w:t>
            </w:r>
          </w:p>
        </w:tc>
        <w:tc>
          <w:tcPr>
            <w:tcW w:w="850" w:type="dxa"/>
            <w:noWrap/>
            <w:hideMark/>
          </w:tcPr>
          <w:p w14:paraId="30022D42" w14:textId="4748173F" w:rsidR="005610C9" w:rsidRPr="00896D15" w:rsidRDefault="00A229FA"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5E8F0103" w14:textId="33B0971E" w:rsidR="005610C9" w:rsidRPr="00896D15" w:rsidRDefault="00A229FA"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2F26A73C" w14:textId="18A21B77" w:rsidR="005610C9" w:rsidRPr="00896D15" w:rsidRDefault="00A229FA"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78EA65C9" w14:textId="1E04553C" w:rsidR="005610C9" w:rsidRPr="00896D15" w:rsidRDefault="00A229FA"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534FCAAD" w14:textId="2746B0B2" w:rsidR="005610C9" w:rsidRPr="00896D15" w:rsidRDefault="00A229FA"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371F3606" w14:textId="5DF56498" w:rsidR="005610C9" w:rsidRPr="00896D15" w:rsidRDefault="00A229FA"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43686297" w14:textId="5AFDEADA"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0.998</w:t>
            </w:r>
            <w:r w:rsidR="00F54952">
              <w:rPr>
                <w:rFonts w:eastAsia="DengXian"/>
                <w:color w:val="000000"/>
                <w:sz w:val="20"/>
                <w:lang w:eastAsia="zh-CN"/>
              </w:rPr>
              <w:t>3</w:t>
            </w:r>
          </w:p>
        </w:tc>
        <w:tc>
          <w:tcPr>
            <w:tcW w:w="993" w:type="dxa"/>
            <w:noWrap/>
            <w:hideMark/>
          </w:tcPr>
          <w:p w14:paraId="169B0F9A" w14:textId="35E19CD9"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0.00001</w:t>
            </w:r>
          </w:p>
        </w:tc>
      </w:tr>
      <w:tr w:rsidR="00EF077C" w:rsidRPr="00896D15" w14:paraId="6F31EB60" w14:textId="77777777" w:rsidTr="004C6168">
        <w:trPr>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33F91611" w14:textId="77777777" w:rsidR="005610C9" w:rsidRPr="00896D15" w:rsidRDefault="005610C9" w:rsidP="005610C9">
            <w:pPr>
              <w:spacing w:line="240" w:lineRule="auto"/>
              <w:ind w:firstLineChars="0" w:firstLine="0"/>
              <w:jc w:val="center"/>
              <w:rPr>
                <w:rFonts w:eastAsia="DengXian"/>
                <w:color w:val="000000"/>
                <w:sz w:val="20"/>
                <w:lang w:eastAsia="zh-CN"/>
              </w:rPr>
            </w:pPr>
            <w:r w:rsidRPr="00896D15">
              <w:rPr>
                <w:rFonts w:eastAsia="DengXian"/>
                <w:color w:val="000000"/>
                <w:sz w:val="20"/>
                <w:lang w:eastAsia="zh-CN"/>
              </w:rPr>
              <w:t>Model-based</w:t>
            </w:r>
          </w:p>
        </w:tc>
        <w:tc>
          <w:tcPr>
            <w:tcW w:w="709" w:type="dxa"/>
            <w:noWrap/>
            <w:hideMark/>
          </w:tcPr>
          <w:p w14:paraId="75D06549" w14:textId="77777777" w:rsidR="005610C9" w:rsidRPr="00896D15" w:rsidRDefault="005610C9"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2024</w:t>
            </w:r>
          </w:p>
        </w:tc>
        <w:tc>
          <w:tcPr>
            <w:tcW w:w="1134" w:type="dxa"/>
            <w:noWrap/>
            <w:hideMark/>
          </w:tcPr>
          <w:p w14:paraId="56CA9CED" w14:textId="77777777" w:rsidR="005610C9" w:rsidRPr="00896D15" w:rsidRDefault="005610C9"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Tongji</w:t>
            </w:r>
          </w:p>
        </w:tc>
        <w:tc>
          <w:tcPr>
            <w:tcW w:w="850" w:type="dxa"/>
            <w:noWrap/>
            <w:hideMark/>
          </w:tcPr>
          <w:p w14:paraId="35F3103B" w14:textId="2A210372"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48C282FF" w14:textId="4F8DF94A"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69284920" w14:textId="14A173A9"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498A3E52" w14:textId="10DEE3D4"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5785A6A1" w14:textId="51D6EFCA"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1" w:type="dxa"/>
            <w:noWrap/>
            <w:hideMark/>
          </w:tcPr>
          <w:p w14:paraId="3D565C55" w14:textId="3DBA05EE" w:rsidR="005610C9" w:rsidRPr="00896D15" w:rsidRDefault="00A229FA"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hint="eastAsia"/>
                <w:color w:val="000000"/>
                <w:sz w:val="20"/>
                <w:lang w:eastAsia="zh-CN"/>
              </w:rPr>
              <w:t>No</w:t>
            </w:r>
          </w:p>
        </w:tc>
        <w:tc>
          <w:tcPr>
            <w:tcW w:w="850" w:type="dxa"/>
            <w:noWrap/>
            <w:hideMark/>
          </w:tcPr>
          <w:p w14:paraId="35210DA9" w14:textId="1E3DF7F8" w:rsidR="005610C9" w:rsidRPr="00896D15" w:rsidRDefault="005610C9"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0.9994</w:t>
            </w:r>
          </w:p>
        </w:tc>
        <w:tc>
          <w:tcPr>
            <w:tcW w:w="993" w:type="dxa"/>
            <w:noWrap/>
            <w:hideMark/>
          </w:tcPr>
          <w:p w14:paraId="5015CBA2" w14:textId="47788754" w:rsidR="005610C9" w:rsidRPr="00896D15" w:rsidRDefault="005610C9" w:rsidP="005610C9">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lang w:eastAsia="zh-CN"/>
              </w:rPr>
            </w:pPr>
            <w:r w:rsidRPr="00896D15">
              <w:rPr>
                <w:rFonts w:eastAsia="DengXian"/>
                <w:color w:val="000000"/>
                <w:sz w:val="20"/>
                <w:lang w:eastAsia="zh-CN"/>
              </w:rPr>
              <w:t>0.00001</w:t>
            </w:r>
          </w:p>
        </w:tc>
      </w:tr>
      <w:tr w:rsidR="00EF077C" w:rsidRPr="00896D15" w14:paraId="26F9F0A3" w14:textId="77777777" w:rsidTr="004C61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2B5509DC" w14:textId="4849C13D" w:rsidR="00896D15" w:rsidRDefault="00312450" w:rsidP="005610C9">
            <w:pPr>
              <w:spacing w:line="240" w:lineRule="auto"/>
              <w:ind w:firstLineChars="0" w:firstLine="0"/>
              <w:jc w:val="center"/>
              <w:rPr>
                <w:rFonts w:eastAsia="DengXian"/>
                <w:b w:val="0"/>
                <w:bCs w:val="0"/>
                <w:color w:val="000000"/>
                <w:sz w:val="20"/>
                <w:lang w:eastAsia="zh-CN"/>
              </w:rPr>
            </w:pPr>
            <w:r>
              <w:rPr>
                <w:rFonts w:eastAsia="DengXian"/>
                <w:color w:val="000000"/>
                <w:sz w:val="20"/>
                <w:lang w:eastAsia="zh-CN"/>
              </w:rPr>
              <w:t>AFPD-DTW</w:t>
            </w:r>
          </w:p>
          <w:p w14:paraId="691FC6CC" w14:textId="156A553F" w:rsidR="005610C9" w:rsidRPr="00896D15" w:rsidRDefault="005610C9" w:rsidP="005610C9">
            <w:pPr>
              <w:spacing w:line="240" w:lineRule="auto"/>
              <w:ind w:firstLineChars="0" w:firstLine="0"/>
              <w:jc w:val="center"/>
              <w:rPr>
                <w:rFonts w:eastAsia="DengXian"/>
                <w:color w:val="000000"/>
                <w:sz w:val="20"/>
                <w:lang w:eastAsia="zh-CN"/>
              </w:rPr>
            </w:pPr>
            <w:r w:rsidRPr="00896D15">
              <w:rPr>
                <w:rFonts w:eastAsia="DengXian"/>
                <w:color w:val="000000"/>
                <w:sz w:val="20"/>
                <w:lang w:eastAsia="zh-CN"/>
              </w:rPr>
              <w:t>(Ours)</w:t>
            </w:r>
          </w:p>
        </w:tc>
        <w:tc>
          <w:tcPr>
            <w:tcW w:w="709" w:type="dxa"/>
            <w:noWrap/>
            <w:hideMark/>
          </w:tcPr>
          <w:p w14:paraId="031A62F2"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2024</w:t>
            </w:r>
          </w:p>
        </w:tc>
        <w:tc>
          <w:tcPr>
            <w:tcW w:w="1134" w:type="dxa"/>
            <w:noWrap/>
            <w:hideMark/>
          </w:tcPr>
          <w:p w14:paraId="2652816F"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SJTU</w:t>
            </w:r>
          </w:p>
        </w:tc>
        <w:tc>
          <w:tcPr>
            <w:tcW w:w="850" w:type="dxa"/>
            <w:noWrap/>
            <w:hideMark/>
          </w:tcPr>
          <w:p w14:paraId="463C368C"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0.9983</w:t>
            </w:r>
          </w:p>
        </w:tc>
        <w:tc>
          <w:tcPr>
            <w:tcW w:w="851" w:type="dxa"/>
            <w:noWrap/>
            <w:hideMark/>
          </w:tcPr>
          <w:p w14:paraId="0F0584AF"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0.9916</w:t>
            </w:r>
          </w:p>
        </w:tc>
        <w:tc>
          <w:tcPr>
            <w:tcW w:w="850" w:type="dxa"/>
            <w:noWrap/>
            <w:hideMark/>
          </w:tcPr>
          <w:p w14:paraId="61BFEFA9" w14:textId="7777777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0.9815</w:t>
            </w:r>
          </w:p>
        </w:tc>
        <w:tc>
          <w:tcPr>
            <w:tcW w:w="851" w:type="dxa"/>
            <w:noWrap/>
            <w:hideMark/>
          </w:tcPr>
          <w:p w14:paraId="1B5A082E" w14:textId="502BDCE0"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0.0006</w:t>
            </w:r>
          </w:p>
        </w:tc>
        <w:tc>
          <w:tcPr>
            <w:tcW w:w="850" w:type="dxa"/>
            <w:noWrap/>
            <w:hideMark/>
          </w:tcPr>
          <w:p w14:paraId="67F881C2" w14:textId="2DCF181B"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0.998</w:t>
            </w:r>
            <w:r w:rsidR="007E7BB2">
              <w:rPr>
                <w:rFonts w:eastAsia="DengXian"/>
                <w:b/>
                <w:bCs/>
                <w:color w:val="000000"/>
                <w:sz w:val="20"/>
                <w:lang w:eastAsia="zh-CN"/>
              </w:rPr>
              <w:t>8</w:t>
            </w:r>
          </w:p>
        </w:tc>
        <w:tc>
          <w:tcPr>
            <w:tcW w:w="851" w:type="dxa"/>
            <w:noWrap/>
            <w:hideMark/>
          </w:tcPr>
          <w:p w14:paraId="4396E065" w14:textId="1B0068A6"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0.9998</w:t>
            </w:r>
          </w:p>
        </w:tc>
        <w:tc>
          <w:tcPr>
            <w:tcW w:w="850" w:type="dxa"/>
            <w:noWrap/>
            <w:hideMark/>
          </w:tcPr>
          <w:p w14:paraId="0E2B5245" w14:textId="349823CE"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0.998</w:t>
            </w:r>
            <w:r w:rsidR="007E7BB2">
              <w:rPr>
                <w:rFonts w:eastAsia="DengXian"/>
                <w:b/>
                <w:bCs/>
                <w:color w:val="000000"/>
                <w:sz w:val="20"/>
                <w:lang w:eastAsia="zh-CN"/>
              </w:rPr>
              <w:t>6</w:t>
            </w:r>
          </w:p>
        </w:tc>
        <w:tc>
          <w:tcPr>
            <w:tcW w:w="993" w:type="dxa"/>
            <w:noWrap/>
            <w:hideMark/>
          </w:tcPr>
          <w:p w14:paraId="2EFFD0CC" w14:textId="4AA36F07" w:rsidR="005610C9" w:rsidRPr="00896D15" w:rsidRDefault="005610C9" w:rsidP="005610C9">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lang w:eastAsia="zh-CN"/>
              </w:rPr>
            </w:pPr>
            <w:r w:rsidRPr="00896D15">
              <w:rPr>
                <w:rFonts w:eastAsia="DengXian"/>
                <w:b/>
                <w:bCs/>
                <w:color w:val="000000"/>
                <w:sz w:val="20"/>
                <w:lang w:eastAsia="zh-CN"/>
              </w:rPr>
              <w:t>0.0005</w:t>
            </w:r>
          </w:p>
        </w:tc>
      </w:tr>
    </w:tbl>
    <w:p w14:paraId="1670565F" w14:textId="7719B3C4" w:rsidR="00C02A2F" w:rsidRPr="004C519C" w:rsidRDefault="00C02A2F" w:rsidP="002359CB">
      <w:pPr>
        <w:pStyle w:val="MainText"/>
      </w:pPr>
      <w:bookmarkStart w:id="31" w:name="conclusion"/>
      <w:r w:rsidRPr="004C519C">
        <w:t xml:space="preserve">In terms of detection speed, defined as the processing time for single-year, single-station, single-satellite, single-signal flex power detection, </w:t>
      </w:r>
      <w:r w:rsidRPr="004C519C">
        <w:rPr>
          <w:rFonts w:hint="eastAsia"/>
          <w:lang w:eastAsia="zh-CN"/>
        </w:rPr>
        <w:t>A</w:t>
      </w:r>
      <w:r w:rsidRPr="004C519C">
        <w:rPr>
          <w:lang w:eastAsia="zh-CN"/>
        </w:rPr>
        <w:t>FPD-DTW</w:t>
      </w:r>
      <w:r w:rsidRPr="004C519C">
        <w:t xml:space="preserve"> shows a 20-fold improvement over FPD based on C and Python implementation tests on a computer with Intel i7-9750H CPU @ 2.60GHz. </w:t>
      </w:r>
      <w:r w:rsidR="00484078" w:rsidRPr="00484078">
        <w:t>This acceleration enables rapid post-processing detection, which is crucial as the number of stations and satellite constellations grows</w:t>
      </w:r>
      <w:r w:rsidRPr="004C519C">
        <w:t>.</w:t>
      </w:r>
    </w:p>
    <w:p w14:paraId="3158F67E" w14:textId="2D72A9F2" w:rsidR="00C02A2F" w:rsidRPr="004C519C" w:rsidRDefault="00B2362E" w:rsidP="002359CB">
      <w:pPr>
        <w:pStyle w:val="MainText"/>
      </w:pPr>
      <w:r w:rsidRPr="00B2362E">
        <w:t>In summary, AFPD-DTW significantly improves speed while maintaining high accuracy in both real-time and post-processing detection, with minimal data requirements. By leveraging satellite C/N0 patterns and using DTW to correct period mismatches, the algorithm achieves efficient and reliable flex power detection</w:t>
      </w:r>
      <w:r w:rsidR="00C02A2F" w:rsidRPr="004C519C">
        <w:t>.</w:t>
      </w:r>
    </w:p>
    <w:p w14:paraId="2A9746A4" w14:textId="20427A42" w:rsidR="00A12AE7" w:rsidRPr="004C519C" w:rsidRDefault="00A12AE7" w:rsidP="00A12AE7">
      <w:pPr>
        <w:pStyle w:val="Heading1"/>
        <w:rPr>
          <w:sz w:val="20"/>
        </w:rPr>
      </w:pPr>
      <w:r w:rsidRPr="004C519C">
        <w:rPr>
          <w:sz w:val="20"/>
        </w:rPr>
        <w:t>Conclusion</w:t>
      </w:r>
      <w:bookmarkEnd w:id="31"/>
      <w:r w:rsidR="00C2379A" w:rsidRPr="004C519C">
        <w:rPr>
          <w:sz w:val="20"/>
        </w:rPr>
        <w:t>s</w:t>
      </w:r>
    </w:p>
    <w:p w14:paraId="1BDF7124" w14:textId="45DB5283" w:rsidR="00A12AE7" w:rsidRPr="004C519C" w:rsidRDefault="00695ADA" w:rsidP="002359CB">
      <w:pPr>
        <w:pStyle w:val="MainText"/>
      </w:pPr>
      <w:r w:rsidRPr="00695ADA">
        <w:rPr>
          <w:lang w:eastAsia="zh-CN"/>
        </w:rPr>
        <w:t xml:space="preserve">This paper introduced AFPD-DTW, a novel method for detecting GPS flex power events. By leveraging satellite C/N0 diurnal patterns and implementing the DTW algorithm, AFPD-DTW successfully addresses the temporal shift challenge caused by the mismatch between </w:t>
      </w:r>
      <w:r w:rsidR="009A4D89">
        <w:rPr>
          <w:lang w:eastAsia="zh-CN"/>
        </w:rPr>
        <w:t xml:space="preserve">the </w:t>
      </w:r>
      <w:r w:rsidRPr="00695ADA">
        <w:rPr>
          <w:lang w:eastAsia="zh-CN"/>
        </w:rPr>
        <w:t xml:space="preserve">GPS orbital period and observation file intervals. The method demonstrates exceptional detection capability for both step lift and overall lift patterns, maintaining robust performance even with significant noise. AFPD-DTW achieves a 20-fold speed improvement over traditional methods while requiring minimal data resources - only a few high-quality stations compared to hundreds needed by previous methods. Performance evaluation shows excellent results in both post-processing (accuracy: 0.9983, precision: 0.9916, recall: 0.9815) and real-time detection scenarios (accuracy: 0.9988, precision: 0.99982, recall: 0.99857, false positive rate: 5.3×10⁻⁴). Through </w:t>
      </w:r>
      <w:r w:rsidR="009A4D89">
        <w:rPr>
          <w:lang w:eastAsia="zh-CN"/>
        </w:rPr>
        <w:t xml:space="preserve">a </w:t>
      </w:r>
      <w:r w:rsidRPr="00695ADA">
        <w:rPr>
          <w:lang w:eastAsia="zh-CN"/>
        </w:rPr>
        <w:t>comprehensive analysis of flex power events from 2020 to 2024, the method identified several previously undetected events, demonstrating its superior detection capabilities compared to existing approaches</w:t>
      </w:r>
      <w:r w:rsidR="00A12AE7" w:rsidRPr="004C519C">
        <w:t>.</w:t>
      </w:r>
    </w:p>
    <w:p w14:paraId="5AA0982D" w14:textId="2D26B55F" w:rsidR="00D075DC" w:rsidRPr="004C519C" w:rsidRDefault="00F670E2" w:rsidP="005F5CD1">
      <w:pPr>
        <w:spacing w:after="120"/>
        <w:ind w:firstLineChars="0" w:firstLine="0"/>
        <w:outlineLvl w:val="0"/>
        <w:rPr>
          <w:b/>
          <w:kern w:val="28"/>
          <w:sz w:val="20"/>
          <w:lang w:eastAsia="zh-CN"/>
        </w:rPr>
      </w:pPr>
      <w:r w:rsidRPr="004C519C">
        <w:rPr>
          <w:rFonts w:hint="eastAsia"/>
          <w:b/>
          <w:kern w:val="28"/>
          <w:sz w:val="20"/>
          <w:lang w:eastAsia="zh-CN"/>
        </w:rPr>
        <w:t>A</w:t>
      </w:r>
      <w:r w:rsidRPr="004C519C">
        <w:rPr>
          <w:b/>
          <w:kern w:val="28"/>
          <w:sz w:val="20"/>
          <w:lang w:eastAsia="zh-CN"/>
        </w:rPr>
        <w:t>cknowledgment</w:t>
      </w:r>
    </w:p>
    <w:p w14:paraId="30C1A222" w14:textId="48893E88" w:rsidR="00F670E2" w:rsidRPr="004C519C" w:rsidRDefault="005F5CD1" w:rsidP="00D075DC">
      <w:pPr>
        <w:spacing w:after="120"/>
        <w:ind w:firstLineChars="0" w:firstLine="0"/>
        <w:rPr>
          <w:kern w:val="28"/>
          <w:sz w:val="20"/>
          <w:lang w:eastAsia="zh-CN"/>
        </w:rPr>
      </w:pPr>
      <w:r w:rsidRPr="004C519C">
        <w:rPr>
          <w:rFonts w:hint="eastAsia"/>
          <w:kern w:val="28"/>
          <w:sz w:val="20"/>
          <w:lang w:eastAsia="zh-CN"/>
        </w:rPr>
        <w:t>Funded by</w:t>
      </w:r>
      <w:r w:rsidR="00B67B13" w:rsidRPr="004C519C">
        <w:rPr>
          <w:kern w:val="28"/>
          <w:sz w:val="20"/>
          <w:lang w:eastAsia="zh-CN"/>
        </w:rPr>
        <w:t xml:space="preserve"> </w:t>
      </w:r>
      <w:r w:rsidR="00C2379A" w:rsidRPr="004C519C">
        <w:rPr>
          <w:kern w:val="28"/>
          <w:sz w:val="20"/>
          <w:lang w:eastAsia="zh-CN"/>
        </w:rPr>
        <w:t xml:space="preserve">the </w:t>
      </w:r>
      <w:r w:rsidRPr="004C519C">
        <w:rPr>
          <w:kern w:val="28"/>
          <w:sz w:val="20"/>
          <w:lang w:eastAsia="zh-CN"/>
        </w:rPr>
        <w:t>National Natural Science Foundation of China (</w:t>
      </w:r>
      <w:r w:rsidR="000F10F5" w:rsidRPr="004C519C">
        <w:rPr>
          <w:kern w:val="28"/>
          <w:sz w:val="20"/>
          <w:lang w:eastAsia="zh-CN"/>
        </w:rPr>
        <w:t>62388101,</w:t>
      </w:r>
      <w:r w:rsidR="00B67B13" w:rsidRPr="004C519C">
        <w:rPr>
          <w:sz w:val="20"/>
        </w:rPr>
        <w:t xml:space="preserve"> </w:t>
      </w:r>
      <w:r w:rsidRPr="004C519C">
        <w:rPr>
          <w:kern w:val="28"/>
          <w:sz w:val="20"/>
          <w:lang w:eastAsia="zh-CN"/>
        </w:rPr>
        <w:t>62303311</w:t>
      </w:r>
      <w:r w:rsidR="00B67B13" w:rsidRPr="004C519C">
        <w:rPr>
          <w:kern w:val="28"/>
          <w:sz w:val="20"/>
          <w:lang w:eastAsia="zh-CN"/>
        </w:rPr>
        <w:t xml:space="preserve">, </w:t>
      </w:r>
      <w:r w:rsidR="009A4D89">
        <w:rPr>
          <w:kern w:val="28"/>
          <w:sz w:val="20"/>
          <w:lang w:eastAsia="zh-CN"/>
        </w:rPr>
        <w:t xml:space="preserve">and </w:t>
      </w:r>
      <w:r w:rsidR="00B67B13" w:rsidRPr="004C519C">
        <w:rPr>
          <w:kern w:val="28"/>
          <w:sz w:val="20"/>
          <w:lang w:eastAsia="zh-CN"/>
        </w:rPr>
        <w:t>42388102</w:t>
      </w:r>
      <w:r w:rsidRPr="004C519C">
        <w:rPr>
          <w:kern w:val="28"/>
          <w:sz w:val="20"/>
          <w:lang w:eastAsia="zh-CN"/>
        </w:rPr>
        <w:t>)</w:t>
      </w:r>
      <w:r w:rsidR="000F10F5" w:rsidRPr="004C519C">
        <w:rPr>
          <w:rFonts w:hint="eastAsia"/>
          <w:kern w:val="28"/>
          <w:sz w:val="20"/>
          <w:lang w:eastAsia="zh-CN"/>
        </w:rPr>
        <w:t xml:space="preserve"> </w:t>
      </w:r>
      <w:r w:rsidR="000F10F5" w:rsidRPr="004C519C">
        <w:rPr>
          <w:kern w:val="28"/>
          <w:sz w:val="20"/>
          <w:lang w:eastAsia="zh-CN"/>
        </w:rPr>
        <w:t xml:space="preserve">and the </w:t>
      </w:r>
      <w:r w:rsidR="000F10F5" w:rsidRPr="004C519C">
        <w:rPr>
          <w:rFonts w:hint="eastAsia"/>
          <w:kern w:val="28"/>
          <w:sz w:val="20"/>
          <w:lang w:eastAsia="zh-CN"/>
        </w:rPr>
        <w:t xml:space="preserve">Key Laboratory of Smart Earth </w:t>
      </w:r>
      <w:r w:rsidR="000F10F5" w:rsidRPr="004C519C">
        <w:rPr>
          <w:kern w:val="28"/>
          <w:sz w:val="20"/>
          <w:lang w:eastAsia="zh-CN"/>
        </w:rPr>
        <w:t>(</w:t>
      </w:r>
      <w:r w:rsidR="000F10F5" w:rsidRPr="004C519C">
        <w:rPr>
          <w:rFonts w:hint="eastAsia"/>
          <w:kern w:val="28"/>
          <w:sz w:val="20"/>
          <w:lang w:eastAsia="zh-CN"/>
        </w:rPr>
        <w:t>KF2023YB01-07</w:t>
      </w:r>
      <w:r w:rsidR="000F10F5" w:rsidRPr="004C519C">
        <w:rPr>
          <w:kern w:val="28"/>
          <w:sz w:val="20"/>
          <w:lang w:eastAsia="zh-CN"/>
        </w:rPr>
        <w:t>).</w:t>
      </w:r>
      <w:r w:rsidR="00521A15">
        <w:rPr>
          <w:kern w:val="28"/>
          <w:sz w:val="20"/>
          <w:lang w:eastAsia="zh-CN"/>
        </w:rPr>
        <w:t xml:space="preserve"> </w:t>
      </w:r>
      <w:r w:rsidR="00521A15" w:rsidRPr="00521A15">
        <w:rPr>
          <w:kern w:val="28"/>
          <w:sz w:val="20"/>
          <w:lang w:eastAsia="zh-CN"/>
        </w:rPr>
        <w:t xml:space="preserve">We thank the International GNSS Service (IGS) and </w:t>
      </w:r>
      <w:r w:rsidR="00521A15">
        <w:rPr>
          <w:kern w:val="28"/>
          <w:sz w:val="20"/>
          <w:lang w:eastAsia="zh-CN"/>
        </w:rPr>
        <w:t xml:space="preserve">CDDIS </w:t>
      </w:r>
      <w:r w:rsidR="00521A15">
        <w:rPr>
          <w:rFonts w:hint="eastAsia"/>
          <w:kern w:val="28"/>
          <w:sz w:val="20"/>
          <w:lang w:eastAsia="zh-CN"/>
        </w:rPr>
        <w:t>for</w:t>
      </w:r>
      <w:r w:rsidR="00521A15">
        <w:rPr>
          <w:kern w:val="28"/>
          <w:sz w:val="20"/>
          <w:lang w:eastAsia="zh-CN"/>
        </w:rPr>
        <w:t xml:space="preserve"> GNSS data</w:t>
      </w:r>
      <w:r w:rsidR="00521A15" w:rsidRPr="00521A15">
        <w:rPr>
          <w:kern w:val="28"/>
          <w:sz w:val="20"/>
          <w:lang w:eastAsia="zh-CN"/>
        </w:rPr>
        <w:t>.</w:t>
      </w:r>
    </w:p>
    <w:p w14:paraId="49AA0B90" w14:textId="4898BE64" w:rsidR="004B51C3" w:rsidRPr="004C519C" w:rsidRDefault="003D1494" w:rsidP="004B51C3">
      <w:pPr>
        <w:pStyle w:val="Heading1"/>
        <w:spacing w:after="120"/>
        <w:rPr>
          <w:b w:val="0"/>
          <w:bCs/>
          <w:sz w:val="20"/>
          <w:lang w:eastAsia="zh-CN"/>
        </w:rPr>
      </w:pPr>
      <w:r w:rsidRPr="004C519C">
        <w:rPr>
          <w:rFonts w:hint="eastAsia"/>
          <w:sz w:val="20"/>
          <w:lang w:eastAsia="zh-CN"/>
        </w:rPr>
        <w:t>References</w:t>
      </w:r>
    </w:p>
    <w:p w14:paraId="046894FF" w14:textId="77777777" w:rsidR="00874707" w:rsidRPr="00874707" w:rsidRDefault="00874707" w:rsidP="00816FB5">
      <w:pPr>
        <w:pStyle w:val="Bibliography"/>
        <w:ind w:left="0" w:firstLine="400"/>
        <w:rPr>
          <w:sz w:val="20"/>
        </w:rPr>
      </w:pPr>
      <w:r>
        <w:rPr>
          <w:sz w:val="20"/>
          <w:lang w:eastAsia="zh-CN"/>
        </w:rPr>
        <w:fldChar w:fldCharType="begin"/>
      </w:r>
      <w:r>
        <w:rPr>
          <w:sz w:val="20"/>
          <w:lang w:eastAsia="zh-CN"/>
        </w:rPr>
        <w:instrText xml:space="preserve"> ADDIN ZOTERO_BIBL {"uncited":[],"omitted":[],"custom":[]} CSL_BIBLIOGRAPHY </w:instrText>
      </w:r>
      <w:r>
        <w:rPr>
          <w:sz w:val="20"/>
          <w:lang w:eastAsia="zh-CN"/>
        </w:rPr>
        <w:fldChar w:fldCharType="separate"/>
      </w:r>
      <w:r w:rsidRPr="00874707">
        <w:rPr>
          <w:sz w:val="20"/>
        </w:rPr>
        <w:t>Berndt DJ, Clifford J (1994) Using dynamic time warping to find patterns in time series. In: Proceedings of the 3rd International Conference on Knowledge Discovery and Data Mining. AAAI Press, Seattle, WA, pp 359–370</w:t>
      </w:r>
    </w:p>
    <w:p w14:paraId="3B28AEA3" w14:textId="77777777" w:rsidR="00874707" w:rsidRPr="00874707" w:rsidRDefault="00874707" w:rsidP="00816FB5">
      <w:pPr>
        <w:pStyle w:val="Bibliography"/>
        <w:ind w:left="0" w:firstLine="400"/>
        <w:rPr>
          <w:sz w:val="20"/>
        </w:rPr>
      </w:pPr>
      <w:r w:rsidRPr="00874707">
        <w:rPr>
          <w:sz w:val="20"/>
        </w:rPr>
        <w:t>Esenbuğa ÖG, Hauschild A (2020) Impact of flex power on GPS Block IIF differential code biases. GPS Solut 24(4):91. https://doi.org/10.1007/s10291-020-00996-x</w:t>
      </w:r>
    </w:p>
    <w:p w14:paraId="22C07F4E" w14:textId="77777777" w:rsidR="00874707" w:rsidRPr="00874707" w:rsidRDefault="00874707" w:rsidP="00816FB5">
      <w:pPr>
        <w:pStyle w:val="Bibliography"/>
        <w:ind w:left="0" w:firstLine="400"/>
        <w:rPr>
          <w:sz w:val="20"/>
        </w:rPr>
      </w:pPr>
      <w:r w:rsidRPr="00874707">
        <w:rPr>
          <w:sz w:val="20"/>
        </w:rPr>
        <w:t>Esenbuga ÖG, Hauschild A, Steigenberger P (2020) Impact of GPS Flex Power on Differential Code Bias Estimation for Block IIR-M and IIF Satellites. pp 2922–2930</w:t>
      </w:r>
    </w:p>
    <w:p w14:paraId="4DE08FE1" w14:textId="77777777" w:rsidR="00874707" w:rsidRPr="00874707" w:rsidRDefault="00874707" w:rsidP="00816FB5">
      <w:pPr>
        <w:pStyle w:val="Bibliography"/>
        <w:ind w:left="0" w:firstLine="400"/>
        <w:rPr>
          <w:sz w:val="20"/>
        </w:rPr>
      </w:pPr>
      <w:r w:rsidRPr="00874707">
        <w:rPr>
          <w:sz w:val="20"/>
        </w:rPr>
        <w:t>Esenbuğa ÖG, Hauschild A, Steigenberger P (2023) Recent flex power changes. GPS Solut 27(3):104. https://doi.org/10.1007/s10291-023-01415-7</w:t>
      </w:r>
    </w:p>
    <w:p w14:paraId="3AFC7B96" w14:textId="77777777" w:rsidR="00874707" w:rsidRPr="00874707" w:rsidRDefault="00874707" w:rsidP="00816FB5">
      <w:pPr>
        <w:pStyle w:val="Bibliography"/>
        <w:ind w:left="0" w:firstLine="400"/>
        <w:rPr>
          <w:sz w:val="20"/>
        </w:rPr>
      </w:pPr>
      <w:r w:rsidRPr="00874707">
        <w:rPr>
          <w:sz w:val="20"/>
        </w:rPr>
        <w:t>Han Q, Zhu KJ, Fu Y, Zhou T (2019) Monitoring and assessment of GPS signals during US attacking on Syria. J Navig Position 7(3):7–10</w:t>
      </w:r>
    </w:p>
    <w:p w14:paraId="031E02F6" w14:textId="77777777" w:rsidR="00874707" w:rsidRPr="00874707" w:rsidRDefault="00874707" w:rsidP="00816FB5">
      <w:pPr>
        <w:pStyle w:val="Bibliography"/>
        <w:ind w:left="0" w:firstLine="400"/>
        <w:rPr>
          <w:sz w:val="20"/>
        </w:rPr>
      </w:pPr>
      <w:r w:rsidRPr="00874707">
        <w:rPr>
          <w:sz w:val="20"/>
        </w:rPr>
        <w:t>Jimenez-Banos D, Perello-Gisbert JV, Crisci M (2010) The measured effects of GPS flex power capability collected on sensor station data. In: 2010 5th ESA Workshop on Satellite Navigation Technologies and European Workshop on GNSS Signals and Signal Processing (NAVITEC). IEEE, Netherlands, pp 1–6</w:t>
      </w:r>
    </w:p>
    <w:p w14:paraId="31644633" w14:textId="77777777" w:rsidR="00874707" w:rsidRPr="00874707" w:rsidRDefault="00874707" w:rsidP="00816FB5">
      <w:pPr>
        <w:pStyle w:val="Bibliography"/>
        <w:ind w:left="0" w:firstLine="400"/>
        <w:rPr>
          <w:sz w:val="20"/>
        </w:rPr>
      </w:pPr>
      <w:r w:rsidRPr="00874707">
        <w:rPr>
          <w:sz w:val="20"/>
        </w:rPr>
        <w:t>Liu M, Jiao W, Jia X (2020) GPS signal enhancement analysis in the US-Iranian conflict. GNSS World of China 45(1):31–36. https://doi.org/10.13442/j.gnss.1008-9268.2020.01.005</w:t>
      </w:r>
    </w:p>
    <w:p w14:paraId="6EE5DA29" w14:textId="77777777" w:rsidR="00874707" w:rsidRPr="00874707" w:rsidRDefault="00874707" w:rsidP="00816FB5">
      <w:pPr>
        <w:pStyle w:val="Bibliography"/>
        <w:ind w:left="0" w:firstLine="400"/>
        <w:rPr>
          <w:sz w:val="20"/>
        </w:rPr>
      </w:pPr>
      <w:r w:rsidRPr="00874707">
        <w:rPr>
          <w:sz w:val="20"/>
        </w:rPr>
        <w:t>Liu T, Chen Q, Chen H, Jiang W, Song C, Zhou X (2024) Characteristics of Beidou-2 flex power and its impact on precise point positioning with ambiguity resolution. GPS Solut 28(4):152. https://doi.org/10.1007/s10291-024-01703-w</w:t>
      </w:r>
    </w:p>
    <w:p w14:paraId="02EF3A41" w14:textId="77777777" w:rsidR="00874707" w:rsidRPr="00874707" w:rsidRDefault="00874707" w:rsidP="00816FB5">
      <w:pPr>
        <w:pStyle w:val="Bibliography"/>
        <w:ind w:left="0" w:firstLine="400"/>
        <w:rPr>
          <w:sz w:val="20"/>
        </w:rPr>
      </w:pPr>
      <w:r w:rsidRPr="00874707">
        <w:rPr>
          <w:sz w:val="20"/>
        </w:rPr>
        <w:t>McKague DS, Ruf CS (2019) On-Orbit Trending of CYGNSS Data. In: IGARSS 2019 - 2019 IEEE International Geoscience and Remote Sensing Symposium. IEEE, Yokohama, Japan, pp 8722–8724</w:t>
      </w:r>
    </w:p>
    <w:p w14:paraId="2E9A7DB2" w14:textId="77777777" w:rsidR="00874707" w:rsidRPr="00874707" w:rsidRDefault="00874707" w:rsidP="00816FB5">
      <w:pPr>
        <w:pStyle w:val="Bibliography"/>
        <w:ind w:left="0" w:firstLine="400"/>
        <w:rPr>
          <w:sz w:val="20"/>
        </w:rPr>
      </w:pPr>
      <w:r w:rsidRPr="00874707">
        <w:rPr>
          <w:sz w:val="20"/>
        </w:rPr>
        <w:t>Meng G, Ge H, Li B (2024) A real-time detection method for GPS flex power. GPS Solut 28(3):111. https://doi.org/10.1007/s10291-024-01653-3</w:t>
      </w:r>
    </w:p>
    <w:p w14:paraId="77D4E457" w14:textId="77777777" w:rsidR="00874707" w:rsidRPr="00874707" w:rsidRDefault="00874707" w:rsidP="00816FB5">
      <w:pPr>
        <w:pStyle w:val="Bibliography"/>
        <w:ind w:left="0" w:firstLine="400"/>
        <w:rPr>
          <w:sz w:val="20"/>
        </w:rPr>
      </w:pPr>
      <w:r w:rsidRPr="00874707">
        <w:rPr>
          <w:sz w:val="20"/>
        </w:rPr>
        <w:t>Said F, Jelenak Z, Park J, Chang PS (2022) The NOAA Track-Wise Wind Retrieval Algorithm and Product Assessment for CyGNSS. IEEE Trans Geosci Remote Sensing 60:1–24. https://doi.org/10.1109/TGRS.2021.3087426</w:t>
      </w:r>
    </w:p>
    <w:p w14:paraId="3D48C3CF" w14:textId="77777777" w:rsidR="00874707" w:rsidRPr="00874707" w:rsidRDefault="00874707" w:rsidP="00816FB5">
      <w:pPr>
        <w:pStyle w:val="Bibliography"/>
        <w:ind w:left="0" w:firstLine="400"/>
        <w:rPr>
          <w:sz w:val="20"/>
        </w:rPr>
      </w:pPr>
      <w:r w:rsidRPr="00874707">
        <w:rPr>
          <w:sz w:val="20"/>
        </w:rPr>
        <w:t>Steigenberger P, Thölert S, Montenbruck O (2019) Flex power on GPS Block IIR-M and IIF. GPS Solut 23(1):8. https://doi.org/10.1007/s10291-018-0797-8</w:t>
      </w:r>
    </w:p>
    <w:p w14:paraId="2B8CACC0" w14:textId="77777777" w:rsidR="00874707" w:rsidRPr="00874707" w:rsidRDefault="00874707" w:rsidP="00816FB5">
      <w:pPr>
        <w:pStyle w:val="Bibliography"/>
        <w:ind w:left="0" w:firstLine="400"/>
        <w:rPr>
          <w:sz w:val="20"/>
        </w:rPr>
      </w:pPr>
      <w:r w:rsidRPr="00874707">
        <w:rPr>
          <w:sz w:val="20"/>
        </w:rPr>
        <w:t>Tang X, Yuan M, Wang F (2022) Analysis of GPS P(Y) signal power enhancement based on the observations with a semi-codeless receiver. Satell Navig 3(1):26. https://doi.org/10.1186/s43020-022-00087-x</w:t>
      </w:r>
    </w:p>
    <w:p w14:paraId="4ECBFF57" w14:textId="77777777" w:rsidR="00874707" w:rsidRPr="00874707" w:rsidRDefault="00874707" w:rsidP="00816FB5">
      <w:pPr>
        <w:pStyle w:val="Bibliography"/>
        <w:ind w:left="0" w:firstLine="400"/>
        <w:rPr>
          <w:sz w:val="20"/>
        </w:rPr>
      </w:pPr>
      <w:r w:rsidRPr="00874707">
        <w:rPr>
          <w:sz w:val="20"/>
        </w:rPr>
        <w:t>Thoelert S, Hauschild A, Steigenberger P, Langley RB, Antreich F (2018) GPS IIR-M L1 Transmit Power Redistribution: Analysis of GNSS Receiver and High-Gain Antenna Data: GPS IIR-M L1 Transmit Power Redistribution. J Inst Navig 65(3):423–430. https://doi.org/10.1002/navi.250</w:t>
      </w:r>
    </w:p>
    <w:p w14:paraId="030F924A" w14:textId="77777777" w:rsidR="00874707" w:rsidRPr="00874707" w:rsidRDefault="00874707" w:rsidP="00816FB5">
      <w:pPr>
        <w:pStyle w:val="Bibliography"/>
        <w:ind w:left="0" w:firstLine="400"/>
        <w:rPr>
          <w:sz w:val="20"/>
        </w:rPr>
      </w:pPr>
      <w:r w:rsidRPr="00874707">
        <w:rPr>
          <w:sz w:val="20"/>
        </w:rPr>
        <w:t>Wang T, Ruf C (2021) Measuring GPS EIRP in Real-Time with a Spaceborne GNSS-Reflectometry Remote Sensing System. In: 2021 United States National Committee of URSI National Radio Science Meeting (USNC-URSI NRSM). IEEE, Boulder, CO, USA, pp 146–147</w:t>
      </w:r>
    </w:p>
    <w:p w14:paraId="076BC0A8" w14:textId="77777777" w:rsidR="00874707" w:rsidRPr="00874707" w:rsidRDefault="00874707" w:rsidP="00816FB5">
      <w:pPr>
        <w:pStyle w:val="Bibliography"/>
        <w:ind w:left="0" w:firstLine="400"/>
        <w:rPr>
          <w:sz w:val="20"/>
        </w:rPr>
      </w:pPr>
      <w:r w:rsidRPr="00874707">
        <w:rPr>
          <w:sz w:val="20"/>
        </w:rPr>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4BCAA11C" w14:textId="77777777" w:rsidR="00874707" w:rsidRPr="00874707" w:rsidRDefault="00874707" w:rsidP="00816FB5">
      <w:pPr>
        <w:pStyle w:val="Bibliography"/>
        <w:ind w:left="0" w:firstLine="400"/>
        <w:rPr>
          <w:sz w:val="20"/>
        </w:rPr>
      </w:pPr>
      <w:r w:rsidRPr="00874707">
        <w:rPr>
          <w:sz w:val="20"/>
        </w:rPr>
        <w:t>Wang T, Ruf CS, Gleason S, O’Brien AJ, McKague DS, Block BP, Russel A (2022) Dynamic Calibration of GPS Effective Isotropic Radiated Power for GNSS-Reflectometry Earth Remote Sensing. IEEE Trans Geosci Remote Sensing 60:1–12. https://doi.org/10.1109/TGRS.2021.3070238</w:t>
      </w:r>
    </w:p>
    <w:p w14:paraId="379382DC" w14:textId="77777777" w:rsidR="00874707" w:rsidRPr="00874707" w:rsidRDefault="00874707" w:rsidP="00816FB5">
      <w:pPr>
        <w:pStyle w:val="Bibliography"/>
        <w:ind w:left="0" w:firstLine="400"/>
        <w:rPr>
          <w:sz w:val="20"/>
        </w:rPr>
      </w:pPr>
      <w:r w:rsidRPr="00874707">
        <w:rPr>
          <w:sz w:val="20"/>
        </w:rPr>
        <w:t>Wu Z, Li S, Wan H, Ji M, Mao P, Xiong S (2024) Effects of BDS flex power on DCB estimation and PPP convergence. GPS Solut 28(1):41. https://doi.org/10.1007/s10291-023-01581-8</w:t>
      </w:r>
    </w:p>
    <w:p w14:paraId="310FF85B" w14:textId="77777777" w:rsidR="00874707" w:rsidRPr="00874707" w:rsidRDefault="00874707" w:rsidP="00816FB5">
      <w:pPr>
        <w:pStyle w:val="Bibliography"/>
        <w:ind w:left="0" w:firstLine="400"/>
        <w:rPr>
          <w:sz w:val="20"/>
        </w:rPr>
      </w:pPr>
      <w:r w:rsidRPr="00874707">
        <w:rPr>
          <w:sz w:val="20"/>
        </w:rPr>
        <w:t>Xiang Y, Xu Z, Gao Y, Yu W (2020) Understanding long-term variations in GPS differential code biases. GPS Solut 24(4):118. https://doi.org/10.1007/s10291-020-01034-6</w:t>
      </w:r>
    </w:p>
    <w:p w14:paraId="4CB78B02" w14:textId="77777777" w:rsidR="00874707" w:rsidRPr="00874707" w:rsidRDefault="00874707" w:rsidP="00816FB5">
      <w:pPr>
        <w:pStyle w:val="Bibliography"/>
        <w:ind w:left="0" w:firstLine="400"/>
        <w:rPr>
          <w:sz w:val="20"/>
        </w:rPr>
      </w:pPr>
      <w:r w:rsidRPr="00874707">
        <w:rPr>
          <w:sz w:val="20"/>
        </w:rPr>
        <w:t>Yang X, Liu W, Huang J, Xiao W, Wang F (2022) Real-time monitoring of GPS flex power based on machine learning. GPS Solut 26(3):73. https://doi.org/10.1007/s10291-022-01257-9</w:t>
      </w:r>
    </w:p>
    <w:p w14:paraId="760B1692" w14:textId="3828B668" w:rsidR="00B8394E" w:rsidRDefault="00874707" w:rsidP="00816FB5">
      <w:pPr>
        <w:spacing w:after="120"/>
        <w:ind w:firstLineChars="0" w:firstLine="0"/>
        <w:rPr>
          <w:sz w:val="20"/>
          <w:lang w:eastAsia="zh-CN"/>
        </w:rPr>
      </w:pPr>
      <w:r>
        <w:rPr>
          <w:sz w:val="20"/>
          <w:lang w:eastAsia="zh-CN"/>
        </w:rPr>
        <w:fldChar w:fldCharType="end"/>
      </w:r>
    </w:p>
    <w:sectPr w:rsidR="00B8394E" w:rsidSect="00D075DC">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B2C4BC" w14:textId="77777777" w:rsidR="007D5FD6" w:rsidRDefault="007D5FD6">
      <w:pPr>
        <w:ind w:firstLine="480"/>
      </w:pPr>
      <w:r>
        <w:separator/>
      </w:r>
    </w:p>
  </w:endnote>
  <w:endnote w:type="continuationSeparator" w:id="0">
    <w:p w14:paraId="01E17766" w14:textId="77777777" w:rsidR="007D5FD6" w:rsidRDefault="007D5FD6">
      <w:pPr>
        <w:ind w:firstLine="480"/>
      </w:pPr>
      <w:r>
        <w:continuationSeparator/>
      </w:r>
    </w:p>
  </w:endnote>
  <w:endnote w:type="continuationNotice" w:id="1">
    <w:p w14:paraId="52C63764" w14:textId="77777777" w:rsidR="007D5FD6" w:rsidRDefault="007D5FD6">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eastAsia="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584EC" w14:textId="77777777" w:rsidR="007D5FD6" w:rsidRDefault="007D5FD6">
      <w:pPr>
        <w:ind w:firstLine="480"/>
      </w:pPr>
      <w:r>
        <w:separator/>
      </w:r>
    </w:p>
  </w:footnote>
  <w:footnote w:type="continuationSeparator" w:id="0">
    <w:p w14:paraId="2E9C7D4E" w14:textId="77777777" w:rsidR="007D5FD6" w:rsidRDefault="007D5FD6">
      <w:pPr>
        <w:ind w:firstLine="480"/>
      </w:pPr>
      <w:r>
        <w:continuationSeparator/>
      </w:r>
    </w:p>
  </w:footnote>
  <w:footnote w:type="continuationNotice" w:id="1">
    <w:p w14:paraId="7A33D5D4" w14:textId="77777777" w:rsidR="007D5FD6" w:rsidRDefault="007D5FD6">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removePersonalInformation/>
  <w:embedSystemFont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1244"/>
    <w:rsid w:val="00001947"/>
    <w:rsid w:val="00001B88"/>
    <w:rsid w:val="00001D38"/>
    <w:rsid w:val="00002B34"/>
    <w:rsid w:val="00003695"/>
    <w:rsid w:val="00004593"/>
    <w:rsid w:val="0000497A"/>
    <w:rsid w:val="000049E2"/>
    <w:rsid w:val="000053E6"/>
    <w:rsid w:val="00006843"/>
    <w:rsid w:val="00006E1E"/>
    <w:rsid w:val="00011D7C"/>
    <w:rsid w:val="00012F2C"/>
    <w:rsid w:val="00014E61"/>
    <w:rsid w:val="00014F7B"/>
    <w:rsid w:val="0001567F"/>
    <w:rsid w:val="0001697F"/>
    <w:rsid w:val="000173E1"/>
    <w:rsid w:val="000173ED"/>
    <w:rsid w:val="00022068"/>
    <w:rsid w:val="00022230"/>
    <w:rsid w:val="00026B27"/>
    <w:rsid w:val="00030148"/>
    <w:rsid w:val="00030850"/>
    <w:rsid w:val="00030E34"/>
    <w:rsid w:val="00031A35"/>
    <w:rsid w:val="00032566"/>
    <w:rsid w:val="000328C9"/>
    <w:rsid w:val="00032EF8"/>
    <w:rsid w:val="00033C98"/>
    <w:rsid w:val="00034B54"/>
    <w:rsid w:val="000356E1"/>
    <w:rsid w:val="00035912"/>
    <w:rsid w:val="0003654E"/>
    <w:rsid w:val="000369C0"/>
    <w:rsid w:val="00036C3A"/>
    <w:rsid w:val="000370D7"/>
    <w:rsid w:val="000371D5"/>
    <w:rsid w:val="000416F8"/>
    <w:rsid w:val="00041FA3"/>
    <w:rsid w:val="00042314"/>
    <w:rsid w:val="00043435"/>
    <w:rsid w:val="000436DB"/>
    <w:rsid w:val="000447CC"/>
    <w:rsid w:val="000452F8"/>
    <w:rsid w:val="000468E2"/>
    <w:rsid w:val="00047D35"/>
    <w:rsid w:val="00047D61"/>
    <w:rsid w:val="00050049"/>
    <w:rsid w:val="000500B9"/>
    <w:rsid w:val="00050902"/>
    <w:rsid w:val="00050B66"/>
    <w:rsid w:val="00050D23"/>
    <w:rsid w:val="000535F7"/>
    <w:rsid w:val="00054539"/>
    <w:rsid w:val="000558DA"/>
    <w:rsid w:val="00057A41"/>
    <w:rsid w:val="00057B74"/>
    <w:rsid w:val="00057CC9"/>
    <w:rsid w:val="0006015B"/>
    <w:rsid w:val="00060500"/>
    <w:rsid w:val="00061DFB"/>
    <w:rsid w:val="000625C4"/>
    <w:rsid w:val="00062C35"/>
    <w:rsid w:val="00063FF3"/>
    <w:rsid w:val="00064D07"/>
    <w:rsid w:val="0006528B"/>
    <w:rsid w:val="000656BF"/>
    <w:rsid w:val="00065A5D"/>
    <w:rsid w:val="000666BF"/>
    <w:rsid w:val="0006683E"/>
    <w:rsid w:val="00066999"/>
    <w:rsid w:val="00067D81"/>
    <w:rsid w:val="00070A60"/>
    <w:rsid w:val="00070B34"/>
    <w:rsid w:val="00071393"/>
    <w:rsid w:val="00071AB4"/>
    <w:rsid w:val="00071D9B"/>
    <w:rsid w:val="00072FE3"/>
    <w:rsid w:val="000733EF"/>
    <w:rsid w:val="0007451A"/>
    <w:rsid w:val="000751B6"/>
    <w:rsid w:val="000759C0"/>
    <w:rsid w:val="00076CF7"/>
    <w:rsid w:val="00077A63"/>
    <w:rsid w:val="000806F8"/>
    <w:rsid w:val="000807D8"/>
    <w:rsid w:val="00081C07"/>
    <w:rsid w:val="00084B49"/>
    <w:rsid w:val="00085537"/>
    <w:rsid w:val="00085811"/>
    <w:rsid w:val="00086B83"/>
    <w:rsid w:val="00087F6D"/>
    <w:rsid w:val="00091391"/>
    <w:rsid w:val="000919A5"/>
    <w:rsid w:val="00093AFC"/>
    <w:rsid w:val="00093C28"/>
    <w:rsid w:val="00094BFE"/>
    <w:rsid w:val="00095C75"/>
    <w:rsid w:val="00095D2E"/>
    <w:rsid w:val="00095FA8"/>
    <w:rsid w:val="00096C99"/>
    <w:rsid w:val="000A078A"/>
    <w:rsid w:val="000A183C"/>
    <w:rsid w:val="000A1E69"/>
    <w:rsid w:val="000A265E"/>
    <w:rsid w:val="000A34BE"/>
    <w:rsid w:val="000A34DA"/>
    <w:rsid w:val="000A4695"/>
    <w:rsid w:val="000A5466"/>
    <w:rsid w:val="000A5A43"/>
    <w:rsid w:val="000A67C5"/>
    <w:rsid w:val="000A751D"/>
    <w:rsid w:val="000A7656"/>
    <w:rsid w:val="000B03D8"/>
    <w:rsid w:val="000B1315"/>
    <w:rsid w:val="000B1D38"/>
    <w:rsid w:val="000B2837"/>
    <w:rsid w:val="000B3715"/>
    <w:rsid w:val="000B4D05"/>
    <w:rsid w:val="000B4D65"/>
    <w:rsid w:val="000B537D"/>
    <w:rsid w:val="000B6D22"/>
    <w:rsid w:val="000B71AA"/>
    <w:rsid w:val="000C0B89"/>
    <w:rsid w:val="000C127B"/>
    <w:rsid w:val="000C1743"/>
    <w:rsid w:val="000C1B73"/>
    <w:rsid w:val="000C24FD"/>
    <w:rsid w:val="000C29D9"/>
    <w:rsid w:val="000C33A4"/>
    <w:rsid w:val="000C3D60"/>
    <w:rsid w:val="000C435A"/>
    <w:rsid w:val="000C450F"/>
    <w:rsid w:val="000C4A26"/>
    <w:rsid w:val="000C564D"/>
    <w:rsid w:val="000C636A"/>
    <w:rsid w:val="000C6EF9"/>
    <w:rsid w:val="000C7BAF"/>
    <w:rsid w:val="000D0552"/>
    <w:rsid w:val="000D41C9"/>
    <w:rsid w:val="000D45DD"/>
    <w:rsid w:val="000D4BAB"/>
    <w:rsid w:val="000D4E66"/>
    <w:rsid w:val="000D5095"/>
    <w:rsid w:val="000D5A3A"/>
    <w:rsid w:val="000D6BAA"/>
    <w:rsid w:val="000D7CFA"/>
    <w:rsid w:val="000E13D9"/>
    <w:rsid w:val="000E1D06"/>
    <w:rsid w:val="000E2552"/>
    <w:rsid w:val="000E335F"/>
    <w:rsid w:val="000E3B33"/>
    <w:rsid w:val="000E566E"/>
    <w:rsid w:val="000E5E1D"/>
    <w:rsid w:val="000E6A76"/>
    <w:rsid w:val="000E6D3E"/>
    <w:rsid w:val="000E7A0C"/>
    <w:rsid w:val="000F01E1"/>
    <w:rsid w:val="000F10F5"/>
    <w:rsid w:val="000F1A0B"/>
    <w:rsid w:val="000F22F2"/>
    <w:rsid w:val="000F2C51"/>
    <w:rsid w:val="000F3CE7"/>
    <w:rsid w:val="000F4781"/>
    <w:rsid w:val="000F4D6F"/>
    <w:rsid w:val="000F4ED8"/>
    <w:rsid w:val="000F5747"/>
    <w:rsid w:val="000F5AF1"/>
    <w:rsid w:val="000F6452"/>
    <w:rsid w:val="000F6509"/>
    <w:rsid w:val="000F78B2"/>
    <w:rsid w:val="001018A6"/>
    <w:rsid w:val="00101DFC"/>
    <w:rsid w:val="00102124"/>
    <w:rsid w:val="0010220E"/>
    <w:rsid w:val="00102B21"/>
    <w:rsid w:val="00102CB5"/>
    <w:rsid w:val="00103F35"/>
    <w:rsid w:val="00104822"/>
    <w:rsid w:val="0010556A"/>
    <w:rsid w:val="001055A1"/>
    <w:rsid w:val="0010580C"/>
    <w:rsid w:val="00105CAE"/>
    <w:rsid w:val="001069E4"/>
    <w:rsid w:val="00106F8D"/>
    <w:rsid w:val="00110AEC"/>
    <w:rsid w:val="00112375"/>
    <w:rsid w:val="00112C26"/>
    <w:rsid w:val="00112D71"/>
    <w:rsid w:val="0011477D"/>
    <w:rsid w:val="001152A0"/>
    <w:rsid w:val="001158E8"/>
    <w:rsid w:val="001161EE"/>
    <w:rsid w:val="001162B4"/>
    <w:rsid w:val="00120DB7"/>
    <w:rsid w:val="00121309"/>
    <w:rsid w:val="00121508"/>
    <w:rsid w:val="00121519"/>
    <w:rsid w:val="00121E6B"/>
    <w:rsid w:val="00121F01"/>
    <w:rsid w:val="00122AC2"/>
    <w:rsid w:val="00122BDB"/>
    <w:rsid w:val="00123217"/>
    <w:rsid w:val="0012499C"/>
    <w:rsid w:val="00125390"/>
    <w:rsid w:val="0012544C"/>
    <w:rsid w:val="0012688F"/>
    <w:rsid w:val="00127FC1"/>
    <w:rsid w:val="00130B9C"/>
    <w:rsid w:val="00130F17"/>
    <w:rsid w:val="00131CC1"/>
    <w:rsid w:val="00132B17"/>
    <w:rsid w:val="001337EA"/>
    <w:rsid w:val="00133ADE"/>
    <w:rsid w:val="00133EF7"/>
    <w:rsid w:val="001341D1"/>
    <w:rsid w:val="0014048B"/>
    <w:rsid w:val="001410F1"/>
    <w:rsid w:val="001419A9"/>
    <w:rsid w:val="001436DE"/>
    <w:rsid w:val="00144948"/>
    <w:rsid w:val="00144A38"/>
    <w:rsid w:val="00145195"/>
    <w:rsid w:val="00146358"/>
    <w:rsid w:val="00146A10"/>
    <w:rsid w:val="00146E77"/>
    <w:rsid w:val="00147224"/>
    <w:rsid w:val="00147C6F"/>
    <w:rsid w:val="00147CC5"/>
    <w:rsid w:val="00147D94"/>
    <w:rsid w:val="00147FB9"/>
    <w:rsid w:val="00150457"/>
    <w:rsid w:val="00154966"/>
    <w:rsid w:val="00154B9A"/>
    <w:rsid w:val="00155276"/>
    <w:rsid w:val="001556E1"/>
    <w:rsid w:val="00157236"/>
    <w:rsid w:val="001574D7"/>
    <w:rsid w:val="00157876"/>
    <w:rsid w:val="00157C55"/>
    <w:rsid w:val="00160A7B"/>
    <w:rsid w:val="00160CA2"/>
    <w:rsid w:val="00160ED1"/>
    <w:rsid w:val="00162ABE"/>
    <w:rsid w:val="001639E3"/>
    <w:rsid w:val="00164041"/>
    <w:rsid w:val="001646D1"/>
    <w:rsid w:val="001647E8"/>
    <w:rsid w:val="00164F93"/>
    <w:rsid w:val="001656DD"/>
    <w:rsid w:val="00165E08"/>
    <w:rsid w:val="0016611A"/>
    <w:rsid w:val="001674D6"/>
    <w:rsid w:val="0016764F"/>
    <w:rsid w:val="00167A07"/>
    <w:rsid w:val="00167F27"/>
    <w:rsid w:val="00171B97"/>
    <w:rsid w:val="001720FB"/>
    <w:rsid w:val="001721FB"/>
    <w:rsid w:val="0017337B"/>
    <w:rsid w:val="00175052"/>
    <w:rsid w:val="0017588A"/>
    <w:rsid w:val="00176F27"/>
    <w:rsid w:val="00183CD1"/>
    <w:rsid w:val="00183EC4"/>
    <w:rsid w:val="00183F94"/>
    <w:rsid w:val="001840E6"/>
    <w:rsid w:val="00184B2F"/>
    <w:rsid w:val="0018596F"/>
    <w:rsid w:val="00186518"/>
    <w:rsid w:val="00190533"/>
    <w:rsid w:val="00190843"/>
    <w:rsid w:val="001909F4"/>
    <w:rsid w:val="00190CCB"/>
    <w:rsid w:val="00191804"/>
    <w:rsid w:val="00192501"/>
    <w:rsid w:val="00193118"/>
    <w:rsid w:val="001945C5"/>
    <w:rsid w:val="00194A6A"/>
    <w:rsid w:val="00194AAB"/>
    <w:rsid w:val="00194FAE"/>
    <w:rsid w:val="00195051"/>
    <w:rsid w:val="001954AE"/>
    <w:rsid w:val="0019665B"/>
    <w:rsid w:val="00196868"/>
    <w:rsid w:val="00196A7D"/>
    <w:rsid w:val="00197796"/>
    <w:rsid w:val="00197EEC"/>
    <w:rsid w:val="001A0270"/>
    <w:rsid w:val="001A0C80"/>
    <w:rsid w:val="001A1BD7"/>
    <w:rsid w:val="001A245A"/>
    <w:rsid w:val="001A37BE"/>
    <w:rsid w:val="001A3E98"/>
    <w:rsid w:val="001A3F60"/>
    <w:rsid w:val="001A4128"/>
    <w:rsid w:val="001A4273"/>
    <w:rsid w:val="001A5B07"/>
    <w:rsid w:val="001A6518"/>
    <w:rsid w:val="001A693A"/>
    <w:rsid w:val="001A6B5C"/>
    <w:rsid w:val="001B06BE"/>
    <w:rsid w:val="001B095B"/>
    <w:rsid w:val="001B096F"/>
    <w:rsid w:val="001B21F1"/>
    <w:rsid w:val="001B3EDA"/>
    <w:rsid w:val="001B403E"/>
    <w:rsid w:val="001B540D"/>
    <w:rsid w:val="001B5D2A"/>
    <w:rsid w:val="001B5EB7"/>
    <w:rsid w:val="001B7BB5"/>
    <w:rsid w:val="001B7C0B"/>
    <w:rsid w:val="001C10BA"/>
    <w:rsid w:val="001C2B5E"/>
    <w:rsid w:val="001C2FB5"/>
    <w:rsid w:val="001C3C0C"/>
    <w:rsid w:val="001C3EA3"/>
    <w:rsid w:val="001C4D24"/>
    <w:rsid w:val="001C7ABE"/>
    <w:rsid w:val="001C7BFD"/>
    <w:rsid w:val="001C7D70"/>
    <w:rsid w:val="001D0456"/>
    <w:rsid w:val="001D2A09"/>
    <w:rsid w:val="001D2DF1"/>
    <w:rsid w:val="001D3491"/>
    <w:rsid w:val="001D3589"/>
    <w:rsid w:val="001D35BD"/>
    <w:rsid w:val="001D37C8"/>
    <w:rsid w:val="001D4758"/>
    <w:rsid w:val="001D5157"/>
    <w:rsid w:val="001D52B0"/>
    <w:rsid w:val="001D60A5"/>
    <w:rsid w:val="001D6DCB"/>
    <w:rsid w:val="001D7617"/>
    <w:rsid w:val="001D7CB8"/>
    <w:rsid w:val="001D7F27"/>
    <w:rsid w:val="001E0392"/>
    <w:rsid w:val="001E092C"/>
    <w:rsid w:val="001E12F6"/>
    <w:rsid w:val="001E1B9A"/>
    <w:rsid w:val="001E1F35"/>
    <w:rsid w:val="001E3CDC"/>
    <w:rsid w:val="001E3E1A"/>
    <w:rsid w:val="001E3FB4"/>
    <w:rsid w:val="001E4381"/>
    <w:rsid w:val="001E47C5"/>
    <w:rsid w:val="001E4D0C"/>
    <w:rsid w:val="001E5832"/>
    <w:rsid w:val="001E6BF7"/>
    <w:rsid w:val="001E70D0"/>
    <w:rsid w:val="001F0B38"/>
    <w:rsid w:val="001F1DF1"/>
    <w:rsid w:val="001F43A9"/>
    <w:rsid w:val="001F49D3"/>
    <w:rsid w:val="001F4B11"/>
    <w:rsid w:val="001F4FCD"/>
    <w:rsid w:val="001F65B5"/>
    <w:rsid w:val="001F6F38"/>
    <w:rsid w:val="001F78A8"/>
    <w:rsid w:val="001F7A14"/>
    <w:rsid w:val="002000D5"/>
    <w:rsid w:val="00200CAC"/>
    <w:rsid w:val="00201CF8"/>
    <w:rsid w:val="00201E99"/>
    <w:rsid w:val="002029BB"/>
    <w:rsid w:val="00203726"/>
    <w:rsid w:val="002043D3"/>
    <w:rsid w:val="002069C4"/>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87B"/>
    <w:rsid w:val="00213352"/>
    <w:rsid w:val="00213574"/>
    <w:rsid w:val="00213C7C"/>
    <w:rsid w:val="002147DC"/>
    <w:rsid w:val="002155E0"/>
    <w:rsid w:val="00215ED8"/>
    <w:rsid w:val="00215F02"/>
    <w:rsid w:val="00216065"/>
    <w:rsid w:val="0021750B"/>
    <w:rsid w:val="00221533"/>
    <w:rsid w:val="00221792"/>
    <w:rsid w:val="002223F2"/>
    <w:rsid w:val="00222FAA"/>
    <w:rsid w:val="002234E7"/>
    <w:rsid w:val="00223D23"/>
    <w:rsid w:val="002249CB"/>
    <w:rsid w:val="00225809"/>
    <w:rsid w:val="00225DCF"/>
    <w:rsid w:val="00225E90"/>
    <w:rsid w:val="00226218"/>
    <w:rsid w:val="00230004"/>
    <w:rsid w:val="00230563"/>
    <w:rsid w:val="00230D44"/>
    <w:rsid w:val="00230ECA"/>
    <w:rsid w:val="00231460"/>
    <w:rsid w:val="00231562"/>
    <w:rsid w:val="002317C7"/>
    <w:rsid w:val="00233D8A"/>
    <w:rsid w:val="002356AD"/>
    <w:rsid w:val="002357A4"/>
    <w:rsid w:val="002357FB"/>
    <w:rsid w:val="002359CB"/>
    <w:rsid w:val="00235BCD"/>
    <w:rsid w:val="00236293"/>
    <w:rsid w:val="00240B28"/>
    <w:rsid w:val="00240E83"/>
    <w:rsid w:val="00242AE4"/>
    <w:rsid w:val="00242F92"/>
    <w:rsid w:val="0024418D"/>
    <w:rsid w:val="00245484"/>
    <w:rsid w:val="00245A2E"/>
    <w:rsid w:val="00245DA9"/>
    <w:rsid w:val="0024625B"/>
    <w:rsid w:val="00247D62"/>
    <w:rsid w:val="002503B7"/>
    <w:rsid w:val="002510AE"/>
    <w:rsid w:val="00251E9B"/>
    <w:rsid w:val="0025326F"/>
    <w:rsid w:val="0025349F"/>
    <w:rsid w:val="002540AA"/>
    <w:rsid w:val="002541F5"/>
    <w:rsid w:val="00254CF9"/>
    <w:rsid w:val="00255368"/>
    <w:rsid w:val="00255DBB"/>
    <w:rsid w:val="002566CE"/>
    <w:rsid w:val="00257212"/>
    <w:rsid w:val="0026179D"/>
    <w:rsid w:val="0026191A"/>
    <w:rsid w:val="00261F77"/>
    <w:rsid w:val="00262D98"/>
    <w:rsid w:val="002635BD"/>
    <w:rsid w:val="0026416F"/>
    <w:rsid w:val="00264346"/>
    <w:rsid w:val="00264CE5"/>
    <w:rsid w:val="00267819"/>
    <w:rsid w:val="002709DB"/>
    <w:rsid w:val="00271E5A"/>
    <w:rsid w:val="00272635"/>
    <w:rsid w:val="00273DF3"/>
    <w:rsid w:val="00274F6A"/>
    <w:rsid w:val="00275020"/>
    <w:rsid w:val="002758B0"/>
    <w:rsid w:val="002758F1"/>
    <w:rsid w:val="002759B1"/>
    <w:rsid w:val="00275CF6"/>
    <w:rsid w:val="0027708A"/>
    <w:rsid w:val="0027727F"/>
    <w:rsid w:val="00277529"/>
    <w:rsid w:val="00277719"/>
    <w:rsid w:val="002777F9"/>
    <w:rsid w:val="00277CD4"/>
    <w:rsid w:val="00280562"/>
    <w:rsid w:val="002806E0"/>
    <w:rsid w:val="00280841"/>
    <w:rsid w:val="00281819"/>
    <w:rsid w:val="00281A15"/>
    <w:rsid w:val="00281BDC"/>
    <w:rsid w:val="00281D82"/>
    <w:rsid w:val="002836C5"/>
    <w:rsid w:val="0028442C"/>
    <w:rsid w:val="00284E8A"/>
    <w:rsid w:val="002850A4"/>
    <w:rsid w:val="00287055"/>
    <w:rsid w:val="002877DE"/>
    <w:rsid w:val="0029008E"/>
    <w:rsid w:val="002907C5"/>
    <w:rsid w:val="00290F22"/>
    <w:rsid w:val="00291ADA"/>
    <w:rsid w:val="00291FBE"/>
    <w:rsid w:val="00292683"/>
    <w:rsid w:val="002927F3"/>
    <w:rsid w:val="00292916"/>
    <w:rsid w:val="00294895"/>
    <w:rsid w:val="00295031"/>
    <w:rsid w:val="002950AF"/>
    <w:rsid w:val="00296129"/>
    <w:rsid w:val="002A0E38"/>
    <w:rsid w:val="002A0FD9"/>
    <w:rsid w:val="002A15B1"/>
    <w:rsid w:val="002A3282"/>
    <w:rsid w:val="002A4729"/>
    <w:rsid w:val="002A5195"/>
    <w:rsid w:val="002A629F"/>
    <w:rsid w:val="002B2AE0"/>
    <w:rsid w:val="002B3655"/>
    <w:rsid w:val="002B4306"/>
    <w:rsid w:val="002B46AA"/>
    <w:rsid w:val="002B7CFD"/>
    <w:rsid w:val="002C07FA"/>
    <w:rsid w:val="002C08A7"/>
    <w:rsid w:val="002C0DED"/>
    <w:rsid w:val="002C1FD7"/>
    <w:rsid w:val="002C26F3"/>
    <w:rsid w:val="002C52ED"/>
    <w:rsid w:val="002C578A"/>
    <w:rsid w:val="002C61D4"/>
    <w:rsid w:val="002C62A8"/>
    <w:rsid w:val="002C62BE"/>
    <w:rsid w:val="002C6A22"/>
    <w:rsid w:val="002C6A2D"/>
    <w:rsid w:val="002C7739"/>
    <w:rsid w:val="002C7E8F"/>
    <w:rsid w:val="002D1366"/>
    <w:rsid w:val="002D16B8"/>
    <w:rsid w:val="002D1F53"/>
    <w:rsid w:val="002D2B43"/>
    <w:rsid w:val="002D2D43"/>
    <w:rsid w:val="002D3B57"/>
    <w:rsid w:val="002D4161"/>
    <w:rsid w:val="002D5268"/>
    <w:rsid w:val="002D5325"/>
    <w:rsid w:val="002D5D20"/>
    <w:rsid w:val="002D5E16"/>
    <w:rsid w:val="002D61FF"/>
    <w:rsid w:val="002D6234"/>
    <w:rsid w:val="002D6317"/>
    <w:rsid w:val="002D781A"/>
    <w:rsid w:val="002E035F"/>
    <w:rsid w:val="002E4445"/>
    <w:rsid w:val="002E4890"/>
    <w:rsid w:val="002E5A08"/>
    <w:rsid w:val="002E68C0"/>
    <w:rsid w:val="002E6DE0"/>
    <w:rsid w:val="002F06A6"/>
    <w:rsid w:val="002F06A8"/>
    <w:rsid w:val="002F126C"/>
    <w:rsid w:val="002F1F4A"/>
    <w:rsid w:val="002F2A33"/>
    <w:rsid w:val="002F2C1C"/>
    <w:rsid w:val="002F4532"/>
    <w:rsid w:val="002F4E09"/>
    <w:rsid w:val="002F5718"/>
    <w:rsid w:val="002F63AE"/>
    <w:rsid w:val="002F698B"/>
    <w:rsid w:val="002F6AB6"/>
    <w:rsid w:val="002F7DC2"/>
    <w:rsid w:val="00302DF9"/>
    <w:rsid w:val="003034AB"/>
    <w:rsid w:val="00303B65"/>
    <w:rsid w:val="00303E53"/>
    <w:rsid w:val="003043CD"/>
    <w:rsid w:val="00304DB4"/>
    <w:rsid w:val="003050B2"/>
    <w:rsid w:val="00305E12"/>
    <w:rsid w:val="00306BFF"/>
    <w:rsid w:val="00306CD3"/>
    <w:rsid w:val="0030733D"/>
    <w:rsid w:val="00310C43"/>
    <w:rsid w:val="003112D7"/>
    <w:rsid w:val="003123A0"/>
    <w:rsid w:val="00312450"/>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AE0"/>
    <w:rsid w:val="0032138C"/>
    <w:rsid w:val="0032163A"/>
    <w:rsid w:val="003227CC"/>
    <w:rsid w:val="00323323"/>
    <w:rsid w:val="003233D4"/>
    <w:rsid w:val="00324BBE"/>
    <w:rsid w:val="003259AE"/>
    <w:rsid w:val="003260D4"/>
    <w:rsid w:val="00326972"/>
    <w:rsid w:val="00326BA7"/>
    <w:rsid w:val="00327342"/>
    <w:rsid w:val="00327D69"/>
    <w:rsid w:val="003300C2"/>
    <w:rsid w:val="003315AA"/>
    <w:rsid w:val="003319CE"/>
    <w:rsid w:val="00331AD9"/>
    <w:rsid w:val="00332C84"/>
    <w:rsid w:val="00332D51"/>
    <w:rsid w:val="00332FB5"/>
    <w:rsid w:val="00333117"/>
    <w:rsid w:val="003346AD"/>
    <w:rsid w:val="00334736"/>
    <w:rsid w:val="00334926"/>
    <w:rsid w:val="00335E50"/>
    <w:rsid w:val="00337287"/>
    <w:rsid w:val="003400B8"/>
    <w:rsid w:val="00340B7E"/>
    <w:rsid w:val="003428BF"/>
    <w:rsid w:val="00342AB5"/>
    <w:rsid w:val="00342B07"/>
    <w:rsid w:val="00342D31"/>
    <w:rsid w:val="00343CD3"/>
    <w:rsid w:val="00344A5E"/>
    <w:rsid w:val="00345F6C"/>
    <w:rsid w:val="00347EA3"/>
    <w:rsid w:val="0035028E"/>
    <w:rsid w:val="003502C8"/>
    <w:rsid w:val="003503B5"/>
    <w:rsid w:val="003516BB"/>
    <w:rsid w:val="003519DA"/>
    <w:rsid w:val="0035206F"/>
    <w:rsid w:val="0035269D"/>
    <w:rsid w:val="00353289"/>
    <w:rsid w:val="00354F81"/>
    <w:rsid w:val="003566AE"/>
    <w:rsid w:val="00356BA8"/>
    <w:rsid w:val="00357335"/>
    <w:rsid w:val="0036064C"/>
    <w:rsid w:val="00360B89"/>
    <w:rsid w:val="00361CA5"/>
    <w:rsid w:val="00361D06"/>
    <w:rsid w:val="003622E9"/>
    <w:rsid w:val="00362F88"/>
    <w:rsid w:val="003634B7"/>
    <w:rsid w:val="00364B48"/>
    <w:rsid w:val="00364F22"/>
    <w:rsid w:val="00364FC8"/>
    <w:rsid w:val="00365729"/>
    <w:rsid w:val="00365D3F"/>
    <w:rsid w:val="00366394"/>
    <w:rsid w:val="00367637"/>
    <w:rsid w:val="00370DF9"/>
    <w:rsid w:val="003712E9"/>
    <w:rsid w:val="0037143C"/>
    <w:rsid w:val="003724E1"/>
    <w:rsid w:val="00372565"/>
    <w:rsid w:val="0037346A"/>
    <w:rsid w:val="00373651"/>
    <w:rsid w:val="0037365A"/>
    <w:rsid w:val="00373867"/>
    <w:rsid w:val="00373E56"/>
    <w:rsid w:val="003743A3"/>
    <w:rsid w:val="00376AC9"/>
    <w:rsid w:val="00377E63"/>
    <w:rsid w:val="00377EE6"/>
    <w:rsid w:val="00377FBB"/>
    <w:rsid w:val="0038014C"/>
    <w:rsid w:val="00381997"/>
    <w:rsid w:val="00381D0D"/>
    <w:rsid w:val="00381FFB"/>
    <w:rsid w:val="003822E2"/>
    <w:rsid w:val="00382502"/>
    <w:rsid w:val="003829A2"/>
    <w:rsid w:val="00384938"/>
    <w:rsid w:val="00385400"/>
    <w:rsid w:val="00386041"/>
    <w:rsid w:val="0038738A"/>
    <w:rsid w:val="0038765D"/>
    <w:rsid w:val="00391165"/>
    <w:rsid w:val="00392AB3"/>
    <w:rsid w:val="00394065"/>
    <w:rsid w:val="003947DF"/>
    <w:rsid w:val="00395370"/>
    <w:rsid w:val="00396591"/>
    <w:rsid w:val="003972A1"/>
    <w:rsid w:val="00397636"/>
    <w:rsid w:val="00397665"/>
    <w:rsid w:val="0039790C"/>
    <w:rsid w:val="003979F2"/>
    <w:rsid w:val="00397C41"/>
    <w:rsid w:val="003A0459"/>
    <w:rsid w:val="003A1BDE"/>
    <w:rsid w:val="003A2D47"/>
    <w:rsid w:val="003A38A7"/>
    <w:rsid w:val="003A3E19"/>
    <w:rsid w:val="003A6948"/>
    <w:rsid w:val="003A6E39"/>
    <w:rsid w:val="003A7DDA"/>
    <w:rsid w:val="003B068A"/>
    <w:rsid w:val="003B0C48"/>
    <w:rsid w:val="003B1F21"/>
    <w:rsid w:val="003B3ED7"/>
    <w:rsid w:val="003B54E5"/>
    <w:rsid w:val="003B5912"/>
    <w:rsid w:val="003B60A1"/>
    <w:rsid w:val="003B6613"/>
    <w:rsid w:val="003B6DEA"/>
    <w:rsid w:val="003B787E"/>
    <w:rsid w:val="003C02F2"/>
    <w:rsid w:val="003C03FD"/>
    <w:rsid w:val="003C0851"/>
    <w:rsid w:val="003C0A86"/>
    <w:rsid w:val="003C0D5B"/>
    <w:rsid w:val="003C2A4E"/>
    <w:rsid w:val="003C35C2"/>
    <w:rsid w:val="003C421D"/>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7D"/>
    <w:rsid w:val="003D1BAF"/>
    <w:rsid w:val="003D2E43"/>
    <w:rsid w:val="003D2E9C"/>
    <w:rsid w:val="003D375C"/>
    <w:rsid w:val="003D3E3B"/>
    <w:rsid w:val="003D4AF3"/>
    <w:rsid w:val="003D5F8C"/>
    <w:rsid w:val="003D726F"/>
    <w:rsid w:val="003D7B80"/>
    <w:rsid w:val="003E07F5"/>
    <w:rsid w:val="003E0B66"/>
    <w:rsid w:val="003E15D7"/>
    <w:rsid w:val="003E2EA7"/>
    <w:rsid w:val="003E2F34"/>
    <w:rsid w:val="003E3C4A"/>
    <w:rsid w:val="003E46D3"/>
    <w:rsid w:val="003E5AB8"/>
    <w:rsid w:val="003E5B09"/>
    <w:rsid w:val="003E6647"/>
    <w:rsid w:val="003E70A4"/>
    <w:rsid w:val="003F0250"/>
    <w:rsid w:val="003F11EE"/>
    <w:rsid w:val="003F16D7"/>
    <w:rsid w:val="003F1CF7"/>
    <w:rsid w:val="003F2A18"/>
    <w:rsid w:val="003F3161"/>
    <w:rsid w:val="003F4230"/>
    <w:rsid w:val="003F4BDA"/>
    <w:rsid w:val="003F4F4D"/>
    <w:rsid w:val="003F5593"/>
    <w:rsid w:val="003F613E"/>
    <w:rsid w:val="003F61DF"/>
    <w:rsid w:val="003F69EE"/>
    <w:rsid w:val="003F716C"/>
    <w:rsid w:val="003F75C3"/>
    <w:rsid w:val="003F7F8D"/>
    <w:rsid w:val="00400787"/>
    <w:rsid w:val="00400A21"/>
    <w:rsid w:val="00400EAA"/>
    <w:rsid w:val="00401AFF"/>
    <w:rsid w:val="004027C3"/>
    <w:rsid w:val="00402A00"/>
    <w:rsid w:val="00402E03"/>
    <w:rsid w:val="00403714"/>
    <w:rsid w:val="00403A98"/>
    <w:rsid w:val="00403DFD"/>
    <w:rsid w:val="00405369"/>
    <w:rsid w:val="004053BF"/>
    <w:rsid w:val="00405BCB"/>
    <w:rsid w:val="00405C13"/>
    <w:rsid w:val="00406389"/>
    <w:rsid w:val="00406917"/>
    <w:rsid w:val="00406A8A"/>
    <w:rsid w:val="004074AE"/>
    <w:rsid w:val="00407D01"/>
    <w:rsid w:val="004109E5"/>
    <w:rsid w:val="00410A90"/>
    <w:rsid w:val="00411508"/>
    <w:rsid w:val="00411A3F"/>
    <w:rsid w:val="004131CE"/>
    <w:rsid w:val="00413349"/>
    <w:rsid w:val="004134AC"/>
    <w:rsid w:val="00413D11"/>
    <w:rsid w:val="00414355"/>
    <w:rsid w:val="00414B6D"/>
    <w:rsid w:val="00414EB7"/>
    <w:rsid w:val="00415AE3"/>
    <w:rsid w:val="00415FFD"/>
    <w:rsid w:val="00416B46"/>
    <w:rsid w:val="00417CA8"/>
    <w:rsid w:val="00420C82"/>
    <w:rsid w:val="00421606"/>
    <w:rsid w:val="00421839"/>
    <w:rsid w:val="00423C1F"/>
    <w:rsid w:val="00423F54"/>
    <w:rsid w:val="00424091"/>
    <w:rsid w:val="004241D3"/>
    <w:rsid w:val="004247AB"/>
    <w:rsid w:val="00424C31"/>
    <w:rsid w:val="00425AD0"/>
    <w:rsid w:val="00425B37"/>
    <w:rsid w:val="00426B0B"/>
    <w:rsid w:val="00427EEC"/>
    <w:rsid w:val="00430621"/>
    <w:rsid w:val="004312CA"/>
    <w:rsid w:val="004317C2"/>
    <w:rsid w:val="00431FAC"/>
    <w:rsid w:val="00435663"/>
    <w:rsid w:val="00436DEB"/>
    <w:rsid w:val="00436ECD"/>
    <w:rsid w:val="0044033D"/>
    <w:rsid w:val="00441FE5"/>
    <w:rsid w:val="0044203A"/>
    <w:rsid w:val="004429A7"/>
    <w:rsid w:val="00445D2B"/>
    <w:rsid w:val="00445D7B"/>
    <w:rsid w:val="00445E38"/>
    <w:rsid w:val="00445F40"/>
    <w:rsid w:val="004469CF"/>
    <w:rsid w:val="00446DC7"/>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FC8"/>
    <w:rsid w:val="00460D20"/>
    <w:rsid w:val="00461780"/>
    <w:rsid w:val="00461A3A"/>
    <w:rsid w:val="00461EA1"/>
    <w:rsid w:val="004636BB"/>
    <w:rsid w:val="004637B1"/>
    <w:rsid w:val="00463CD0"/>
    <w:rsid w:val="0046439E"/>
    <w:rsid w:val="00464C67"/>
    <w:rsid w:val="00465B7A"/>
    <w:rsid w:val="00465D63"/>
    <w:rsid w:val="00467065"/>
    <w:rsid w:val="00467B86"/>
    <w:rsid w:val="00470254"/>
    <w:rsid w:val="00470DC5"/>
    <w:rsid w:val="004716E7"/>
    <w:rsid w:val="004729AE"/>
    <w:rsid w:val="0047371C"/>
    <w:rsid w:val="00473A48"/>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FA4"/>
    <w:rsid w:val="00483EAA"/>
    <w:rsid w:val="00484078"/>
    <w:rsid w:val="00484F58"/>
    <w:rsid w:val="0048546F"/>
    <w:rsid w:val="00485B2A"/>
    <w:rsid w:val="00486682"/>
    <w:rsid w:val="00486BC9"/>
    <w:rsid w:val="00486C67"/>
    <w:rsid w:val="00486DFC"/>
    <w:rsid w:val="00486E92"/>
    <w:rsid w:val="00487934"/>
    <w:rsid w:val="00490106"/>
    <w:rsid w:val="00490E76"/>
    <w:rsid w:val="004923D1"/>
    <w:rsid w:val="004929E2"/>
    <w:rsid w:val="00492F49"/>
    <w:rsid w:val="00495687"/>
    <w:rsid w:val="00495ABD"/>
    <w:rsid w:val="00495B36"/>
    <w:rsid w:val="00496068"/>
    <w:rsid w:val="0049677E"/>
    <w:rsid w:val="00497725"/>
    <w:rsid w:val="004A157C"/>
    <w:rsid w:val="004A219B"/>
    <w:rsid w:val="004A31E9"/>
    <w:rsid w:val="004A39EE"/>
    <w:rsid w:val="004A4D4D"/>
    <w:rsid w:val="004A6551"/>
    <w:rsid w:val="004A6A7A"/>
    <w:rsid w:val="004A6ABF"/>
    <w:rsid w:val="004B1663"/>
    <w:rsid w:val="004B1F01"/>
    <w:rsid w:val="004B22A0"/>
    <w:rsid w:val="004B24ED"/>
    <w:rsid w:val="004B2F9A"/>
    <w:rsid w:val="004B3304"/>
    <w:rsid w:val="004B3561"/>
    <w:rsid w:val="004B386F"/>
    <w:rsid w:val="004B43BB"/>
    <w:rsid w:val="004B491B"/>
    <w:rsid w:val="004B4CD3"/>
    <w:rsid w:val="004B4E4D"/>
    <w:rsid w:val="004B51C3"/>
    <w:rsid w:val="004B5D9D"/>
    <w:rsid w:val="004B734C"/>
    <w:rsid w:val="004B79DD"/>
    <w:rsid w:val="004B7F8C"/>
    <w:rsid w:val="004C1284"/>
    <w:rsid w:val="004C2742"/>
    <w:rsid w:val="004C2FFD"/>
    <w:rsid w:val="004C3193"/>
    <w:rsid w:val="004C4665"/>
    <w:rsid w:val="004C519C"/>
    <w:rsid w:val="004C6168"/>
    <w:rsid w:val="004C6525"/>
    <w:rsid w:val="004D19CE"/>
    <w:rsid w:val="004D1C96"/>
    <w:rsid w:val="004D28C6"/>
    <w:rsid w:val="004D2C52"/>
    <w:rsid w:val="004D2E21"/>
    <w:rsid w:val="004D3B40"/>
    <w:rsid w:val="004D40AB"/>
    <w:rsid w:val="004D499C"/>
    <w:rsid w:val="004D4C3E"/>
    <w:rsid w:val="004D5EAD"/>
    <w:rsid w:val="004D6086"/>
    <w:rsid w:val="004D619A"/>
    <w:rsid w:val="004D634F"/>
    <w:rsid w:val="004D6550"/>
    <w:rsid w:val="004D7240"/>
    <w:rsid w:val="004D7416"/>
    <w:rsid w:val="004E0D0F"/>
    <w:rsid w:val="004E1BAC"/>
    <w:rsid w:val="004E283D"/>
    <w:rsid w:val="004E4299"/>
    <w:rsid w:val="004E43F7"/>
    <w:rsid w:val="004E44A4"/>
    <w:rsid w:val="004E4C2D"/>
    <w:rsid w:val="004E5397"/>
    <w:rsid w:val="004E6B78"/>
    <w:rsid w:val="004E719A"/>
    <w:rsid w:val="004E7FAB"/>
    <w:rsid w:val="004F2AA4"/>
    <w:rsid w:val="004F38C5"/>
    <w:rsid w:val="004F39EB"/>
    <w:rsid w:val="004F457D"/>
    <w:rsid w:val="004F5427"/>
    <w:rsid w:val="004F69A8"/>
    <w:rsid w:val="004F6FBA"/>
    <w:rsid w:val="004F7E56"/>
    <w:rsid w:val="004F7E96"/>
    <w:rsid w:val="0050034E"/>
    <w:rsid w:val="005004A0"/>
    <w:rsid w:val="00500753"/>
    <w:rsid w:val="00501B58"/>
    <w:rsid w:val="005035A1"/>
    <w:rsid w:val="005036F0"/>
    <w:rsid w:val="005042DC"/>
    <w:rsid w:val="0050449D"/>
    <w:rsid w:val="0050453B"/>
    <w:rsid w:val="005048BC"/>
    <w:rsid w:val="00505AD3"/>
    <w:rsid w:val="0050756D"/>
    <w:rsid w:val="00507EFE"/>
    <w:rsid w:val="005105EB"/>
    <w:rsid w:val="00510756"/>
    <w:rsid w:val="00511761"/>
    <w:rsid w:val="005122C0"/>
    <w:rsid w:val="005125CF"/>
    <w:rsid w:val="00512F4A"/>
    <w:rsid w:val="00513362"/>
    <w:rsid w:val="00514B54"/>
    <w:rsid w:val="0051516F"/>
    <w:rsid w:val="00517D59"/>
    <w:rsid w:val="00521A15"/>
    <w:rsid w:val="00524614"/>
    <w:rsid w:val="00525465"/>
    <w:rsid w:val="00525C78"/>
    <w:rsid w:val="005266A5"/>
    <w:rsid w:val="00526769"/>
    <w:rsid w:val="00527CB2"/>
    <w:rsid w:val="00530534"/>
    <w:rsid w:val="00530596"/>
    <w:rsid w:val="00530681"/>
    <w:rsid w:val="005306C4"/>
    <w:rsid w:val="005316F3"/>
    <w:rsid w:val="00532691"/>
    <w:rsid w:val="00532C19"/>
    <w:rsid w:val="00535E6F"/>
    <w:rsid w:val="00536306"/>
    <w:rsid w:val="0053795B"/>
    <w:rsid w:val="00541D8D"/>
    <w:rsid w:val="00541FBF"/>
    <w:rsid w:val="00542677"/>
    <w:rsid w:val="00543937"/>
    <w:rsid w:val="0054478A"/>
    <w:rsid w:val="00545BC4"/>
    <w:rsid w:val="005460EB"/>
    <w:rsid w:val="00546C4C"/>
    <w:rsid w:val="0054757E"/>
    <w:rsid w:val="005477D3"/>
    <w:rsid w:val="0055129B"/>
    <w:rsid w:val="005514CA"/>
    <w:rsid w:val="005528A8"/>
    <w:rsid w:val="0055292D"/>
    <w:rsid w:val="00553626"/>
    <w:rsid w:val="00553D19"/>
    <w:rsid w:val="00553DA3"/>
    <w:rsid w:val="005543B4"/>
    <w:rsid w:val="0055451D"/>
    <w:rsid w:val="005556B7"/>
    <w:rsid w:val="005575A5"/>
    <w:rsid w:val="00557932"/>
    <w:rsid w:val="005606A2"/>
    <w:rsid w:val="005610C9"/>
    <w:rsid w:val="00561B35"/>
    <w:rsid w:val="00562300"/>
    <w:rsid w:val="00566308"/>
    <w:rsid w:val="0056663A"/>
    <w:rsid w:val="00566D71"/>
    <w:rsid w:val="005672BB"/>
    <w:rsid w:val="005673BC"/>
    <w:rsid w:val="00567778"/>
    <w:rsid w:val="00572D8C"/>
    <w:rsid w:val="00572DB5"/>
    <w:rsid w:val="00574ACF"/>
    <w:rsid w:val="00575CBE"/>
    <w:rsid w:val="005765D8"/>
    <w:rsid w:val="0057673A"/>
    <w:rsid w:val="00577598"/>
    <w:rsid w:val="005805C2"/>
    <w:rsid w:val="005808DF"/>
    <w:rsid w:val="00580F50"/>
    <w:rsid w:val="005821EF"/>
    <w:rsid w:val="00582CC0"/>
    <w:rsid w:val="005833FF"/>
    <w:rsid w:val="00583BCD"/>
    <w:rsid w:val="00586335"/>
    <w:rsid w:val="00586C1E"/>
    <w:rsid w:val="00586F74"/>
    <w:rsid w:val="00587EC8"/>
    <w:rsid w:val="005908F5"/>
    <w:rsid w:val="005909C0"/>
    <w:rsid w:val="0059100E"/>
    <w:rsid w:val="005917E1"/>
    <w:rsid w:val="00592A67"/>
    <w:rsid w:val="00595EF9"/>
    <w:rsid w:val="005969A4"/>
    <w:rsid w:val="00597B9C"/>
    <w:rsid w:val="005A00EF"/>
    <w:rsid w:val="005A01CB"/>
    <w:rsid w:val="005A037D"/>
    <w:rsid w:val="005A0966"/>
    <w:rsid w:val="005A09D4"/>
    <w:rsid w:val="005A0CBE"/>
    <w:rsid w:val="005A2238"/>
    <w:rsid w:val="005A407C"/>
    <w:rsid w:val="005A4688"/>
    <w:rsid w:val="005A4F70"/>
    <w:rsid w:val="005A50AE"/>
    <w:rsid w:val="005A5FE3"/>
    <w:rsid w:val="005B0AA4"/>
    <w:rsid w:val="005B18BD"/>
    <w:rsid w:val="005B2032"/>
    <w:rsid w:val="005B211C"/>
    <w:rsid w:val="005B2585"/>
    <w:rsid w:val="005B36F5"/>
    <w:rsid w:val="005B3736"/>
    <w:rsid w:val="005B5F0A"/>
    <w:rsid w:val="005B6066"/>
    <w:rsid w:val="005B6759"/>
    <w:rsid w:val="005B6E1E"/>
    <w:rsid w:val="005C05B5"/>
    <w:rsid w:val="005C0943"/>
    <w:rsid w:val="005C0A94"/>
    <w:rsid w:val="005C1DB7"/>
    <w:rsid w:val="005C292E"/>
    <w:rsid w:val="005C2CF8"/>
    <w:rsid w:val="005C39B7"/>
    <w:rsid w:val="005C4259"/>
    <w:rsid w:val="005C4A33"/>
    <w:rsid w:val="005C4B26"/>
    <w:rsid w:val="005C518F"/>
    <w:rsid w:val="005C5BC3"/>
    <w:rsid w:val="005C7A16"/>
    <w:rsid w:val="005D165C"/>
    <w:rsid w:val="005D27D0"/>
    <w:rsid w:val="005D2BD5"/>
    <w:rsid w:val="005D4325"/>
    <w:rsid w:val="005D4B53"/>
    <w:rsid w:val="005D6737"/>
    <w:rsid w:val="005E191E"/>
    <w:rsid w:val="005E2A9A"/>
    <w:rsid w:val="005E3093"/>
    <w:rsid w:val="005E34A0"/>
    <w:rsid w:val="005E4513"/>
    <w:rsid w:val="005E64FB"/>
    <w:rsid w:val="005E6768"/>
    <w:rsid w:val="005E6CC6"/>
    <w:rsid w:val="005F0C29"/>
    <w:rsid w:val="005F206A"/>
    <w:rsid w:val="005F2409"/>
    <w:rsid w:val="005F436C"/>
    <w:rsid w:val="005F48B0"/>
    <w:rsid w:val="005F51B8"/>
    <w:rsid w:val="005F5383"/>
    <w:rsid w:val="005F590E"/>
    <w:rsid w:val="005F5CD1"/>
    <w:rsid w:val="005F6AFA"/>
    <w:rsid w:val="005F7B4B"/>
    <w:rsid w:val="005F7C3E"/>
    <w:rsid w:val="00600134"/>
    <w:rsid w:val="00600B27"/>
    <w:rsid w:val="00600FE8"/>
    <w:rsid w:val="00601F06"/>
    <w:rsid w:val="00602ED7"/>
    <w:rsid w:val="006034AC"/>
    <w:rsid w:val="00604B04"/>
    <w:rsid w:val="0060513A"/>
    <w:rsid w:val="0060538A"/>
    <w:rsid w:val="00605680"/>
    <w:rsid w:val="006059D2"/>
    <w:rsid w:val="00605DB7"/>
    <w:rsid w:val="006061C4"/>
    <w:rsid w:val="00606CDF"/>
    <w:rsid w:val="006075AE"/>
    <w:rsid w:val="00607AFA"/>
    <w:rsid w:val="006116E7"/>
    <w:rsid w:val="006122C1"/>
    <w:rsid w:val="00612B1A"/>
    <w:rsid w:val="0061353E"/>
    <w:rsid w:val="00614C72"/>
    <w:rsid w:val="00616062"/>
    <w:rsid w:val="0061729E"/>
    <w:rsid w:val="00617C71"/>
    <w:rsid w:val="00620ED9"/>
    <w:rsid w:val="0062189A"/>
    <w:rsid w:val="00623079"/>
    <w:rsid w:val="00623524"/>
    <w:rsid w:val="00623903"/>
    <w:rsid w:val="00624281"/>
    <w:rsid w:val="006268A6"/>
    <w:rsid w:val="006279A8"/>
    <w:rsid w:val="00631D6B"/>
    <w:rsid w:val="0063209C"/>
    <w:rsid w:val="00632983"/>
    <w:rsid w:val="006335AE"/>
    <w:rsid w:val="006339BC"/>
    <w:rsid w:val="006353B4"/>
    <w:rsid w:val="00635DEE"/>
    <w:rsid w:val="006360E8"/>
    <w:rsid w:val="006361E8"/>
    <w:rsid w:val="006374A1"/>
    <w:rsid w:val="00637CC8"/>
    <w:rsid w:val="00640251"/>
    <w:rsid w:val="00641073"/>
    <w:rsid w:val="00642577"/>
    <w:rsid w:val="006433F1"/>
    <w:rsid w:val="00643618"/>
    <w:rsid w:val="00643B9D"/>
    <w:rsid w:val="00645EFF"/>
    <w:rsid w:val="00645FB1"/>
    <w:rsid w:val="00646F70"/>
    <w:rsid w:val="006479F3"/>
    <w:rsid w:val="00647BD6"/>
    <w:rsid w:val="006505B5"/>
    <w:rsid w:val="00652A05"/>
    <w:rsid w:val="00652DD3"/>
    <w:rsid w:val="00653E08"/>
    <w:rsid w:val="006561FE"/>
    <w:rsid w:val="006565D8"/>
    <w:rsid w:val="006566BC"/>
    <w:rsid w:val="0065698B"/>
    <w:rsid w:val="00657961"/>
    <w:rsid w:val="0066001A"/>
    <w:rsid w:val="00661DCA"/>
    <w:rsid w:val="00662C86"/>
    <w:rsid w:val="00664532"/>
    <w:rsid w:val="00665104"/>
    <w:rsid w:val="006652D8"/>
    <w:rsid w:val="00665DD6"/>
    <w:rsid w:val="006664BC"/>
    <w:rsid w:val="00666CFB"/>
    <w:rsid w:val="0066722B"/>
    <w:rsid w:val="006672E5"/>
    <w:rsid w:val="00667940"/>
    <w:rsid w:val="00667AF9"/>
    <w:rsid w:val="006705F0"/>
    <w:rsid w:val="006712AC"/>
    <w:rsid w:val="0067404E"/>
    <w:rsid w:val="006741BD"/>
    <w:rsid w:val="006742EB"/>
    <w:rsid w:val="00674F1C"/>
    <w:rsid w:val="00674FF6"/>
    <w:rsid w:val="006754AF"/>
    <w:rsid w:val="00676BFD"/>
    <w:rsid w:val="00676D05"/>
    <w:rsid w:val="00676F22"/>
    <w:rsid w:val="00680454"/>
    <w:rsid w:val="00682540"/>
    <w:rsid w:val="006831A3"/>
    <w:rsid w:val="006838E7"/>
    <w:rsid w:val="00683A5F"/>
    <w:rsid w:val="00683DEC"/>
    <w:rsid w:val="00685265"/>
    <w:rsid w:val="0068533E"/>
    <w:rsid w:val="0068566C"/>
    <w:rsid w:val="00686103"/>
    <w:rsid w:val="00686F16"/>
    <w:rsid w:val="00687B21"/>
    <w:rsid w:val="00690FE6"/>
    <w:rsid w:val="00692DDD"/>
    <w:rsid w:val="00692EA5"/>
    <w:rsid w:val="00695781"/>
    <w:rsid w:val="00695ADA"/>
    <w:rsid w:val="00696333"/>
    <w:rsid w:val="00696429"/>
    <w:rsid w:val="00696800"/>
    <w:rsid w:val="00696CA0"/>
    <w:rsid w:val="00697878"/>
    <w:rsid w:val="00697D2F"/>
    <w:rsid w:val="006A0E78"/>
    <w:rsid w:val="006A124E"/>
    <w:rsid w:val="006A1C04"/>
    <w:rsid w:val="006A21EE"/>
    <w:rsid w:val="006A23EA"/>
    <w:rsid w:val="006A2689"/>
    <w:rsid w:val="006A27BF"/>
    <w:rsid w:val="006A32E6"/>
    <w:rsid w:val="006A3B7B"/>
    <w:rsid w:val="006A3C6F"/>
    <w:rsid w:val="006A3E7F"/>
    <w:rsid w:val="006A3F8D"/>
    <w:rsid w:val="006A4AFB"/>
    <w:rsid w:val="006A70DA"/>
    <w:rsid w:val="006A757F"/>
    <w:rsid w:val="006B1B42"/>
    <w:rsid w:val="006B3677"/>
    <w:rsid w:val="006B3BE9"/>
    <w:rsid w:val="006B4FC3"/>
    <w:rsid w:val="006B677E"/>
    <w:rsid w:val="006B6862"/>
    <w:rsid w:val="006B7D87"/>
    <w:rsid w:val="006C0183"/>
    <w:rsid w:val="006C030F"/>
    <w:rsid w:val="006C07D6"/>
    <w:rsid w:val="006C0F00"/>
    <w:rsid w:val="006C0F47"/>
    <w:rsid w:val="006C171C"/>
    <w:rsid w:val="006C173E"/>
    <w:rsid w:val="006C2E57"/>
    <w:rsid w:val="006C6661"/>
    <w:rsid w:val="006C7DF8"/>
    <w:rsid w:val="006D099D"/>
    <w:rsid w:val="006D2460"/>
    <w:rsid w:val="006D2F1B"/>
    <w:rsid w:val="006D42D4"/>
    <w:rsid w:val="006D46A5"/>
    <w:rsid w:val="006D4EA0"/>
    <w:rsid w:val="006D4EDC"/>
    <w:rsid w:val="006D541A"/>
    <w:rsid w:val="006D58A9"/>
    <w:rsid w:val="006D737D"/>
    <w:rsid w:val="006E11B3"/>
    <w:rsid w:val="006E1854"/>
    <w:rsid w:val="006E1906"/>
    <w:rsid w:val="006E1CA4"/>
    <w:rsid w:val="006E1F66"/>
    <w:rsid w:val="006E23EC"/>
    <w:rsid w:val="006E29C9"/>
    <w:rsid w:val="006E2AA8"/>
    <w:rsid w:val="006E3B09"/>
    <w:rsid w:val="006E4E5A"/>
    <w:rsid w:val="006E4EF7"/>
    <w:rsid w:val="006E6E8C"/>
    <w:rsid w:val="006F040F"/>
    <w:rsid w:val="006F2308"/>
    <w:rsid w:val="006F264E"/>
    <w:rsid w:val="006F2ACF"/>
    <w:rsid w:val="006F2E2D"/>
    <w:rsid w:val="006F3CA5"/>
    <w:rsid w:val="006F3D05"/>
    <w:rsid w:val="006F5283"/>
    <w:rsid w:val="006F5B56"/>
    <w:rsid w:val="006F67F7"/>
    <w:rsid w:val="006F6C37"/>
    <w:rsid w:val="006F6FF2"/>
    <w:rsid w:val="006F7736"/>
    <w:rsid w:val="006F79AA"/>
    <w:rsid w:val="006F7F56"/>
    <w:rsid w:val="007003A0"/>
    <w:rsid w:val="007015BB"/>
    <w:rsid w:val="007016E9"/>
    <w:rsid w:val="00701B5A"/>
    <w:rsid w:val="00703391"/>
    <w:rsid w:val="007034FA"/>
    <w:rsid w:val="00703B48"/>
    <w:rsid w:val="007059E8"/>
    <w:rsid w:val="00707A45"/>
    <w:rsid w:val="00710435"/>
    <w:rsid w:val="0071060E"/>
    <w:rsid w:val="00710DBE"/>
    <w:rsid w:val="00711B9E"/>
    <w:rsid w:val="00712042"/>
    <w:rsid w:val="007126BF"/>
    <w:rsid w:val="00713E12"/>
    <w:rsid w:val="007141DD"/>
    <w:rsid w:val="00714339"/>
    <w:rsid w:val="007151BE"/>
    <w:rsid w:val="007172D0"/>
    <w:rsid w:val="0071741E"/>
    <w:rsid w:val="00720221"/>
    <w:rsid w:val="007202ED"/>
    <w:rsid w:val="00720F20"/>
    <w:rsid w:val="007218C2"/>
    <w:rsid w:val="00723BEF"/>
    <w:rsid w:val="00724147"/>
    <w:rsid w:val="007245CE"/>
    <w:rsid w:val="007246B9"/>
    <w:rsid w:val="00724B7A"/>
    <w:rsid w:val="00724CEA"/>
    <w:rsid w:val="007264EF"/>
    <w:rsid w:val="00727B0F"/>
    <w:rsid w:val="00731B75"/>
    <w:rsid w:val="007325FC"/>
    <w:rsid w:val="00732D5D"/>
    <w:rsid w:val="007333C0"/>
    <w:rsid w:val="00733E0B"/>
    <w:rsid w:val="0073471C"/>
    <w:rsid w:val="00734758"/>
    <w:rsid w:val="00734776"/>
    <w:rsid w:val="00734891"/>
    <w:rsid w:val="00736B83"/>
    <w:rsid w:val="00736D4F"/>
    <w:rsid w:val="00736ECD"/>
    <w:rsid w:val="00737C0E"/>
    <w:rsid w:val="007403BC"/>
    <w:rsid w:val="00741157"/>
    <w:rsid w:val="007415AD"/>
    <w:rsid w:val="00741CDC"/>
    <w:rsid w:val="00742034"/>
    <w:rsid w:val="00742732"/>
    <w:rsid w:val="00742CFD"/>
    <w:rsid w:val="0074320B"/>
    <w:rsid w:val="00743B3B"/>
    <w:rsid w:val="00745940"/>
    <w:rsid w:val="007459D5"/>
    <w:rsid w:val="007469EA"/>
    <w:rsid w:val="007501FD"/>
    <w:rsid w:val="00750BFC"/>
    <w:rsid w:val="00751562"/>
    <w:rsid w:val="007523A6"/>
    <w:rsid w:val="00752565"/>
    <w:rsid w:val="00753AB8"/>
    <w:rsid w:val="00753AD9"/>
    <w:rsid w:val="0075427F"/>
    <w:rsid w:val="00754384"/>
    <w:rsid w:val="00754732"/>
    <w:rsid w:val="00756389"/>
    <w:rsid w:val="00756C64"/>
    <w:rsid w:val="00756C8B"/>
    <w:rsid w:val="00756F28"/>
    <w:rsid w:val="00757EAF"/>
    <w:rsid w:val="0076018C"/>
    <w:rsid w:val="0076121D"/>
    <w:rsid w:val="007612C2"/>
    <w:rsid w:val="00763096"/>
    <w:rsid w:val="0076486F"/>
    <w:rsid w:val="00764EC4"/>
    <w:rsid w:val="00765059"/>
    <w:rsid w:val="00765AF2"/>
    <w:rsid w:val="00765B9B"/>
    <w:rsid w:val="0076677F"/>
    <w:rsid w:val="00767186"/>
    <w:rsid w:val="00767A52"/>
    <w:rsid w:val="00767B23"/>
    <w:rsid w:val="00767C28"/>
    <w:rsid w:val="00770046"/>
    <w:rsid w:val="007701BC"/>
    <w:rsid w:val="00770663"/>
    <w:rsid w:val="00770764"/>
    <w:rsid w:val="00770F4B"/>
    <w:rsid w:val="0077186F"/>
    <w:rsid w:val="00772F0F"/>
    <w:rsid w:val="00773432"/>
    <w:rsid w:val="007736D5"/>
    <w:rsid w:val="00774799"/>
    <w:rsid w:val="00774D1E"/>
    <w:rsid w:val="00774FDD"/>
    <w:rsid w:val="00775904"/>
    <w:rsid w:val="00776BFA"/>
    <w:rsid w:val="00777172"/>
    <w:rsid w:val="00777D36"/>
    <w:rsid w:val="0078053B"/>
    <w:rsid w:val="007806B8"/>
    <w:rsid w:val="00780819"/>
    <w:rsid w:val="00781F16"/>
    <w:rsid w:val="007824CD"/>
    <w:rsid w:val="00782FF3"/>
    <w:rsid w:val="0078304E"/>
    <w:rsid w:val="00783073"/>
    <w:rsid w:val="00783158"/>
    <w:rsid w:val="00783C91"/>
    <w:rsid w:val="007846C3"/>
    <w:rsid w:val="00786A35"/>
    <w:rsid w:val="007933E7"/>
    <w:rsid w:val="00794347"/>
    <w:rsid w:val="00794FC5"/>
    <w:rsid w:val="0079528B"/>
    <w:rsid w:val="00795B33"/>
    <w:rsid w:val="00795BE4"/>
    <w:rsid w:val="00797936"/>
    <w:rsid w:val="007A051D"/>
    <w:rsid w:val="007A07C5"/>
    <w:rsid w:val="007A1577"/>
    <w:rsid w:val="007A1AAA"/>
    <w:rsid w:val="007A35C8"/>
    <w:rsid w:val="007A378E"/>
    <w:rsid w:val="007A3B01"/>
    <w:rsid w:val="007A6A88"/>
    <w:rsid w:val="007A747A"/>
    <w:rsid w:val="007B03E6"/>
    <w:rsid w:val="007B16CB"/>
    <w:rsid w:val="007B1B9E"/>
    <w:rsid w:val="007B1D87"/>
    <w:rsid w:val="007B2B86"/>
    <w:rsid w:val="007B2D21"/>
    <w:rsid w:val="007B2DBD"/>
    <w:rsid w:val="007B2ECE"/>
    <w:rsid w:val="007B33C0"/>
    <w:rsid w:val="007B3A2D"/>
    <w:rsid w:val="007B3E84"/>
    <w:rsid w:val="007B5939"/>
    <w:rsid w:val="007B6845"/>
    <w:rsid w:val="007B6AF0"/>
    <w:rsid w:val="007B6CC1"/>
    <w:rsid w:val="007B6F1D"/>
    <w:rsid w:val="007B7BC8"/>
    <w:rsid w:val="007C0581"/>
    <w:rsid w:val="007C1FD8"/>
    <w:rsid w:val="007C22EC"/>
    <w:rsid w:val="007C2C83"/>
    <w:rsid w:val="007C3003"/>
    <w:rsid w:val="007C41BE"/>
    <w:rsid w:val="007C48B0"/>
    <w:rsid w:val="007C4B45"/>
    <w:rsid w:val="007C60D5"/>
    <w:rsid w:val="007C69F0"/>
    <w:rsid w:val="007C7222"/>
    <w:rsid w:val="007C78FD"/>
    <w:rsid w:val="007D1AD0"/>
    <w:rsid w:val="007D22B7"/>
    <w:rsid w:val="007D2961"/>
    <w:rsid w:val="007D3199"/>
    <w:rsid w:val="007D3E7E"/>
    <w:rsid w:val="007D4691"/>
    <w:rsid w:val="007D47C5"/>
    <w:rsid w:val="007D5868"/>
    <w:rsid w:val="007D5912"/>
    <w:rsid w:val="007D5CA5"/>
    <w:rsid w:val="007D5FD6"/>
    <w:rsid w:val="007D6EB9"/>
    <w:rsid w:val="007D781D"/>
    <w:rsid w:val="007D7C80"/>
    <w:rsid w:val="007E1362"/>
    <w:rsid w:val="007E176F"/>
    <w:rsid w:val="007E1A91"/>
    <w:rsid w:val="007E23B5"/>
    <w:rsid w:val="007E23DA"/>
    <w:rsid w:val="007E3065"/>
    <w:rsid w:val="007E327F"/>
    <w:rsid w:val="007E383E"/>
    <w:rsid w:val="007E3D12"/>
    <w:rsid w:val="007E42FE"/>
    <w:rsid w:val="007E4696"/>
    <w:rsid w:val="007E4E86"/>
    <w:rsid w:val="007E5558"/>
    <w:rsid w:val="007E6261"/>
    <w:rsid w:val="007E638D"/>
    <w:rsid w:val="007E6846"/>
    <w:rsid w:val="007E7A74"/>
    <w:rsid w:val="007E7BB2"/>
    <w:rsid w:val="007F04F3"/>
    <w:rsid w:val="007F1888"/>
    <w:rsid w:val="007F20CB"/>
    <w:rsid w:val="007F2203"/>
    <w:rsid w:val="007F2357"/>
    <w:rsid w:val="007F35FB"/>
    <w:rsid w:val="007F38C9"/>
    <w:rsid w:val="007F4D55"/>
    <w:rsid w:val="007F519A"/>
    <w:rsid w:val="007F51FF"/>
    <w:rsid w:val="007F6927"/>
    <w:rsid w:val="007F772C"/>
    <w:rsid w:val="00800590"/>
    <w:rsid w:val="00801023"/>
    <w:rsid w:val="008019AA"/>
    <w:rsid w:val="0080202A"/>
    <w:rsid w:val="00803F1F"/>
    <w:rsid w:val="0080429B"/>
    <w:rsid w:val="00804317"/>
    <w:rsid w:val="00805561"/>
    <w:rsid w:val="00805DEC"/>
    <w:rsid w:val="0080624D"/>
    <w:rsid w:val="008067FA"/>
    <w:rsid w:val="00806A1D"/>
    <w:rsid w:val="00810603"/>
    <w:rsid w:val="00811CE6"/>
    <w:rsid w:val="00811E1F"/>
    <w:rsid w:val="00812B56"/>
    <w:rsid w:val="00812FD2"/>
    <w:rsid w:val="00813655"/>
    <w:rsid w:val="008137F8"/>
    <w:rsid w:val="0081407F"/>
    <w:rsid w:val="008143E9"/>
    <w:rsid w:val="00814A7B"/>
    <w:rsid w:val="0081594D"/>
    <w:rsid w:val="00815EB7"/>
    <w:rsid w:val="00816810"/>
    <w:rsid w:val="00816FB5"/>
    <w:rsid w:val="00820583"/>
    <w:rsid w:val="008208CE"/>
    <w:rsid w:val="00820982"/>
    <w:rsid w:val="0082144A"/>
    <w:rsid w:val="00821C29"/>
    <w:rsid w:val="00823F5E"/>
    <w:rsid w:val="00825666"/>
    <w:rsid w:val="00827242"/>
    <w:rsid w:val="00827A30"/>
    <w:rsid w:val="00827C45"/>
    <w:rsid w:val="008301B8"/>
    <w:rsid w:val="00830564"/>
    <w:rsid w:val="00830AD8"/>
    <w:rsid w:val="00830E98"/>
    <w:rsid w:val="00831EB4"/>
    <w:rsid w:val="008321CB"/>
    <w:rsid w:val="0083245D"/>
    <w:rsid w:val="0083395C"/>
    <w:rsid w:val="00833BB1"/>
    <w:rsid w:val="008344C4"/>
    <w:rsid w:val="00834FB2"/>
    <w:rsid w:val="008362F5"/>
    <w:rsid w:val="0083680D"/>
    <w:rsid w:val="00840A3F"/>
    <w:rsid w:val="008414FB"/>
    <w:rsid w:val="00843656"/>
    <w:rsid w:val="00843C25"/>
    <w:rsid w:val="00846BA3"/>
    <w:rsid w:val="008476E1"/>
    <w:rsid w:val="00847AC7"/>
    <w:rsid w:val="00847EEB"/>
    <w:rsid w:val="008500F4"/>
    <w:rsid w:val="008507BC"/>
    <w:rsid w:val="008509E4"/>
    <w:rsid w:val="00851105"/>
    <w:rsid w:val="00851689"/>
    <w:rsid w:val="00852670"/>
    <w:rsid w:val="0085465C"/>
    <w:rsid w:val="0085472A"/>
    <w:rsid w:val="008552A8"/>
    <w:rsid w:val="00855313"/>
    <w:rsid w:val="008559A0"/>
    <w:rsid w:val="0085660D"/>
    <w:rsid w:val="0085679C"/>
    <w:rsid w:val="00857030"/>
    <w:rsid w:val="00857202"/>
    <w:rsid w:val="008575C1"/>
    <w:rsid w:val="00857722"/>
    <w:rsid w:val="00857F06"/>
    <w:rsid w:val="008610CD"/>
    <w:rsid w:val="00861423"/>
    <w:rsid w:val="008616AA"/>
    <w:rsid w:val="00861C9C"/>
    <w:rsid w:val="00862C31"/>
    <w:rsid w:val="0086371C"/>
    <w:rsid w:val="008641A5"/>
    <w:rsid w:val="00864D03"/>
    <w:rsid w:val="00867337"/>
    <w:rsid w:val="0087016F"/>
    <w:rsid w:val="008705A9"/>
    <w:rsid w:val="00871332"/>
    <w:rsid w:val="008716ED"/>
    <w:rsid w:val="008735E3"/>
    <w:rsid w:val="00873A55"/>
    <w:rsid w:val="00874707"/>
    <w:rsid w:val="00874CEE"/>
    <w:rsid w:val="00874EF8"/>
    <w:rsid w:val="00874FB3"/>
    <w:rsid w:val="00876283"/>
    <w:rsid w:val="00880913"/>
    <w:rsid w:val="008817CE"/>
    <w:rsid w:val="00881D29"/>
    <w:rsid w:val="00882F47"/>
    <w:rsid w:val="0088337F"/>
    <w:rsid w:val="008833CD"/>
    <w:rsid w:val="0088376F"/>
    <w:rsid w:val="00884ADF"/>
    <w:rsid w:val="008851B6"/>
    <w:rsid w:val="00885C6F"/>
    <w:rsid w:val="00886B15"/>
    <w:rsid w:val="0088704F"/>
    <w:rsid w:val="008879C3"/>
    <w:rsid w:val="00887CBA"/>
    <w:rsid w:val="00890E5F"/>
    <w:rsid w:val="008916F2"/>
    <w:rsid w:val="00891A4D"/>
    <w:rsid w:val="00892074"/>
    <w:rsid w:val="0089221E"/>
    <w:rsid w:val="0089254B"/>
    <w:rsid w:val="008929EC"/>
    <w:rsid w:val="00892A42"/>
    <w:rsid w:val="00893504"/>
    <w:rsid w:val="00896D0B"/>
    <w:rsid w:val="00896D15"/>
    <w:rsid w:val="00897685"/>
    <w:rsid w:val="008A035F"/>
    <w:rsid w:val="008A0609"/>
    <w:rsid w:val="008A0C51"/>
    <w:rsid w:val="008A0D5A"/>
    <w:rsid w:val="008A0EAD"/>
    <w:rsid w:val="008A29F1"/>
    <w:rsid w:val="008A3278"/>
    <w:rsid w:val="008A3EEE"/>
    <w:rsid w:val="008A3F5E"/>
    <w:rsid w:val="008A4880"/>
    <w:rsid w:val="008A48D5"/>
    <w:rsid w:val="008A4FF6"/>
    <w:rsid w:val="008A54F5"/>
    <w:rsid w:val="008A6311"/>
    <w:rsid w:val="008A6339"/>
    <w:rsid w:val="008A67E3"/>
    <w:rsid w:val="008A6C8A"/>
    <w:rsid w:val="008A6D31"/>
    <w:rsid w:val="008B12CA"/>
    <w:rsid w:val="008B1EAA"/>
    <w:rsid w:val="008B2C07"/>
    <w:rsid w:val="008B3CA8"/>
    <w:rsid w:val="008B4594"/>
    <w:rsid w:val="008B5BA3"/>
    <w:rsid w:val="008B616E"/>
    <w:rsid w:val="008B6348"/>
    <w:rsid w:val="008B6B53"/>
    <w:rsid w:val="008B6CB6"/>
    <w:rsid w:val="008B71C2"/>
    <w:rsid w:val="008B7475"/>
    <w:rsid w:val="008B7AC2"/>
    <w:rsid w:val="008C0DCC"/>
    <w:rsid w:val="008C1D24"/>
    <w:rsid w:val="008C2727"/>
    <w:rsid w:val="008C2FBB"/>
    <w:rsid w:val="008C593B"/>
    <w:rsid w:val="008C5C93"/>
    <w:rsid w:val="008C6541"/>
    <w:rsid w:val="008C6BB2"/>
    <w:rsid w:val="008C76F9"/>
    <w:rsid w:val="008D169C"/>
    <w:rsid w:val="008D17C3"/>
    <w:rsid w:val="008D204C"/>
    <w:rsid w:val="008D2FA1"/>
    <w:rsid w:val="008D35D6"/>
    <w:rsid w:val="008D3DCB"/>
    <w:rsid w:val="008D3F26"/>
    <w:rsid w:val="008D5724"/>
    <w:rsid w:val="008D741A"/>
    <w:rsid w:val="008D770F"/>
    <w:rsid w:val="008E0831"/>
    <w:rsid w:val="008E1A9F"/>
    <w:rsid w:val="008E2378"/>
    <w:rsid w:val="008E43AD"/>
    <w:rsid w:val="008E44EC"/>
    <w:rsid w:val="008E4C0B"/>
    <w:rsid w:val="008E5699"/>
    <w:rsid w:val="008E58F6"/>
    <w:rsid w:val="008E6D50"/>
    <w:rsid w:val="008E6DE6"/>
    <w:rsid w:val="008E700D"/>
    <w:rsid w:val="008E7237"/>
    <w:rsid w:val="008E768E"/>
    <w:rsid w:val="008E7F50"/>
    <w:rsid w:val="008F07B5"/>
    <w:rsid w:val="008F11EC"/>
    <w:rsid w:val="008F1256"/>
    <w:rsid w:val="008F267E"/>
    <w:rsid w:val="008F3DDD"/>
    <w:rsid w:val="008F3EA2"/>
    <w:rsid w:val="008F4E8F"/>
    <w:rsid w:val="008F55FF"/>
    <w:rsid w:val="008F5B9A"/>
    <w:rsid w:val="008F6898"/>
    <w:rsid w:val="008F6FC3"/>
    <w:rsid w:val="008F710A"/>
    <w:rsid w:val="008F79D7"/>
    <w:rsid w:val="008F7EC6"/>
    <w:rsid w:val="00901BBA"/>
    <w:rsid w:val="00902AF2"/>
    <w:rsid w:val="009030D3"/>
    <w:rsid w:val="00903909"/>
    <w:rsid w:val="009039F5"/>
    <w:rsid w:val="00904419"/>
    <w:rsid w:val="00904422"/>
    <w:rsid w:val="0090495C"/>
    <w:rsid w:val="00904E6D"/>
    <w:rsid w:val="0090500E"/>
    <w:rsid w:val="00905C08"/>
    <w:rsid w:val="00907376"/>
    <w:rsid w:val="009079EE"/>
    <w:rsid w:val="00907E01"/>
    <w:rsid w:val="0091146F"/>
    <w:rsid w:val="0091147B"/>
    <w:rsid w:val="00911CCD"/>
    <w:rsid w:val="009122BC"/>
    <w:rsid w:val="009131A3"/>
    <w:rsid w:val="00914015"/>
    <w:rsid w:val="009145C6"/>
    <w:rsid w:val="009161FD"/>
    <w:rsid w:val="00916398"/>
    <w:rsid w:val="00916696"/>
    <w:rsid w:val="0091714D"/>
    <w:rsid w:val="00917E10"/>
    <w:rsid w:val="009206B4"/>
    <w:rsid w:val="009210CC"/>
    <w:rsid w:val="00923290"/>
    <w:rsid w:val="0092515E"/>
    <w:rsid w:val="00925413"/>
    <w:rsid w:val="0092557B"/>
    <w:rsid w:val="00925A0F"/>
    <w:rsid w:val="00925A9F"/>
    <w:rsid w:val="00926B3F"/>
    <w:rsid w:val="00926BEB"/>
    <w:rsid w:val="009273F4"/>
    <w:rsid w:val="009304CF"/>
    <w:rsid w:val="0093308F"/>
    <w:rsid w:val="00933657"/>
    <w:rsid w:val="009340A1"/>
    <w:rsid w:val="009345C9"/>
    <w:rsid w:val="009355A6"/>
    <w:rsid w:val="00936711"/>
    <w:rsid w:val="00936D20"/>
    <w:rsid w:val="00937C82"/>
    <w:rsid w:val="0094069B"/>
    <w:rsid w:val="00940DE8"/>
    <w:rsid w:val="00940E5D"/>
    <w:rsid w:val="009411C5"/>
    <w:rsid w:val="00942858"/>
    <w:rsid w:val="00943699"/>
    <w:rsid w:val="00943809"/>
    <w:rsid w:val="0094494B"/>
    <w:rsid w:val="00946C2C"/>
    <w:rsid w:val="0095108C"/>
    <w:rsid w:val="00951C42"/>
    <w:rsid w:val="00952E08"/>
    <w:rsid w:val="009536AB"/>
    <w:rsid w:val="00953958"/>
    <w:rsid w:val="00954103"/>
    <w:rsid w:val="00954391"/>
    <w:rsid w:val="00954636"/>
    <w:rsid w:val="009546D1"/>
    <w:rsid w:val="009548DA"/>
    <w:rsid w:val="00954B3D"/>
    <w:rsid w:val="00954D10"/>
    <w:rsid w:val="00955B8C"/>
    <w:rsid w:val="00956F1F"/>
    <w:rsid w:val="00957532"/>
    <w:rsid w:val="00957C3F"/>
    <w:rsid w:val="009600C7"/>
    <w:rsid w:val="00960745"/>
    <w:rsid w:val="00960AB9"/>
    <w:rsid w:val="00960FD9"/>
    <w:rsid w:val="00961E51"/>
    <w:rsid w:val="00962DD6"/>
    <w:rsid w:val="00963831"/>
    <w:rsid w:val="00963B5A"/>
    <w:rsid w:val="00964231"/>
    <w:rsid w:val="00964EE3"/>
    <w:rsid w:val="0096552D"/>
    <w:rsid w:val="00965798"/>
    <w:rsid w:val="00966378"/>
    <w:rsid w:val="0096675F"/>
    <w:rsid w:val="00966B5F"/>
    <w:rsid w:val="00966C5E"/>
    <w:rsid w:val="009671C3"/>
    <w:rsid w:val="0096787E"/>
    <w:rsid w:val="00967CDF"/>
    <w:rsid w:val="00970B64"/>
    <w:rsid w:val="00972302"/>
    <w:rsid w:val="00972950"/>
    <w:rsid w:val="009738A8"/>
    <w:rsid w:val="00973F8C"/>
    <w:rsid w:val="00974FD4"/>
    <w:rsid w:val="009753DC"/>
    <w:rsid w:val="00975B9E"/>
    <w:rsid w:val="00976065"/>
    <w:rsid w:val="009763B0"/>
    <w:rsid w:val="00976B07"/>
    <w:rsid w:val="0097743E"/>
    <w:rsid w:val="00980A3B"/>
    <w:rsid w:val="00982815"/>
    <w:rsid w:val="00983141"/>
    <w:rsid w:val="00983387"/>
    <w:rsid w:val="00983E01"/>
    <w:rsid w:val="0098427D"/>
    <w:rsid w:val="009855B6"/>
    <w:rsid w:val="00986416"/>
    <w:rsid w:val="00986B08"/>
    <w:rsid w:val="00987FF6"/>
    <w:rsid w:val="00990F90"/>
    <w:rsid w:val="00991586"/>
    <w:rsid w:val="00991A3E"/>
    <w:rsid w:val="00992B43"/>
    <w:rsid w:val="009941CA"/>
    <w:rsid w:val="0099448B"/>
    <w:rsid w:val="00994A57"/>
    <w:rsid w:val="00995098"/>
    <w:rsid w:val="009961EC"/>
    <w:rsid w:val="009963F0"/>
    <w:rsid w:val="00996DA8"/>
    <w:rsid w:val="0099700C"/>
    <w:rsid w:val="009A09CD"/>
    <w:rsid w:val="009A27AE"/>
    <w:rsid w:val="009A4D89"/>
    <w:rsid w:val="009A52F1"/>
    <w:rsid w:val="009A5BE8"/>
    <w:rsid w:val="009A6737"/>
    <w:rsid w:val="009A72B9"/>
    <w:rsid w:val="009A73B4"/>
    <w:rsid w:val="009B1117"/>
    <w:rsid w:val="009B1C38"/>
    <w:rsid w:val="009B2CBB"/>
    <w:rsid w:val="009B2E57"/>
    <w:rsid w:val="009B3684"/>
    <w:rsid w:val="009B40AE"/>
    <w:rsid w:val="009B5EA1"/>
    <w:rsid w:val="009B6C5C"/>
    <w:rsid w:val="009B6D2F"/>
    <w:rsid w:val="009B6F23"/>
    <w:rsid w:val="009B7169"/>
    <w:rsid w:val="009B75C8"/>
    <w:rsid w:val="009C08F5"/>
    <w:rsid w:val="009C1016"/>
    <w:rsid w:val="009C10C4"/>
    <w:rsid w:val="009C12E1"/>
    <w:rsid w:val="009C2E0C"/>
    <w:rsid w:val="009C406C"/>
    <w:rsid w:val="009C5EFA"/>
    <w:rsid w:val="009C7352"/>
    <w:rsid w:val="009C77AE"/>
    <w:rsid w:val="009D2E36"/>
    <w:rsid w:val="009D3EBB"/>
    <w:rsid w:val="009D42E2"/>
    <w:rsid w:val="009D50CF"/>
    <w:rsid w:val="009D708D"/>
    <w:rsid w:val="009E10AC"/>
    <w:rsid w:val="009E1345"/>
    <w:rsid w:val="009E1668"/>
    <w:rsid w:val="009E25C2"/>
    <w:rsid w:val="009E329B"/>
    <w:rsid w:val="009E3E13"/>
    <w:rsid w:val="009E3FC8"/>
    <w:rsid w:val="009E4578"/>
    <w:rsid w:val="009E502C"/>
    <w:rsid w:val="009E7815"/>
    <w:rsid w:val="009F04BF"/>
    <w:rsid w:val="009F3518"/>
    <w:rsid w:val="009F3AA7"/>
    <w:rsid w:val="009F4D60"/>
    <w:rsid w:val="009F53B9"/>
    <w:rsid w:val="009F5B60"/>
    <w:rsid w:val="009F62DB"/>
    <w:rsid w:val="009F6A8D"/>
    <w:rsid w:val="00A0138A"/>
    <w:rsid w:val="00A02043"/>
    <w:rsid w:val="00A02F8C"/>
    <w:rsid w:val="00A036B9"/>
    <w:rsid w:val="00A03704"/>
    <w:rsid w:val="00A0383D"/>
    <w:rsid w:val="00A03ABC"/>
    <w:rsid w:val="00A03E30"/>
    <w:rsid w:val="00A04645"/>
    <w:rsid w:val="00A0471F"/>
    <w:rsid w:val="00A04B1B"/>
    <w:rsid w:val="00A058F4"/>
    <w:rsid w:val="00A06B92"/>
    <w:rsid w:val="00A07284"/>
    <w:rsid w:val="00A072F4"/>
    <w:rsid w:val="00A07385"/>
    <w:rsid w:val="00A07510"/>
    <w:rsid w:val="00A07770"/>
    <w:rsid w:val="00A109A2"/>
    <w:rsid w:val="00A12107"/>
    <w:rsid w:val="00A12AE7"/>
    <w:rsid w:val="00A13688"/>
    <w:rsid w:val="00A13ABD"/>
    <w:rsid w:val="00A146E7"/>
    <w:rsid w:val="00A162C2"/>
    <w:rsid w:val="00A1663E"/>
    <w:rsid w:val="00A166B0"/>
    <w:rsid w:val="00A17A6E"/>
    <w:rsid w:val="00A20F8C"/>
    <w:rsid w:val="00A210B6"/>
    <w:rsid w:val="00A21942"/>
    <w:rsid w:val="00A21A3E"/>
    <w:rsid w:val="00A229FA"/>
    <w:rsid w:val="00A22FE9"/>
    <w:rsid w:val="00A236F8"/>
    <w:rsid w:val="00A24512"/>
    <w:rsid w:val="00A24564"/>
    <w:rsid w:val="00A25408"/>
    <w:rsid w:val="00A262C8"/>
    <w:rsid w:val="00A26CBB"/>
    <w:rsid w:val="00A30D0A"/>
    <w:rsid w:val="00A31197"/>
    <w:rsid w:val="00A31DC4"/>
    <w:rsid w:val="00A31DE5"/>
    <w:rsid w:val="00A334A6"/>
    <w:rsid w:val="00A33B34"/>
    <w:rsid w:val="00A33F54"/>
    <w:rsid w:val="00A35EC2"/>
    <w:rsid w:val="00A368CD"/>
    <w:rsid w:val="00A37727"/>
    <w:rsid w:val="00A40FA3"/>
    <w:rsid w:val="00A4270E"/>
    <w:rsid w:val="00A42C08"/>
    <w:rsid w:val="00A43582"/>
    <w:rsid w:val="00A45A8A"/>
    <w:rsid w:val="00A45C3A"/>
    <w:rsid w:val="00A46CA6"/>
    <w:rsid w:val="00A470CC"/>
    <w:rsid w:val="00A47484"/>
    <w:rsid w:val="00A500E2"/>
    <w:rsid w:val="00A504CC"/>
    <w:rsid w:val="00A5100E"/>
    <w:rsid w:val="00A51AE0"/>
    <w:rsid w:val="00A5434A"/>
    <w:rsid w:val="00A55409"/>
    <w:rsid w:val="00A55534"/>
    <w:rsid w:val="00A55834"/>
    <w:rsid w:val="00A560E9"/>
    <w:rsid w:val="00A5629F"/>
    <w:rsid w:val="00A56AEA"/>
    <w:rsid w:val="00A57009"/>
    <w:rsid w:val="00A573AD"/>
    <w:rsid w:val="00A577BD"/>
    <w:rsid w:val="00A6085E"/>
    <w:rsid w:val="00A609BB"/>
    <w:rsid w:val="00A60A99"/>
    <w:rsid w:val="00A611FC"/>
    <w:rsid w:val="00A61681"/>
    <w:rsid w:val="00A61718"/>
    <w:rsid w:val="00A6258C"/>
    <w:rsid w:val="00A62786"/>
    <w:rsid w:val="00A628E2"/>
    <w:rsid w:val="00A62D5C"/>
    <w:rsid w:val="00A64352"/>
    <w:rsid w:val="00A64C71"/>
    <w:rsid w:val="00A6516F"/>
    <w:rsid w:val="00A65292"/>
    <w:rsid w:val="00A6598A"/>
    <w:rsid w:val="00A667F7"/>
    <w:rsid w:val="00A66B01"/>
    <w:rsid w:val="00A6714B"/>
    <w:rsid w:val="00A67719"/>
    <w:rsid w:val="00A6773E"/>
    <w:rsid w:val="00A711B3"/>
    <w:rsid w:val="00A720C4"/>
    <w:rsid w:val="00A725A2"/>
    <w:rsid w:val="00A73434"/>
    <w:rsid w:val="00A740E3"/>
    <w:rsid w:val="00A752A1"/>
    <w:rsid w:val="00A752AC"/>
    <w:rsid w:val="00A75323"/>
    <w:rsid w:val="00A76A36"/>
    <w:rsid w:val="00A80BD4"/>
    <w:rsid w:val="00A80CD5"/>
    <w:rsid w:val="00A80DBE"/>
    <w:rsid w:val="00A8166F"/>
    <w:rsid w:val="00A81ECF"/>
    <w:rsid w:val="00A82252"/>
    <w:rsid w:val="00A8245D"/>
    <w:rsid w:val="00A831BE"/>
    <w:rsid w:val="00A84340"/>
    <w:rsid w:val="00A85174"/>
    <w:rsid w:val="00A8545A"/>
    <w:rsid w:val="00A85C78"/>
    <w:rsid w:val="00A86389"/>
    <w:rsid w:val="00A86B6E"/>
    <w:rsid w:val="00A87C1C"/>
    <w:rsid w:val="00A87F95"/>
    <w:rsid w:val="00A9111A"/>
    <w:rsid w:val="00A91272"/>
    <w:rsid w:val="00A9180B"/>
    <w:rsid w:val="00A91BE8"/>
    <w:rsid w:val="00A92B36"/>
    <w:rsid w:val="00A92CE8"/>
    <w:rsid w:val="00A930E3"/>
    <w:rsid w:val="00A945F3"/>
    <w:rsid w:val="00AA0D47"/>
    <w:rsid w:val="00AA0EBD"/>
    <w:rsid w:val="00AA0FB9"/>
    <w:rsid w:val="00AA11C3"/>
    <w:rsid w:val="00AA263A"/>
    <w:rsid w:val="00AA2695"/>
    <w:rsid w:val="00AA33F4"/>
    <w:rsid w:val="00AA4C7B"/>
    <w:rsid w:val="00AA6CA0"/>
    <w:rsid w:val="00AA6FB4"/>
    <w:rsid w:val="00AB012E"/>
    <w:rsid w:val="00AB0840"/>
    <w:rsid w:val="00AB107D"/>
    <w:rsid w:val="00AB18F8"/>
    <w:rsid w:val="00AB1EEF"/>
    <w:rsid w:val="00AB26EF"/>
    <w:rsid w:val="00AB2988"/>
    <w:rsid w:val="00AB3178"/>
    <w:rsid w:val="00AB3BBA"/>
    <w:rsid w:val="00AB50AC"/>
    <w:rsid w:val="00AB527F"/>
    <w:rsid w:val="00AB65D7"/>
    <w:rsid w:val="00AB6A04"/>
    <w:rsid w:val="00AB7D33"/>
    <w:rsid w:val="00AC065C"/>
    <w:rsid w:val="00AC09A8"/>
    <w:rsid w:val="00AC0CFF"/>
    <w:rsid w:val="00AC192E"/>
    <w:rsid w:val="00AC2405"/>
    <w:rsid w:val="00AC3125"/>
    <w:rsid w:val="00AC46EB"/>
    <w:rsid w:val="00AC5490"/>
    <w:rsid w:val="00AC57F6"/>
    <w:rsid w:val="00AC7FAB"/>
    <w:rsid w:val="00AD0D5A"/>
    <w:rsid w:val="00AD27B1"/>
    <w:rsid w:val="00AD2961"/>
    <w:rsid w:val="00AD2CF2"/>
    <w:rsid w:val="00AD4183"/>
    <w:rsid w:val="00AD4497"/>
    <w:rsid w:val="00AD54D4"/>
    <w:rsid w:val="00AD6714"/>
    <w:rsid w:val="00AE15CF"/>
    <w:rsid w:val="00AE1A5C"/>
    <w:rsid w:val="00AE1B69"/>
    <w:rsid w:val="00AE1C3B"/>
    <w:rsid w:val="00AE24B8"/>
    <w:rsid w:val="00AE2536"/>
    <w:rsid w:val="00AE2A43"/>
    <w:rsid w:val="00AE2C3F"/>
    <w:rsid w:val="00AE2E59"/>
    <w:rsid w:val="00AE2ED8"/>
    <w:rsid w:val="00AE36EC"/>
    <w:rsid w:val="00AE3FA7"/>
    <w:rsid w:val="00AE4C9A"/>
    <w:rsid w:val="00AE538A"/>
    <w:rsid w:val="00AE5A92"/>
    <w:rsid w:val="00AE5C1C"/>
    <w:rsid w:val="00AE6881"/>
    <w:rsid w:val="00AE69CC"/>
    <w:rsid w:val="00AE71A1"/>
    <w:rsid w:val="00AE7338"/>
    <w:rsid w:val="00AF2E7B"/>
    <w:rsid w:val="00AF4687"/>
    <w:rsid w:val="00AF5515"/>
    <w:rsid w:val="00AF5642"/>
    <w:rsid w:val="00AF6C9B"/>
    <w:rsid w:val="00AF72E7"/>
    <w:rsid w:val="00B015C9"/>
    <w:rsid w:val="00B01A26"/>
    <w:rsid w:val="00B01FD5"/>
    <w:rsid w:val="00B022D0"/>
    <w:rsid w:val="00B02A81"/>
    <w:rsid w:val="00B02F06"/>
    <w:rsid w:val="00B039DE"/>
    <w:rsid w:val="00B0452F"/>
    <w:rsid w:val="00B04C0F"/>
    <w:rsid w:val="00B04E3B"/>
    <w:rsid w:val="00B04F4D"/>
    <w:rsid w:val="00B05410"/>
    <w:rsid w:val="00B05845"/>
    <w:rsid w:val="00B063B6"/>
    <w:rsid w:val="00B0697D"/>
    <w:rsid w:val="00B06A6C"/>
    <w:rsid w:val="00B06E89"/>
    <w:rsid w:val="00B07D11"/>
    <w:rsid w:val="00B10938"/>
    <w:rsid w:val="00B10C05"/>
    <w:rsid w:val="00B11DFE"/>
    <w:rsid w:val="00B13C09"/>
    <w:rsid w:val="00B13C2F"/>
    <w:rsid w:val="00B14A59"/>
    <w:rsid w:val="00B14F42"/>
    <w:rsid w:val="00B1516A"/>
    <w:rsid w:val="00B151B8"/>
    <w:rsid w:val="00B157A0"/>
    <w:rsid w:val="00B1669B"/>
    <w:rsid w:val="00B1753B"/>
    <w:rsid w:val="00B20F72"/>
    <w:rsid w:val="00B219F5"/>
    <w:rsid w:val="00B21CF9"/>
    <w:rsid w:val="00B22CB8"/>
    <w:rsid w:val="00B22FD5"/>
    <w:rsid w:val="00B2362E"/>
    <w:rsid w:val="00B241B1"/>
    <w:rsid w:val="00B250D4"/>
    <w:rsid w:val="00B25FC9"/>
    <w:rsid w:val="00B26D0F"/>
    <w:rsid w:val="00B27978"/>
    <w:rsid w:val="00B30037"/>
    <w:rsid w:val="00B3104D"/>
    <w:rsid w:val="00B31C27"/>
    <w:rsid w:val="00B3307E"/>
    <w:rsid w:val="00B3334C"/>
    <w:rsid w:val="00B3363F"/>
    <w:rsid w:val="00B3432F"/>
    <w:rsid w:val="00B3447E"/>
    <w:rsid w:val="00B34576"/>
    <w:rsid w:val="00B34816"/>
    <w:rsid w:val="00B37C34"/>
    <w:rsid w:val="00B400FC"/>
    <w:rsid w:val="00B40FB3"/>
    <w:rsid w:val="00B41305"/>
    <w:rsid w:val="00B43FD4"/>
    <w:rsid w:val="00B44458"/>
    <w:rsid w:val="00B4462C"/>
    <w:rsid w:val="00B4490F"/>
    <w:rsid w:val="00B44F65"/>
    <w:rsid w:val="00B459E3"/>
    <w:rsid w:val="00B46BF7"/>
    <w:rsid w:val="00B50474"/>
    <w:rsid w:val="00B51127"/>
    <w:rsid w:val="00B51E2B"/>
    <w:rsid w:val="00B53930"/>
    <w:rsid w:val="00B54221"/>
    <w:rsid w:val="00B54385"/>
    <w:rsid w:val="00B543EA"/>
    <w:rsid w:val="00B546D9"/>
    <w:rsid w:val="00B546F6"/>
    <w:rsid w:val="00B56113"/>
    <w:rsid w:val="00B60C48"/>
    <w:rsid w:val="00B60DEC"/>
    <w:rsid w:val="00B61003"/>
    <w:rsid w:val="00B61E0C"/>
    <w:rsid w:val="00B62401"/>
    <w:rsid w:val="00B62B54"/>
    <w:rsid w:val="00B62CCC"/>
    <w:rsid w:val="00B65538"/>
    <w:rsid w:val="00B66E84"/>
    <w:rsid w:val="00B6778B"/>
    <w:rsid w:val="00B67B13"/>
    <w:rsid w:val="00B70520"/>
    <w:rsid w:val="00B70D47"/>
    <w:rsid w:val="00B70DA9"/>
    <w:rsid w:val="00B70F2B"/>
    <w:rsid w:val="00B712C9"/>
    <w:rsid w:val="00B7174D"/>
    <w:rsid w:val="00B7213E"/>
    <w:rsid w:val="00B733CC"/>
    <w:rsid w:val="00B76270"/>
    <w:rsid w:val="00B7656B"/>
    <w:rsid w:val="00B76DE2"/>
    <w:rsid w:val="00B7737A"/>
    <w:rsid w:val="00B811F6"/>
    <w:rsid w:val="00B81AFF"/>
    <w:rsid w:val="00B81EC7"/>
    <w:rsid w:val="00B8362D"/>
    <w:rsid w:val="00B83696"/>
    <w:rsid w:val="00B8394E"/>
    <w:rsid w:val="00B83E53"/>
    <w:rsid w:val="00B84052"/>
    <w:rsid w:val="00B84BAA"/>
    <w:rsid w:val="00B858E9"/>
    <w:rsid w:val="00B860C1"/>
    <w:rsid w:val="00B877C2"/>
    <w:rsid w:val="00B87CDD"/>
    <w:rsid w:val="00B90488"/>
    <w:rsid w:val="00B90877"/>
    <w:rsid w:val="00B90C6C"/>
    <w:rsid w:val="00B91D5D"/>
    <w:rsid w:val="00B922F9"/>
    <w:rsid w:val="00B927FF"/>
    <w:rsid w:val="00B9300F"/>
    <w:rsid w:val="00B93E26"/>
    <w:rsid w:val="00B94181"/>
    <w:rsid w:val="00B9424A"/>
    <w:rsid w:val="00B94C6C"/>
    <w:rsid w:val="00BA0759"/>
    <w:rsid w:val="00BA19F0"/>
    <w:rsid w:val="00BA1CEB"/>
    <w:rsid w:val="00BA1DD9"/>
    <w:rsid w:val="00BA2497"/>
    <w:rsid w:val="00BA46A5"/>
    <w:rsid w:val="00BA4DD9"/>
    <w:rsid w:val="00BA73E4"/>
    <w:rsid w:val="00BA7B88"/>
    <w:rsid w:val="00BA7C6D"/>
    <w:rsid w:val="00BB1435"/>
    <w:rsid w:val="00BB2515"/>
    <w:rsid w:val="00BB265C"/>
    <w:rsid w:val="00BB2EE5"/>
    <w:rsid w:val="00BB3300"/>
    <w:rsid w:val="00BB55EF"/>
    <w:rsid w:val="00BB59C4"/>
    <w:rsid w:val="00BB6AA7"/>
    <w:rsid w:val="00BC0E0B"/>
    <w:rsid w:val="00BC21F2"/>
    <w:rsid w:val="00BC464F"/>
    <w:rsid w:val="00BC78C4"/>
    <w:rsid w:val="00BC7E2C"/>
    <w:rsid w:val="00BD2327"/>
    <w:rsid w:val="00BD242F"/>
    <w:rsid w:val="00BD271F"/>
    <w:rsid w:val="00BD3423"/>
    <w:rsid w:val="00BD478D"/>
    <w:rsid w:val="00BD4BBD"/>
    <w:rsid w:val="00BD5B64"/>
    <w:rsid w:val="00BD780C"/>
    <w:rsid w:val="00BD7D1C"/>
    <w:rsid w:val="00BE0F1E"/>
    <w:rsid w:val="00BE1272"/>
    <w:rsid w:val="00BE2236"/>
    <w:rsid w:val="00BE2341"/>
    <w:rsid w:val="00BE2358"/>
    <w:rsid w:val="00BE3105"/>
    <w:rsid w:val="00BE49E5"/>
    <w:rsid w:val="00BE4A67"/>
    <w:rsid w:val="00BE580A"/>
    <w:rsid w:val="00BE6219"/>
    <w:rsid w:val="00BE6805"/>
    <w:rsid w:val="00BE6E5D"/>
    <w:rsid w:val="00BE7201"/>
    <w:rsid w:val="00BF0963"/>
    <w:rsid w:val="00BF0A5F"/>
    <w:rsid w:val="00BF1CB8"/>
    <w:rsid w:val="00BF1D9F"/>
    <w:rsid w:val="00BF2201"/>
    <w:rsid w:val="00BF3520"/>
    <w:rsid w:val="00BF38EE"/>
    <w:rsid w:val="00BF5381"/>
    <w:rsid w:val="00BF56C3"/>
    <w:rsid w:val="00BF71E0"/>
    <w:rsid w:val="00BF7DAE"/>
    <w:rsid w:val="00C011B1"/>
    <w:rsid w:val="00C01240"/>
    <w:rsid w:val="00C01BC2"/>
    <w:rsid w:val="00C01F18"/>
    <w:rsid w:val="00C0280F"/>
    <w:rsid w:val="00C02A2F"/>
    <w:rsid w:val="00C04D5C"/>
    <w:rsid w:val="00C04F48"/>
    <w:rsid w:val="00C04FB8"/>
    <w:rsid w:val="00C054F9"/>
    <w:rsid w:val="00C05A2B"/>
    <w:rsid w:val="00C06F20"/>
    <w:rsid w:val="00C0773F"/>
    <w:rsid w:val="00C10124"/>
    <w:rsid w:val="00C108DF"/>
    <w:rsid w:val="00C10C4B"/>
    <w:rsid w:val="00C115E8"/>
    <w:rsid w:val="00C12695"/>
    <w:rsid w:val="00C13570"/>
    <w:rsid w:val="00C14243"/>
    <w:rsid w:val="00C14CBB"/>
    <w:rsid w:val="00C150CE"/>
    <w:rsid w:val="00C16C36"/>
    <w:rsid w:val="00C16F04"/>
    <w:rsid w:val="00C174A0"/>
    <w:rsid w:val="00C201A9"/>
    <w:rsid w:val="00C207A0"/>
    <w:rsid w:val="00C20D52"/>
    <w:rsid w:val="00C2147F"/>
    <w:rsid w:val="00C2251B"/>
    <w:rsid w:val="00C2371A"/>
    <w:rsid w:val="00C2379A"/>
    <w:rsid w:val="00C239BA"/>
    <w:rsid w:val="00C24012"/>
    <w:rsid w:val="00C2615D"/>
    <w:rsid w:val="00C265AF"/>
    <w:rsid w:val="00C30507"/>
    <w:rsid w:val="00C309E4"/>
    <w:rsid w:val="00C31724"/>
    <w:rsid w:val="00C327B1"/>
    <w:rsid w:val="00C32E06"/>
    <w:rsid w:val="00C33709"/>
    <w:rsid w:val="00C35F6A"/>
    <w:rsid w:val="00C37422"/>
    <w:rsid w:val="00C375BB"/>
    <w:rsid w:val="00C37F2C"/>
    <w:rsid w:val="00C401EB"/>
    <w:rsid w:val="00C40A39"/>
    <w:rsid w:val="00C412A1"/>
    <w:rsid w:val="00C41BE2"/>
    <w:rsid w:val="00C423E2"/>
    <w:rsid w:val="00C4631F"/>
    <w:rsid w:val="00C46517"/>
    <w:rsid w:val="00C469FB"/>
    <w:rsid w:val="00C46C03"/>
    <w:rsid w:val="00C47645"/>
    <w:rsid w:val="00C47EC2"/>
    <w:rsid w:val="00C50A1B"/>
    <w:rsid w:val="00C527EB"/>
    <w:rsid w:val="00C5338F"/>
    <w:rsid w:val="00C54308"/>
    <w:rsid w:val="00C54A8C"/>
    <w:rsid w:val="00C54DB6"/>
    <w:rsid w:val="00C555BF"/>
    <w:rsid w:val="00C5566F"/>
    <w:rsid w:val="00C55F80"/>
    <w:rsid w:val="00C5672D"/>
    <w:rsid w:val="00C56826"/>
    <w:rsid w:val="00C60086"/>
    <w:rsid w:val="00C6126E"/>
    <w:rsid w:val="00C616FE"/>
    <w:rsid w:val="00C62E0A"/>
    <w:rsid w:val="00C62E57"/>
    <w:rsid w:val="00C6318D"/>
    <w:rsid w:val="00C634D7"/>
    <w:rsid w:val="00C63A8F"/>
    <w:rsid w:val="00C645B1"/>
    <w:rsid w:val="00C64B4B"/>
    <w:rsid w:val="00C6583F"/>
    <w:rsid w:val="00C6594A"/>
    <w:rsid w:val="00C6610C"/>
    <w:rsid w:val="00C66288"/>
    <w:rsid w:val="00C667E5"/>
    <w:rsid w:val="00C669E5"/>
    <w:rsid w:val="00C66A76"/>
    <w:rsid w:val="00C67E57"/>
    <w:rsid w:val="00C7036B"/>
    <w:rsid w:val="00C710E3"/>
    <w:rsid w:val="00C71524"/>
    <w:rsid w:val="00C71A97"/>
    <w:rsid w:val="00C71D33"/>
    <w:rsid w:val="00C72ADD"/>
    <w:rsid w:val="00C735F2"/>
    <w:rsid w:val="00C751B9"/>
    <w:rsid w:val="00C7607E"/>
    <w:rsid w:val="00C762B4"/>
    <w:rsid w:val="00C766D0"/>
    <w:rsid w:val="00C76702"/>
    <w:rsid w:val="00C771FE"/>
    <w:rsid w:val="00C775C5"/>
    <w:rsid w:val="00C777F4"/>
    <w:rsid w:val="00C800B1"/>
    <w:rsid w:val="00C80289"/>
    <w:rsid w:val="00C80D5C"/>
    <w:rsid w:val="00C80D9C"/>
    <w:rsid w:val="00C81B90"/>
    <w:rsid w:val="00C828F1"/>
    <w:rsid w:val="00C8549E"/>
    <w:rsid w:val="00C855B8"/>
    <w:rsid w:val="00C8667A"/>
    <w:rsid w:val="00C90CFF"/>
    <w:rsid w:val="00C90D7A"/>
    <w:rsid w:val="00C91439"/>
    <w:rsid w:val="00C92F74"/>
    <w:rsid w:val="00C9462D"/>
    <w:rsid w:val="00C9503F"/>
    <w:rsid w:val="00C95E2B"/>
    <w:rsid w:val="00C9632B"/>
    <w:rsid w:val="00C97E98"/>
    <w:rsid w:val="00CA01A8"/>
    <w:rsid w:val="00CA03EF"/>
    <w:rsid w:val="00CA0D7F"/>
    <w:rsid w:val="00CA1D80"/>
    <w:rsid w:val="00CA1EBD"/>
    <w:rsid w:val="00CA3354"/>
    <w:rsid w:val="00CA3DA1"/>
    <w:rsid w:val="00CA421E"/>
    <w:rsid w:val="00CA5AE1"/>
    <w:rsid w:val="00CA5D48"/>
    <w:rsid w:val="00CA7713"/>
    <w:rsid w:val="00CA7864"/>
    <w:rsid w:val="00CB0224"/>
    <w:rsid w:val="00CB1BED"/>
    <w:rsid w:val="00CB1FFE"/>
    <w:rsid w:val="00CB2338"/>
    <w:rsid w:val="00CB2AE7"/>
    <w:rsid w:val="00CB3D9C"/>
    <w:rsid w:val="00CB4473"/>
    <w:rsid w:val="00CB46A3"/>
    <w:rsid w:val="00CB53FC"/>
    <w:rsid w:val="00CB5AFF"/>
    <w:rsid w:val="00CB64B2"/>
    <w:rsid w:val="00CB6C06"/>
    <w:rsid w:val="00CC0014"/>
    <w:rsid w:val="00CC00E4"/>
    <w:rsid w:val="00CC16EE"/>
    <w:rsid w:val="00CC219B"/>
    <w:rsid w:val="00CC21AB"/>
    <w:rsid w:val="00CC24F9"/>
    <w:rsid w:val="00CC3237"/>
    <w:rsid w:val="00CC37A7"/>
    <w:rsid w:val="00CC4728"/>
    <w:rsid w:val="00CC5198"/>
    <w:rsid w:val="00CC51C4"/>
    <w:rsid w:val="00CC5EE0"/>
    <w:rsid w:val="00CC69CF"/>
    <w:rsid w:val="00CC6A4D"/>
    <w:rsid w:val="00CC6CBE"/>
    <w:rsid w:val="00CC79D7"/>
    <w:rsid w:val="00CD0E97"/>
    <w:rsid w:val="00CD1461"/>
    <w:rsid w:val="00CD1803"/>
    <w:rsid w:val="00CD1994"/>
    <w:rsid w:val="00CD2E0F"/>
    <w:rsid w:val="00CD31ED"/>
    <w:rsid w:val="00CD3F74"/>
    <w:rsid w:val="00CD4136"/>
    <w:rsid w:val="00CD4F83"/>
    <w:rsid w:val="00CD7442"/>
    <w:rsid w:val="00CE12CA"/>
    <w:rsid w:val="00CE1681"/>
    <w:rsid w:val="00CE1AD8"/>
    <w:rsid w:val="00CE1C51"/>
    <w:rsid w:val="00CE2848"/>
    <w:rsid w:val="00CE3468"/>
    <w:rsid w:val="00CE3A8C"/>
    <w:rsid w:val="00CE507B"/>
    <w:rsid w:val="00CE531C"/>
    <w:rsid w:val="00CE60E6"/>
    <w:rsid w:val="00CE6EFC"/>
    <w:rsid w:val="00CE7BE8"/>
    <w:rsid w:val="00CF0374"/>
    <w:rsid w:val="00CF074C"/>
    <w:rsid w:val="00CF07C0"/>
    <w:rsid w:val="00CF1A6D"/>
    <w:rsid w:val="00CF1F58"/>
    <w:rsid w:val="00CF3E84"/>
    <w:rsid w:val="00CF3EFE"/>
    <w:rsid w:val="00CF4C38"/>
    <w:rsid w:val="00CF6C04"/>
    <w:rsid w:val="00CF7707"/>
    <w:rsid w:val="00D004FC"/>
    <w:rsid w:val="00D01046"/>
    <w:rsid w:val="00D02166"/>
    <w:rsid w:val="00D02319"/>
    <w:rsid w:val="00D0394D"/>
    <w:rsid w:val="00D03D34"/>
    <w:rsid w:val="00D05223"/>
    <w:rsid w:val="00D05F71"/>
    <w:rsid w:val="00D07364"/>
    <w:rsid w:val="00D075DC"/>
    <w:rsid w:val="00D10032"/>
    <w:rsid w:val="00D11B32"/>
    <w:rsid w:val="00D11D76"/>
    <w:rsid w:val="00D11FA9"/>
    <w:rsid w:val="00D12698"/>
    <w:rsid w:val="00D128A0"/>
    <w:rsid w:val="00D1396E"/>
    <w:rsid w:val="00D142CA"/>
    <w:rsid w:val="00D147AF"/>
    <w:rsid w:val="00D14B30"/>
    <w:rsid w:val="00D14E64"/>
    <w:rsid w:val="00D15FCF"/>
    <w:rsid w:val="00D1600E"/>
    <w:rsid w:val="00D162E0"/>
    <w:rsid w:val="00D16DB7"/>
    <w:rsid w:val="00D177CF"/>
    <w:rsid w:val="00D2029C"/>
    <w:rsid w:val="00D21BAD"/>
    <w:rsid w:val="00D22229"/>
    <w:rsid w:val="00D2372E"/>
    <w:rsid w:val="00D24198"/>
    <w:rsid w:val="00D24885"/>
    <w:rsid w:val="00D262DE"/>
    <w:rsid w:val="00D26902"/>
    <w:rsid w:val="00D26B78"/>
    <w:rsid w:val="00D26D57"/>
    <w:rsid w:val="00D27166"/>
    <w:rsid w:val="00D27230"/>
    <w:rsid w:val="00D27F3F"/>
    <w:rsid w:val="00D30022"/>
    <w:rsid w:val="00D31483"/>
    <w:rsid w:val="00D31A2C"/>
    <w:rsid w:val="00D31B70"/>
    <w:rsid w:val="00D34A69"/>
    <w:rsid w:val="00D3546C"/>
    <w:rsid w:val="00D37FE8"/>
    <w:rsid w:val="00D41893"/>
    <w:rsid w:val="00D422FE"/>
    <w:rsid w:val="00D42E84"/>
    <w:rsid w:val="00D43C19"/>
    <w:rsid w:val="00D45327"/>
    <w:rsid w:val="00D45817"/>
    <w:rsid w:val="00D46691"/>
    <w:rsid w:val="00D476A9"/>
    <w:rsid w:val="00D47AEF"/>
    <w:rsid w:val="00D50BD5"/>
    <w:rsid w:val="00D50E65"/>
    <w:rsid w:val="00D513BB"/>
    <w:rsid w:val="00D52EAD"/>
    <w:rsid w:val="00D5323C"/>
    <w:rsid w:val="00D533F6"/>
    <w:rsid w:val="00D536C8"/>
    <w:rsid w:val="00D538F8"/>
    <w:rsid w:val="00D53C01"/>
    <w:rsid w:val="00D5507F"/>
    <w:rsid w:val="00D55162"/>
    <w:rsid w:val="00D553C9"/>
    <w:rsid w:val="00D558E7"/>
    <w:rsid w:val="00D55E2B"/>
    <w:rsid w:val="00D5675E"/>
    <w:rsid w:val="00D56975"/>
    <w:rsid w:val="00D56FA0"/>
    <w:rsid w:val="00D570A6"/>
    <w:rsid w:val="00D571D8"/>
    <w:rsid w:val="00D57823"/>
    <w:rsid w:val="00D57A5C"/>
    <w:rsid w:val="00D57E2A"/>
    <w:rsid w:val="00D605E3"/>
    <w:rsid w:val="00D607C2"/>
    <w:rsid w:val="00D60B3D"/>
    <w:rsid w:val="00D61611"/>
    <w:rsid w:val="00D6346B"/>
    <w:rsid w:val="00D63978"/>
    <w:rsid w:val="00D642FB"/>
    <w:rsid w:val="00D64766"/>
    <w:rsid w:val="00D64F63"/>
    <w:rsid w:val="00D64F69"/>
    <w:rsid w:val="00D65BA1"/>
    <w:rsid w:val="00D71FA3"/>
    <w:rsid w:val="00D72472"/>
    <w:rsid w:val="00D7260F"/>
    <w:rsid w:val="00D74267"/>
    <w:rsid w:val="00D74750"/>
    <w:rsid w:val="00D74800"/>
    <w:rsid w:val="00D75E8B"/>
    <w:rsid w:val="00D76C80"/>
    <w:rsid w:val="00D76E4D"/>
    <w:rsid w:val="00D7792F"/>
    <w:rsid w:val="00D77BED"/>
    <w:rsid w:val="00D808DE"/>
    <w:rsid w:val="00D81DF1"/>
    <w:rsid w:val="00D82D47"/>
    <w:rsid w:val="00D83154"/>
    <w:rsid w:val="00D841C3"/>
    <w:rsid w:val="00D847D7"/>
    <w:rsid w:val="00D84870"/>
    <w:rsid w:val="00D85B0E"/>
    <w:rsid w:val="00D85C0C"/>
    <w:rsid w:val="00D872B6"/>
    <w:rsid w:val="00D90B52"/>
    <w:rsid w:val="00D90D6E"/>
    <w:rsid w:val="00D92DBE"/>
    <w:rsid w:val="00D9378B"/>
    <w:rsid w:val="00D93D41"/>
    <w:rsid w:val="00D944BD"/>
    <w:rsid w:val="00D95261"/>
    <w:rsid w:val="00D956AE"/>
    <w:rsid w:val="00D95F1D"/>
    <w:rsid w:val="00D961D7"/>
    <w:rsid w:val="00D96FF6"/>
    <w:rsid w:val="00DA177E"/>
    <w:rsid w:val="00DA32A0"/>
    <w:rsid w:val="00DA38FD"/>
    <w:rsid w:val="00DA4C27"/>
    <w:rsid w:val="00DA4E2E"/>
    <w:rsid w:val="00DA57A9"/>
    <w:rsid w:val="00DA60E9"/>
    <w:rsid w:val="00DB0A91"/>
    <w:rsid w:val="00DB0D9A"/>
    <w:rsid w:val="00DB13BA"/>
    <w:rsid w:val="00DB2297"/>
    <w:rsid w:val="00DB27AA"/>
    <w:rsid w:val="00DB2A55"/>
    <w:rsid w:val="00DB2D39"/>
    <w:rsid w:val="00DB3858"/>
    <w:rsid w:val="00DB50B6"/>
    <w:rsid w:val="00DB59A4"/>
    <w:rsid w:val="00DB60C3"/>
    <w:rsid w:val="00DB6C68"/>
    <w:rsid w:val="00DB7674"/>
    <w:rsid w:val="00DC04EC"/>
    <w:rsid w:val="00DC0551"/>
    <w:rsid w:val="00DC0BFF"/>
    <w:rsid w:val="00DC244B"/>
    <w:rsid w:val="00DC3F21"/>
    <w:rsid w:val="00DC40C6"/>
    <w:rsid w:val="00DC4700"/>
    <w:rsid w:val="00DC575C"/>
    <w:rsid w:val="00DC5F05"/>
    <w:rsid w:val="00DC6091"/>
    <w:rsid w:val="00DC63EF"/>
    <w:rsid w:val="00DC6452"/>
    <w:rsid w:val="00DC680B"/>
    <w:rsid w:val="00DC727C"/>
    <w:rsid w:val="00DC7F99"/>
    <w:rsid w:val="00DD2056"/>
    <w:rsid w:val="00DD2304"/>
    <w:rsid w:val="00DD27A9"/>
    <w:rsid w:val="00DD566A"/>
    <w:rsid w:val="00DD5A13"/>
    <w:rsid w:val="00DD7E82"/>
    <w:rsid w:val="00DE0460"/>
    <w:rsid w:val="00DE0996"/>
    <w:rsid w:val="00DE0D67"/>
    <w:rsid w:val="00DE0E33"/>
    <w:rsid w:val="00DE1587"/>
    <w:rsid w:val="00DE25F1"/>
    <w:rsid w:val="00DE346B"/>
    <w:rsid w:val="00DE3807"/>
    <w:rsid w:val="00DE3AFF"/>
    <w:rsid w:val="00DE4842"/>
    <w:rsid w:val="00DE4D55"/>
    <w:rsid w:val="00DE566A"/>
    <w:rsid w:val="00DE5740"/>
    <w:rsid w:val="00DE595B"/>
    <w:rsid w:val="00DE677F"/>
    <w:rsid w:val="00DF03C0"/>
    <w:rsid w:val="00DF15C5"/>
    <w:rsid w:val="00DF24AF"/>
    <w:rsid w:val="00DF346F"/>
    <w:rsid w:val="00DF37AA"/>
    <w:rsid w:val="00DF43D8"/>
    <w:rsid w:val="00DF4F07"/>
    <w:rsid w:val="00DF51AC"/>
    <w:rsid w:val="00DF7BBC"/>
    <w:rsid w:val="00E0000A"/>
    <w:rsid w:val="00E01218"/>
    <w:rsid w:val="00E01A5C"/>
    <w:rsid w:val="00E02846"/>
    <w:rsid w:val="00E029A8"/>
    <w:rsid w:val="00E0353F"/>
    <w:rsid w:val="00E04255"/>
    <w:rsid w:val="00E04606"/>
    <w:rsid w:val="00E0481E"/>
    <w:rsid w:val="00E057E9"/>
    <w:rsid w:val="00E06F59"/>
    <w:rsid w:val="00E06FB2"/>
    <w:rsid w:val="00E07011"/>
    <w:rsid w:val="00E07FA6"/>
    <w:rsid w:val="00E1006A"/>
    <w:rsid w:val="00E10398"/>
    <w:rsid w:val="00E113DD"/>
    <w:rsid w:val="00E12686"/>
    <w:rsid w:val="00E12770"/>
    <w:rsid w:val="00E12813"/>
    <w:rsid w:val="00E13F9C"/>
    <w:rsid w:val="00E1416A"/>
    <w:rsid w:val="00E1478D"/>
    <w:rsid w:val="00E1664A"/>
    <w:rsid w:val="00E16EBE"/>
    <w:rsid w:val="00E17082"/>
    <w:rsid w:val="00E17603"/>
    <w:rsid w:val="00E201A8"/>
    <w:rsid w:val="00E213C6"/>
    <w:rsid w:val="00E2215C"/>
    <w:rsid w:val="00E230D1"/>
    <w:rsid w:val="00E231FB"/>
    <w:rsid w:val="00E239F7"/>
    <w:rsid w:val="00E24126"/>
    <w:rsid w:val="00E24613"/>
    <w:rsid w:val="00E24B28"/>
    <w:rsid w:val="00E25322"/>
    <w:rsid w:val="00E25443"/>
    <w:rsid w:val="00E2603B"/>
    <w:rsid w:val="00E27525"/>
    <w:rsid w:val="00E3045E"/>
    <w:rsid w:val="00E319DB"/>
    <w:rsid w:val="00E31BFE"/>
    <w:rsid w:val="00E31D46"/>
    <w:rsid w:val="00E32822"/>
    <w:rsid w:val="00E32EA4"/>
    <w:rsid w:val="00E33C62"/>
    <w:rsid w:val="00E355F4"/>
    <w:rsid w:val="00E36F07"/>
    <w:rsid w:val="00E3701C"/>
    <w:rsid w:val="00E376A3"/>
    <w:rsid w:val="00E37806"/>
    <w:rsid w:val="00E41EFB"/>
    <w:rsid w:val="00E42839"/>
    <w:rsid w:val="00E42A52"/>
    <w:rsid w:val="00E42A8F"/>
    <w:rsid w:val="00E42C25"/>
    <w:rsid w:val="00E447EF"/>
    <w:rsid w:val="00E44E9E"/>
    <w:rsid w:val="00E450A5"/>
    <w:rsid w:val="00E46C32"/>
    <w:rsid w:val="00E50019"/>
    <w:rsid w:val="00E501E2"/>
    <w:rsid w:val="00E51EC8"/>
    <w:rsid w:val="00E521A2"/>
    <w:rsid w:val="00E5288D"/>
    <w:rsid w:val="00E53930"/>
    <w:rsid w:val="00E545D9"/>
    <w:rsid w:val="00E54B76"/>
    <w:rsid w:val="00E56E7F"/>
    <w:rsid w:val="00E57586"/>
    <w:rsid w:val="00E5795A"/>
    <w:rsid w:val="00E57BE7"/>
    <w:rsid w:val="00E60631"/>
    <w:rsid w:val="00E60A22"/>
    <w:rsid w:val="00E61468"/>
    <w:rsid w:val="00E61952"/>
    <w:rsid w:val="00E61C45"/>
    <w:rsid w:val="00E6227A"/>
    <w:rsid w:val="00E625F2"/>
    <w:rsid w:val="00E63612"/>
    <w:rsid w:val="00E637C1"/>
    <w:rsid w:val="00E63852"/>
    <w:rsid w:val="00E64056"/>
    <w:rsid w:val="00E64AEC"/>
    <w:rsid w:val="00E64F32"/>
    <w:rsid w:val="00E64F7B"/>
    <w:rsid w:val="00E650C8"/>
    <w:rsid w:val="00E67DA6"/>
    <w:rsid w:val="00E67E8E"/>
    <w:rsid w:val="00E701C8"/>
    <w:rsid w:val="00E70E01"/>
    <w:rsid w:val="00E71EF4"/>
    <w:rsid w:val="00E723C1"/>
    <w:rsid w:val="00E72928"/>
    <w:rsid w:val="00E729DB"/>
    <w:rsid w:val="00E72B32"/>
    <w:rsid w:val="00E73629"/>
    <w:rsid w:val="00E742F5"/>
    <w:rsid w:val="00E74528"/>
    <w:rsid w:val="00E74A9B"/>
    <w:rsid w:val="00E74ADC"/>
    <w:rsid w:val="00E76497"/>
    <w:rsid w:val="00E76F7C"/>
    <w:rsid w:val="00E772B9"/>
    <w:rsid w:val="00E77486"/>
    <w:rsid w:val="00E7776E"/>
    <w:rsid w:val="00E80050"/>
    <w:rsid w:val="00E80895"/>
    <w:rsid w:val="00E80D39"/>
    <w:rsid w:val="00E814FE"/>
    <w:rsid w:val="00E81753"/>
    <w:rsid w:val="00E81860"/>
    <w:rsid w:val="00E83723"/>
    <w:rsid w:val="00E8478E"/>
    <w:rsid w:val="00E8487A"/>
    <w:rsid w:val="00E854B0"/>
    <w:rsid w:val="00E85969"/>
    <w:rsid w:val="00E87619"/>
    <w:rsid w:val="00E87B32"/>
    <w:rsid w:val="00E90E9A"/>
    <w:rsid w:val="00E90F6D"/>
    <w:rsid w:val="00E91A3F"/>
    <w:rsid w:val="00E91B0C"/>
    <w:rsid w:val="00E92C21"/>
    <w:rsid w:val="00E931DE"/>
    <w:rsid w:val="00E93884"/>
    <w:rsid w:val="00E94661"/>
    <w:rsid w:val="00E95385"/>
    <w:rsid w:val="00E955F8"/>
    <w:rsid w:val="00E96799"/>
    <w:rsid w:val="00E97903"/>
    <w:rsid w:val="00EA1759"/>
    <w:rsid w:val="00EA1ED2"/>
    <w:rsid w:val="00EA2238"/>
    <w:rsid w:val="00EA241A"/>
    <w:rsid w:val="00EA2F59"/>
    <w:rsid w:val="00EA50F2"/>
    <w:rsid w:val="00EA62B4"/>
    <w:rsid w:val="00EA69F9"/>
    <w:rsid w:val="00EA6A9E"/>
    <w:rsid w:val="00EA6D9A"/>
    <w:rsid w:val="00EA707E"/>
    <w:rsid w:val="00EA757A"/>
    <w:rsid w:val="00EA7631"/>
    <w:rsid w:val="00EA7A9A"/>
    <w:rsid w:val="00EA7BA7"/>
    <w:rsid w:val="00EB0A32"/>
    <w:rsid w:val="00EB282A"/>
    <w:rsid w:val="00EB3017"/>
    <w:rsid w:val="00EB3D42"/>
    <w:rsid w:val="00EB5E3D"/>
    <w:rsid w:val="00EB6506"/>
    <w:rsid w:val="00EB7DBA"/>
    <w:rsid w:val="00EC1A38"/>
    <w:rsid w:val="00EC2840"/>
    <w:rsid w:val="00EC2B11"/>
    <w:rsid w:val="00EC436A"/>
    <w:rsid w:val="00EC4FFD"/>
    <w:rsid w:val="00EC517F"/>
    <w:rsid w:val="00EC62CC"/>
    <w:rsid w:val="00EC69E5"/>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5ABD"/>
    <w:rsid w:val="00ED5F43"/>
    <w:rsid w:val="00ED5F70"/>
    <w:rsid w:val="00ED624A"/>
    <w:rsid w:val="00ED6540"/>
    <w:rsid w:val="00ED72E3"/>
    <w:rsid w:val="00EE11A4"/>
    <w:rsid w:val="00EE143D"/>
    <w:rsid w:val="00EE165C"/>
    <w:rsid w:val="00EE1E8B"/>
    <w:rsid w:val="00EE4023"/>
    <w:rsid w:val="00EE4ABD"/>
    <w:rsid w:val="00EE58A1"/>
    <w:rsid w:val="00EE6CC8"/>
    <w:rsid w:val="00EE6F23"/>
    <w:rsid w:val="00EE7067"/>
    <w:rsid w:val="00EE717D"/>
    <w:rsid w:val="00EF0003"/>
    <w:rsid w:val="00EF000F"/>
    <w:rsid w:val="00EF06A8"/>
    <w:rsid w:val="00EF077C"/>
    <w:rsid w:val="00EF0F75"/>
    <w:rsid w:val="00EF173E"/>
    <w:rsid w:val="00EF1C78"/>
    <w:rsid w:val="00EF2C3D"/>
    <w:rsid w:val="00EF350B"/>
    <w:rsid w:val="00EF4932"/>
    <w:rsid w:val="00EF4C18"/>
    <w:rsid w:val="00EF505C"/>
    <w:rsid w:val="00EF55AB"/>
    <w:rsid w:val="00EF59C0"/>
    <w:rsid w:val="00EF6443"/>
    <w:rsid w:val="00EF6BCB"/>
    <w:rsid w:val="00EF73EB"/>
    <w:rsid w:val="00F0047F"/>
    <w:rsid w:val="00F00B4A"/>
    <w:rsid w:val="00F0111E"/>
    <w:rsid w:val="00F01177"/>
    <w:rsid w:val="00F02281"/>
    <w:rsid w:val="00F02590"/>
    <w:rsid w:val="00F0295C"/>
    <w:rsid w:val="00F0315C"/>
    <w:rsid w:val="00F0381E"/>
    <w:rsid w:val="00F045C3"/>
    <w:rsid w:val="00F05223"/>
    <w:rsid w:val="00F0618A"/>
    <w:rsid w:val="00F06386"/>
    <w:rsid w:val="00F0719F"/>
    <w:rsid w:val="00F07D34"/>
    <w:rsid w:val="00F10146"/>
    <w:rsid w:val="00F10D59"/>
    <w:rsid w:val="00F115BD"/>
    <w:rsid w:val="00F115F2"/>
    <w:rsid w:val="00F125BB"/>
    <w:rsid w:val="00F13CF6"/>
    <w:rsid w:val="00F155AF"/>
    <w:rsid w:val="00F15D30"/>
    <w:rsid w:val="00F160A4"/>
    <w:rsid w:val="00F16426"/>
    <w:rsid w:val="00F16767"/>
    <w:rsid w:val="00F16A71"/>
    <w:rsid w:val="00F16BC0"/>
    <w:rsid w:val="00F20130"/>
    <w:rsid w:val="00F20655"/>
    <w:rsid w:val="00F20A15"/>
    <w:rsid w:val="00F24607"/>
    <w:rsid w:val="00F24D08"/>
    <w:rsid w:val="00F24D8B"/>
    <w:rsid w:val="00F2601C"/>
    <w:rsid w:val="00F265F3"/>
    <w:rsid w:val="00F27D80"/>
    <w:rsid w:val="00F27EC9"/>
    <w:rsid w:val="00F307B5"/>
    <w:rsid w:val="00F30886"/>
    <w:rsid w:val="00F308A5"/>
    <w:rsid w:val="00F3332D"/>
    <w:rsid w:val="00F334D2"/>
    <w:rsid w:val="00F348BD"/>
    <w:rsid w:val="00F34D06"/>
    <w:rsid w:val="00F3501A"/>
    <w:rsid w:val="00F35090"/>
    <w:rsid w:val="00F361C9"/>
    <w:rsid w:val="00F36EEF"/>
    <w:rsid w:val="00F370D7"/>
    <w:rsid w:val="00F37967"/>
    <w:rsid w:val="00F409EC"/>
    <w:rsid w:val="00F41914"/>
    <w:rsid w:val="00F42405"/>
    <w:rsid w:val="00F43EC6"/>
    <w:rsid w:val="00F43F9C"/>
    <w:rsid w:val="00F450E8"/>
    <w:rsid w:val="00F472F5"/>
    <w:rsid w:val="00F473E5"/>
    <w:rsid w:val="00F47C47"/>
    <w:rsid w:val="00F5095F"/>
    <w:rsid w:val="00F50D0F"/>
    <w:rsid w:val="00F514E9"/>
    <w:rsid w:val="00F51D38"/>
    <w:rsid w:val="00F52591"/>
    <w:rsid w:val="00F54952"/>
    <w:rsid w:val="00F54B7A"/>
    <w:rsid w:val="00F561CB"/>
    <w:rsid w:val="00F56505"/>
    <w:rsid w:val="00F56B5B"/>
    <w:rsid w:val="00F56D09"/>
    <w:rsid w:val="00F56FA5"/>
    <w:rsid w:val="00F573E8"/>
    <w:rsid w:val="00F5746B"/>
    <w:rsid w:val="00F575C9"/>
    <w:rsid w:val="00F6028D"/>
    <w:rsid w:val="00F608D9"/>
    <w:rsid w:val="00F614B5"/>
    <w:rsid w:val="00F61A6D"/>
    <w:rsid w:val="00F61E86"/>
    <w:rsid w:val="00F62ED9"/>
    <w:rsid w:val="00F640CF"/>
    <w:rsid w:val="00F64C0E"/>
    <w:rsid w:val="00F65696"/>
    <w:rsid w:val="00F65E14"/>
    <w:rsid w:val="00F670E2"/>
    <w:rsid w:val="00F670E9"/>
    <w:rsid w:val="00F6737B"/>
    <w:rsid w:val="00F70273"/>
    <w:rsid w:val="00F73384"/>
    <w:rsid w:val="00F754E6"/>
    <w:rsid w:val="00F76A8C"/>
    <w:rsid w:val="00F76E56"/>
    <w:rsid w:val="00F76F98"/>
    <w:rsid w:val="00F77415"/>
    <w:rsid w:val="00F77FB3"/>
    <w:rsid w:val="00F805A8"/>
    <w:rsid w:val="00F80B24"/>
    <w:rsid w:val="00F816CA"/>
    <w:rsid w:val="00F81ECF"/>
    <w:rsid w:val="00F832BE"/>
    <w:rsid w:val="00F83792"/>
    <w:rsid w:val="00F83C13"/>
    <w:rsid w:val="00F847CB"/>
    <w:rsid w:val="00F84FC8"/>
    <w:rsid w:val="00F86329"/>
    <w:rsid w:val="00F86717"/>
    <w:rsid w:val="00F87E7A"/>
    <w:rsid w:val="00F901DC"/>
    <w:rsid w:val="00F908EE"/>
    <w:rsid w:val="00F9125C"/>
    <w:rsid w:val="00F924F0"/>
    <w:rsid w:val="00F93ED7"/>
    <w:rsid w:val="00F93F8C"/>
    <w:rsid w:val="00F97649"/>
    <w:rsid w:val="00FA03A5"/>
    <w:rsid w:val="00FA03D4"/>
    <w:rsid w:val="00FA1577"/>
    <w:rsid w:val="00FA15E1"/>
    <w:rsid w:val="00FA463F"/>
    <w:rsid w:val="00FA48A9"/>
    <w:rsid w:val="00FA4F8B"/>
    <w:rsid w:val="00FA707F"/>
    <w:rsid w:val="00FB0990"/>
    <w:rsid w:val="00FB0D2E"/>
    <w:rsid w:val="00FB1301"/>
    <w:rsid w:val="00FB16C7"/>
    <w:rsid w:val="00FB2B0F"/>
    <w:rsid w:val="00FB2D5C"/>
    <w:rsid w:val="00FB4B64"/>
    <w:rsid w:val="00FB4EFB"/>
    <w:rsid w:val="00FB5784"/>
    <w:rsid w:val="00FB5968"/>
    <w:rsid w:val="00FB66A6"/>
    <w:rsid w:val="00FB6979"/>
    <w:rsid w:val="00FB7132"/>
    <w:rsid w:val="00FB780A"/>
    <w:rsid w:val="00FB7EB2"/>
    <w:rsid w:val="00FC0367"/>
    <w:rsid w:val="00FC18B3"/>
    <w:rsid w:val="00FC27F9"/>
    <w:rsid w:val="00FC3839"/>
    <w:rsid w:val="00FC5FB1"/>
    <w:rsid w:val="00FC60D1"/>
    <w:rsid w:val="00FC6EBA"/>
    <w:rsid w:val="00FC7EC6"/>
    <w:rsid w:val="00FC7F5A"/>
    <w:rsid w:val="00FD01A9"/>
    <w:rsid w:val="00FD1524"/>
    <w:rsid w:val="00FD202C"/>
    <w:rsid w:val="00FD3942"/>
    <w:rsid w:val="00FD443E"/>
    <w:rsid w:val="00FD6C6B"/>
    <w:rsid w:val="00FD75E0"/>
    <w:rsid w:val="00FD78FC"/>
    <w:rsid w:val="00FD7A69"/>
    <w:rsid w:val="00FE02FA"/>
    <w:rsid w:val="00FE068E"/>
    <w:rsid w:val="00FE0A68"/>
    <w:rsid w:val="00FE0FD7"/>
    <w:rsid w:val="00FE2660"/>
    <w:rsid w:val="00FE2965"/>
    <w:rsid w:val="00FE2EE6"/>
    <w:rsid w:val="00FE4B32"/>
    <w:rsid w:val="00FE4B39"/>
    <w:rsid w:val="00FE4F5D"/>
    <w:rsid w:val="00FE5D09"/>
    <w:rsid w:val="00FE5D5F"/>
    <w:rsid w:val="00FE65A1"/>
    <w:rsid w:val="00FE66FB"/>
    <w:rsid w:val="00FE6977"/>
    <w:rsid w:val="00FE69F1"/>
    <w:rsid w:val="00FE7102"/>
    <w:rsid w:val="00FE76DA"/>
    <w:rsid w:val="00FE7E00"/>
    <w:rsid w:val="00FF040C"/>
    <w:rsid w:val="00FF0B21"/>
    <w:rsid w:val="00FF34E1"/>
    <w:rsid w:val="00FF4546"/>
    <w:rsid w:val="00FF5756"/>
    <w:rsid w:val="00FF5921"/>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A62B4"/>
    <w:pPr>
      <w:spacing w:line="360" w:lineRule="auto"/>
      <w:ind w:firstLineChars="200" w:firstLine="200"/>
      <w:jc w:val="both"/>
    </w:pPr>
    <w:rPr>
      <w:rFonts w:ascii="Times New Roman" w:hAnsi="Times New Roman" w:cs="Times New Roman"/>
      <w:sz w:val="24"/>
      <w:lang w:eastAsia="en-US"/>
    </w:rPr>
  </w:style>
  <w:style w:type="paragraph" w:styleId="Heading1">
    <w:name w:val="heading 1"/>
    <w:basedOn w:val="Normal"/>
    <w:next w:val="Normal"/>
    <w:link w:val="Heading1Char"/>
    <w:uiPriority w:val="9"/>
    <w:qFormat/>
    <w:rsid w:val="00312737"/>
    <w:pPr>
      <w:keepNext/>
      <w:spacing w:before="240" w:after="80"/>
      <w:ind w:firstLineChars="0" w:firstLine="0"/>
      <w:jc w:val="left"/>
      <w:outlineLvl w:val="0"/>
    </w:pPr>
    <w:rPr>
      <w:b/>
      <w:kern w:val="28"/>
      <w:sz w:val="28"/>
    </w:rPr>
  </w:style>
  <w:style w:type="paragraph" w:styleId="Heading2">
    <w:name w:val="heading 2"/>
    <w:basedOn w:val="Normal"/>
    <w:next w:val="Normal"/>
    <w:link w:val="Heading2Char"/>
    <w:uiPriority w:val="9"/>
    <w:unhideWhenUsed/>
    <w:qFormat/>
    <w:rsid w:val="00D14E64"/>
    <w:pPr>
      <w:keepNext/>
      <w:keepLines/>
      <w:spacing w:before="260" w:after="260" w:line="413" w:lineRule="auto"/>
      <w:outlineLvl w:val="1"/>
    </w:pPr>
    <w:rPr>
      <w:rFonts w:ascii="Arial" w:eastAsia="SimHei" w:hAnsi="Arial"/>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rFonts w:eastAsia="Times New Roman"/>
      <w:bCs/>
      <w: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pPr>
      <w:ind w:firstLine="0"/>
    </w:pPr>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pPr>
      <w:jc w:val="left"/>
    </w:pPr>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ind w:firstLineChars="0" w:firstLine="0"/>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312737"/>
    <w:rPr>
      <w:rFonts w:ascii="Times New Roman" w:hAnsi="Times New Roman" w:cs="Times New Roman"/>
      <w:b/>
      <w:kern w:val="28"/>
      <w:sz w:val="28"/>
      <w:lang w:eastAsia="en-US"/>
    </w:rPr>
  </w:style>
  <w:style w:type="character" w:customStyle="1" w:styleId="Heading2Char">
    <w:name w:val="Heading 2 Char"/>
    <w:basedOn w:val="DefaultParagraphFont"/>
    <w:link w:val="Heading2"/>
    <w:uiPriority w:val="9"/>
    <w:rsid w:val="00D14E64"/>
    <w:rPr>
      <w:rFonts w:ascii="Arial" w:eastAsia="SimHei" w:hAnsi="Arial" w:cs="Times New Roman"/>
      <w:b/>
      <w:sz w:val="24"/>
      <w:lang w:eastAsia="en-US"/>
    </w:rPr>
  </w:style>
  <w:style w:type="paragraph" w:styleId="BodyText">
    <w:name w:val="Body Text"/>
    <w:basedOn w:val="Normal"/>
    <w:link w:val="BodyTextChar"/>
    <w:qFormat/>
    <w:rsid w:val="00B712C9"/>
    <w:pPr>
      <w:spacing w:before="180" w:after="180" w:line="240" w:lineRule="auto"/>
      <w:ind w:firstLineChars="0" w:firstLine="480"/>
      <w:jc w:val="left"/>
    </w:pPr>
    <w:rPr>
      <w:szCs w:val="24"/>
    </w:r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line="240" w:lineRule="auto"/>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2359CB"/>
    <w:pPr>
      <w:spacing w:before="0" w:after="0" w:line="480" w:lineRule="auto"/>
      <w:ind w:firstLine="482"/>
    </w:pPr>
    <w:rPr>
      <w:rFonts w:eastAsia="Times New Roman"/>
      <w:sz w:val="20"/>
    </w:rPr>
  </w:style>
  <w:style w:type="character" w:customStyle="1" w:styleId="MainText0">
    <w:name w:val="Main Text 字符"/>
    <w:basedOn w:val="BodyTextChar"/>
    <w:link w:val="MainText"/>
    <w:rsid w:val="002359CB"/>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image" Target="media/image9.tiff"/><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12.tiff"/><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8.tif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2.tiff"/><Relationship Id="rId19" Type="http://schemas.openxmlformats.org/officeDocument/2006/relationships/image" Target="media/image10.tiff"/><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hyperlink" Target="https://gdc.cddis.eosdis.nasa.gov/pub/gnss/data/daily" TargetMode="External"/><Relationship Id="rId22" Type="http://schemas.openxmlformats.org/officeDocument/2006/relationships/image" Target="media/image13.tif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E0718A30-04D2-40A0-B519-BEE9F5E3FFFC}">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5321</Words>
  <Characters>87330</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26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11"&gt;&lt;session id="Foq8XZNc"/&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ies>
</file>